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5AEA1" w14:textId="77777777" w:rsidR="003E1EE5" w:rsidRPr="001E50EA" w:rsidRDefault="006305D7" w:rsidP="003E1EE5">
      <w:pPr>
        <w:pStyle w:val="a3"/>
        <w:spacing w:before="0" w:beforeAutospacing="0" w:after="0" w:afterAutospacing="0"/>
        <w:contextualSpacing/>
      </w:pPr>
      <w:r w:rsidRPr="001E50EA">
        <w:rPr>
          <w:b/>
        </w:rPr>
        <w:t>TITLE:</w:t>
      </w:r>
      <w:r w:rsidRPr="001E50EA">
        <w:t xml:space="preserve"> </w:t>
      </w:r>
    </w:p>
    <w:p w14:paraId="5E928C16" w14:textId="15F30F75" w:rsidR="006305D7" w:rsidRPr="001E50EA" w:rsidRDefault="00CE2CC7" w:rsidP="003E1EE5">
      <w:pPr>
        <w:pStyle w:val="a3"/>
        <w:spacing w:before="0" w:beforeAutospacing="0" w:after="0" w:afterAutospacing="0"/>
        <w:contextualSpacing/>
      </w:pPr>
      <w:r w:rsidRPr="001E50EA">
        <w:t xml:space="preserve">A </w:t>
      </w:r>
      <w:r w:rsidR="0091319E" w:rsidRPr="001E50EA">
        <w:rPr>
          <w:color w:val="auto"/>
        </w:rPr>
        <w:t>Multi-</w:t>
      </w:r>
      <w:r w:rsidR="001F19A7" w:rsidRPr="001E50EA">
        <w:rPr>
          <w:color w:val="auto"/>
        </w:rPr>
        <w:t xml:space="preserve">Omics Extraction Method </w:t>
      </w:r>
      <w:r w:rsidR="0091319E" w:rsidRPr="001E50EA">
        <w:rPr>
          <w:color w:val="auto"/>
        </w:rPr>
        <w:t xml:space="preserve">for the </w:t>
      </w:r>
      <w:r w:rsidR="001F19A7" w:rsidRPr="001E50EA">
        <w:rPr>
          <w:color w:val="auto"/>
        </w:rPr>
        <w:t xml:space="preserve">In-Depth Analysis </w:t>
      </w:r>
      <w:r w:rsidR="00E34D21" w:rsidRPr="001E50EA">
        <w:rPr>
          <w:color w:val="auto"/>
        </w:rPr>
        <w:t xml:space="preserve">of </w:t>
      </w:r>
      <w:r w:rsidR="001F19A7" w:rsidRPr="001E50EA">
        <w:rPr>
          <w:color w:val="auto"/>
        </w:rPr>
        <w:t xml:space="preserve">Synchronized Cultures </w:t>
      </w:r>
      <w:r w:rsidR="00754E81" w:rsidRPr="001E50EA">
        <w:rPr>
          <w:color w:val="auto"/>
        </w:rPr>
        <w:t xml:space="preserve">of the </w:t>
      </w:r>
      <w:r w:rsidR="001F19A7" w:rsidRPr="001E50EA">
        <w:rPr>
          <w:color w:val="auto"/>
        </w:rPr>
        <w:t>Green Alga</w:t>
      </w:r>
      <w:r w:rsidR="00754E81" w:rsidRPr="001E50EA">
        <w:rPr>
          <w:i/>
          <w:color w:val="auto"/>
        </w:rPr>
        <w:t xml:space="preserve"> </w:t>
      </w:r>
      <w:r w:rsidR="00234AEC" w:rsidRPr="001E50EA">
        <w:rPr>
          <w:i/>
          <w:color w:val="auto"/>
        </w:rPr>
        <w:t xml:space="preserve">Chlamydomonas </w:t>
      </w:r>
      <w:proofErr w:type="spellStart"/>
      <w:r w:rsidR="00234AEC" w:rsidRPr="001E50EA">
        <w:rPr>
          <w:i/>
          <w:color w:val="auto"/>
        </w:rPr>
        <w:t>reinhardtii</w:t>
      </w:r>
      <w:proofErr w:type="spellEnd"/>
      <w:r w:rsidR="0091319E" w:rsidRPr="001E50EA">
        <w:rPr>
          <w:i/>
          <w:color w:val="auto"/>
        </w:rPr>
        <w:t xml:space="preserve"> </w:t>
      </w:r>
    </w:p>
    <w:p w14:paraId="16BDCA67" w14:textId="77777777" w:rsidR="00593067" w:rsidRPr="001E50EA" w:rsidRDefault="00593067" w:rsidP="003E1EE5">
      <w:pPr>
        <w:contextualSpacing/>
        <w:rPr>
          <w:b/>
        </w:rPr>
      </w:pPr>
    </w:p>
    <w:p w14:paraId="2E60820A" w14:textId="77777777" w:rsidR="003E1EE5" w:rsidRPr="001E50EA" w:rsidRDefault="006305D7" w:rsidP="003E1EE5">
      <w:pPr>
        <w:contextualSpacing/>
        <w:rPr>
          <w:color w:val="808080"/>
        </w:rPr>
      </w:pPr>
      <w:r w:rsidRPr="001E50EA">
        <w:rPr>
          <w:b/>
        </w:rPr>
        <w:t>AUTHORS</w:t>
      </w:r>
      <w:r w:rsidR="000B662E" w:rsidRPr="001E50EA">
        <w:rPr>
          <w:b/>
        </w:rPr>
        <w:t xml:space="preserve"> </w:t>
      </w:r>
      <w:r w:rsidR="00086FF5" w:rsidRPr="001E50EA">
        <w:rPr>
          <w:b/>
        </w:rPr>
        <w:t xml:space="preserve">AND </w:t>
      </w:r>
      <w:r w:rsidR="000B662E" w:rsidRPr="001E50EA">
        <w:rPr>
          <w:b/>
        </w:rPr>
        <w:t>AFFILIATIONS</w:t>
      </w:r>
      <w:r w:rsidRPr="001E50EA">
        <w:rPr>
          <w:b/>
        </w:rPr>
        <w:t>:</w:t>
      </w:r>
      <w:r w:rsidR="00E34D21" w:rsidRPr="001E50EA">
        <w:rPr>
          <w:color w:val="808080"/>
        </w:rPr>
        <w:t xml:space="preserve"> </w:t>
      </w:r>
    </w:p>
    <w:p w14:paraId="1E521DE6" w14:textId="11405486" w:rsidR="00A37DB3" w:rsidRPr="001E50EA" w:rsidRDefault="00E34D21" w:rsidP="003E1EE5">
      <w:pPr>
        <w:contextualSpacing/>
      </w:pPr>
      <w:proofErr w:type="spellStart"/>
      <w:r w:rsidRPr="001E50EA">
        <w:rPr>
          <w:bCs/>
          <w:color w:val="auto"/>
        </w:rPr>
        <w:t>Umarah</w:t>
      </w:r>
      <w:proofErr w:type="spellEnd"/>
      <w:r w:rsidRPr="001E50EA">
        <w:rPr>
          <w:bCs/>
          <w:color w:val="auto"/>
        </w:rPr>
        <w:t xml:space="preserve"> Mubeen</w:t>
      </w:r>
      <w:r w:rsidR="00A37DB3" w:rsidRPr="001E50EA">
        <w:rPr>
          <w:bCs/>
          <w:color w:val="auto"/>
          <w:vertAlign w:val="superscript"/>
        </w:rPr>
        <w:t>1</w:t>
      </w:r>
      <w:r w:rsidRPr="001E50EA">
        <w:rPr>
          <w:bCs/>
          <w:color w:val="auto"/>
        </w:rPr>
        <w:t xml:space="preserve">, </w:t>
      </w:r>
      <w:proofErr w:type="spellStart"/>
      <w:r w:rsidR="008A3640" w:rsidRPr="001E50EA">
        <w:t>Lai</w:t>
      </w:r>
      <w:r w:rsidR="00732F21" w:rsidRPr="001E50EA">
        <w:t>s</w:t>
      </w:r>
      <w:proofErr w:type="spellEnd"/>
      <w:r w:rsidR="00732F21" w:rsidRPr="001E50EA">
        <w:t xml:space="preserve"> Albuquerque </w:t>
      </w:r>
      <w:r w:rsidRPr="001E50EA">
        <w:t>Giraldi</w:t>
      </w:r>
      <w:r w:rsidR="00630605" w:rsidRPr="001E50EA">
        <w:rPr>
          <w:vertAlign w:val="superscript"/>
        </w:rPr>
        <w:t>1</w:t>
      </w:r>
      <w:r w:rsidRPr="001E50EA">
        <w:t xml:space="preserve">, </w:t>
      </w:r>
      <w:r w:rsidRPr="001E50EA">
        <w:rPr>
          <w:color w:val="auto"/>
        </w:rPr>
        <w:t>Jessica Juppner</w:t>
      </w:r>
      <w:r w:rsidR="00A37DB3" w:rsidRPr="001E50EA">
        <w:rPr>
          <w:color w:val="auto"/>
          <w:vertAlign w:val="superscript"/>
        </w:rPr>
        <w:t>1</w:t>
      </w:r>
      <w:r w:rsidRPr="001E50EA">
        <w:rPr>
          <w:color w:val="auto"/>
        </w:rPr>
        <w:t xml:space="preserve"> </w:t>
      </w:r>
      <w:r w:rsidRPr="001E50EA">
        <w:t>and Patrick Giavalisco</w:t>
      </w:r>
      <w:r w:rsidR="00630605" w:rsidRPr="001E50EA">
        <w:rPr>
          <w:vertAlign w:val="superscript"/>
        </w:rPr>
        <w:t>1,2</w:t>
      </w:r>
    </w:p>
    <w:p w14:paraId="3D080DA3" w14:textId="0DD7EA61" w:rsidR="006305D7" w:rsidRPr="001E50EA" w:rsidRDefault="00630605" w:rsidP="003E1EE5">
      <w:pPr>
        <w:contextualSpacing/>
        <w:rPr>
          <w:color w:val="auto"/>
        </w:rPr>
      </w:pPr>
      <w:r w:rsidRPr="001E50EA">
        <w:rPr>
          <w:color w:val="auto"/>
          <w:vertAlign w:val="superscript"/>
        </w:rPr>
        <w:t>1</w:t>
      </w:r>
      <w:r w:rsidR="00A947D3" w:rsidRPr="001E50EA">
        <w:rPr>
          <w:color w:val="auto"/>
        </w:rPr>
        <w:t>Max Planck Institute of Molecular Plant Physiology</w:t>
      </w:r>
      <w:r w:rsidR="00037346" w:rsidRPr="001E50EA">
        <w:rPr>
          <w:color w:val="auto"/>
        </w:rPr>
        <w:t>, Potsdam, Germany</w:t>
      </w:r>
    </w:p>
    <w:p w14:paraId="4FFB9F70" w14:textId="49068859" w:rsidR="00A37DB3" w:rsidRPr="001E50EA" w:rsidRDefault="00630605" w:rsidP="003E1EE5">
      <w:pPr>
        <w:contextualSpacing/>
        <w:rPr>
          <w:color w:val="auto"/>
        </w:rPr>
      </w:pPr>
      <w:r w:rsidRPr="001E50EA">
        <w:rPr>
          <w:color w:val="auto"/>
          <w:vertAlign w:val="superscript"/>
        </w:rPr>
        <w:t>2</w:t>
      </w:r>
      <w:r w:rsidR="00B9218C" w:rsidRPr="001E50EA">
        <w:rPr>
          <w:color w:val="auto"/>
        </w:rPr>
        <w:t>Max Planck Institute of Biology of Ageing</w:t>
      </w:r>
      <w:r w:rsidR="00037346" w:rsidRPr="001E50EA">
        <w:rPr>
          <w:color w:val="auto"/>
        </w:rPr>
        <w:t>, Potsdam, Germany</w:t>
      </w:r>
    </w:p>
    <w:p w14:paraId="60FCB589" w14:textId="04F5A13C" w:rsidR="00D04A95" w:rsidRPr="001E50EA" w:rsidRDefault="00D04A95" w:rsidP="003E1EE5">
      <w:pPr>
        <w:contextualSpacing/>
        <w:rPr>
          <w:b/>
          <w:bCs/>
          <w:color w:val="auto"/>
        </w:rPr>
      </w:pPr>
    </w:p>
    <w:p w14:paraId="5E371FF6" w14:textId="5E38755C" w:rsidR="001F19A7" w:rsidRPr="001E50EA" w:rsidRDefault="001F19A7" w:rsidP="003E1EE5">
      <w:pPr>
        <w:contextualSpacing/>
        <w:rPr>
          <w:bCs/>
          <w:color w:val="808080" w:themeColor="background1" w:themeShade="80"/>
        </w:rPr>
      </w:pPr>
      <w:r w:rsidRPr="001E50EA">
        <w:rPr>
          <w:b/>
          <w:bCs/>
          <w:color w:val="auto"/>
        </w:rPr>
        <w:t>Email addresses</w:t>
      </w:r>
      <w:r w:rsidRPr="001E50EA">
        <w:rPr>
          <w:bCs/>
          <w:color w:val="808080" w:themeColor="background1" w:themeShade="80"/>
        </w:rPr>
        <w:t>:</w:t>
      </w:r>
    </w:p>
    <w:p w14:paraId="6427AA34" w14:textId="0EEF4E04" w:rsidR="00B9218C" w:rsidRPr="001E50EA" w:rsidRDefault="00B9218C" w:rsidP="003E1EE5">
      <w:pPr>
        <w:contextualSpacing/>
        <w:rPr>
          <w:bCs/>
          <w:color w:val="auto"/>
          <w:lang w:val="de-DE"/>
        </w:rPr>
      </w:pPr>
      <w:r w:rsidRPr="001E50EA">
        <w:rPr>
          <w:bCs/>
          <w:color w:val="auto"/>
          <w:lang w:val="de-DE"/>
        </w:rPr>
        <w:t>Umarah Mubeen (</w:t>
      </w:r>
      <w:r w:rsidR="004C5E2D" w:rsidRPr="001E50EA">
        <w:rPr>
          <w:rStyle w:val="a4"/>
          <w:bCs/>
          <w:color w:val="auto"/>
          <w:u w:val="none"/>
          <w:lang w:val="de-DE"/>
        </w:rPr>
        <w:fldChar w:fldCharType="begin"/>
      </w:r>
      <w:r w:rsidR="004C5E2D" w:rsidRPr="001E50EA">
        <w:rPr>
          <w:rStyle w:val="a4"/>
          <w:bCs/>
          <w:color w:val="auto"/>
          <w:u w:val="none"/>
          <w:lang w:val="de-DE"/>
        </w:rPr>
        <w:instrText xml:space="preserve"> HYPERLINK "mailto:Mubeen@mpimp-golm.mpg.de" </w:instrText>
      </w:r>
      <w:r w:rsidR="004C5E2D" w:rsidRPr="001E50EA">
        <w:rPr>
          <w:rStyle w:val="a4"/>
          <w:bCs/>
          <w:color w:val="auto"/>
          <w:u w:val="none"/>
          <w:lang w:val="de-DE"/>
        </w:rPr>
        <w:fldChar w:fldCharType="separate"/>
      </w:r>
      <w:r w:rsidRPr="001E50EA">
        <w:rPr>
          <w:rStyle w:val="a4"/>
          <w:bCs/>
          <w:color w:val="auto"/>
          <w:u w:val="none"/>
          <w:lang w:val="de-DE"/>
        </w:rPr>
        <w:t>Mubeen@mpimp-golm.mpg.de</w:t>
      </w:r>
      <w:r w:rsidR="004C5E2D" w:rsidRPr="001E50EA">
        <w:rPr>
          <w:rStyle w:val="a4"/>
          <w:bCs/>
          <w:color w:val="auto"/>
          <w:u w:val="none"/>
          <w:lang w:val="de-DE"/>
        </w:rPr>
        <w:fldChar w:fldCharType="end"/>
      </w:r>
      <w:r w:rsidRPr="001E50EA">
        <w:rPr>
          <w:bCs/>
          <w:color w:val="auto"/>
          <w:lang w:val="de-DE"/>
        </w:rPr>
        <w:t>)</w:t>
      </w:r>
    </w:p>
    <w:p w14:paraId="37FBA73A" w14:textId="3BC4D8D8" w:rsidR="00B9218C" w:rsidRPr="001E50EA" w:rsidRDefault="00B9218C" w:rsidP="003E1EE5">
      <w:pPr>
        <w:contextualSpacing/>
        <w:rPr>
          <w:bCs/>
          <w:color w:val="auto"/>
        </w:rPr>
      </w:pPr>
      <w:proofErr w:type="spellStart"/>
      <w:r w:rsidRPr="001E50EA">
        <w:rPr>
          <w:bCs/>
          <w:color w:val="auto"/>
        </w:rPr>
        <w:t>Lais</w:t>
      </w:r>
      <w:proofErr w:type="spellEnd"/>
      <w:r w:rsidRPr="001E50EA">
        <w:rPr>
          <w:bCs/>
          <w:color w:val="auto"/>
        </w:rPr>
        <w:t xml:space="preserve"> </w:t>
      </w:r>
      <w:r w:rsidR="002D6C01" w:rsidRPr="001E50EA">
        <w:t>Albuquerque</w:t>
      </w:r>
      <w:r w:rsidR="002D6C01" w:rsidRPr="001E50EA">
        <w:rPr>
          <w:bCs/>
          <w:color w:val="auto"/>
        </w:rPr>
        <w:t xml:space="preserve"> </w:t>
      </w:r>
      <w:proofErr w:type="spellStart"/>
      <w:r w:rsidRPr="001E50EA">
        <w:rPr>
          <w:bCs/>
          <w:color w:val="auto"/>
        </w:rPr>
        <w:t>Giraldi</w:t>
      </w:r>
      <w:proofErr w:type="spellEnd"/>
      <w:r w:rsidRPr="001E50EA">
        <w:rPr>
          <w:bCs/>
          <w:color w:val="auto"/>
        </w:rPr>
        <w:t xml:space="preserve"> (</w:t>
      </w:r>
      <w:r w:rsidR="007C44A5" w:rsidRPr="001E50EA">
        <w:rPr>
          <w:bCs/>
          <w:lang w:val="pt-BR"/>
        </w:rPr>
        <w:t>laisgiraldi@gmail.com</w:t>
      </w:r>
      <w:r w:rsidRPr="001E50EA">
        <w:rPr>
          <w:bCs/>
          <w:color w:val="auto"/>
        </w:rPr>
        <w:t>)</w:t>
      </w:r>
    </w:p>
    <w:p w14:paraId="77E53BC1" w14:textId="346CDF8D" w:rsidR="00B9218C" w:rsidRPr="001E50EA" w:rsidRDefault="00B9218C" w:rsidP="003E1EE5">
      <w:pPr>
        <w:contextualSpacing/>
        <w:rPr>
          <w:color w:val="auto"/>
        </w:rPr>
      </w:pPr>
      <w:r w:rsidRPr="001E50EA">
        <w:rPr>
          <w:color w:val="auto"/>
        </w:rPr>
        <w:t xml:space="preserve">Jessica </w:t>
      </w:r>
      <w:proofErr w:type="spellStart"/>
      <w:r w:rsidRPr="001E50EA">
        <w:rPr>
          <w:color w:val="auto"/>
        </w:rPr>
        <w:t>Juppner</w:t>
      </w:r>
      <w:proofErr w:type="spellEnd"/>
      <w:r w:rsidRPr="001E50EA">
        <w:rPr>
          <w:color w:val="auto"/>
        </w:rPr>
        <w:t xml:space="preserve"> (</w:t>
      </w:r>
      <w:bookmarkStart w:id="0" w:name="OLE_LINK56"/>
      <w:bookmarkStart w:id="1" w:name="OLE_LINK159"/>
      <w:r w:rsidRPr="001E50EA">
        <w:rPr>
          <w:color w:val="auto"/>
        </w:rPr>
        <w:fldChar w:fldCharType="begin"/>
      </w:r>
      <w:r w:rsidRPr="001E50EA">
        <w:rPr>
          <w:color w:val="auto"/>
        </w:rPr>
        <w:instrText xml:space="preserve"> HYPERLINK "mailto:jessica.jueppner@hotmail.de" </w:instrText>
      </w:r>
      <w:r w:rsidRPr="001E50EA">
        <w:rPr>
          <w:color w:val="auto"/>
        </w:rPr>
        <w:fldChar w:fldCharType="separate"/>
      </w:r>
      <w:r w:rsidRPr="001E50EA">
        <w:rPr>
          <w:rStyle w:val="a4"/>
          <w:color w:val="auto"/>
          <w:u w:val="none"/>
        </w:rPr>
        <w:t>jessica.jueppner@hotmail.de</w:t>
      </w:r>
      <w:bookmarkEnd w:id="0"/>
      <w:r w:rsidRPr="001E50EA">
        <w:rPr>
          <w:color w:val="auto"/>
        </w:rPr>
        <w:fldChar w:fldCharType="end"/>
      </w:r>
      <w:bookmarkEnd w:id="1"/>
      <w:r w:rsidR="00081B9B" w:rsidRPr="001E50EA">
        <w:rPr>
          <w:color w:val="auto"/>
        </w:rPr>
        <w:t xml:space="preserve">) </w:t>
      </w:r>
    </w:p>
    <w:p w14:paraId="14C90E67" w14:textId="77777777" w:rsidR="00B9218C" w:rsidRPr="001E50EA" w:rsidRDefault="00B9218C" w:rsidP="003E1EE5">
      <w:pPr>
        <w:contextualSpacing/>
        <w:rPr>
          <w:color w:val="auto"/>
        </w:rPr>
      </w:pPr>
      <w:r w:rsidRPr="001E50EA">
        <w:rPr>
          <w:color w:val="auto"/>
        </w:rPr>
        <w:t xml:space="preserve">Patrick </w:t>
      </w:r>
      <w:proofErr w:type="spellStart"/>
      <w:r w:rsidRPr="001E50EA">
        <w:rPr>
          <w:color w:val="auto"/>
        </w:rPr>
        <w:t>Giavalisco</w:t>
      </w:r>
      <w:proofErr w:type="spellEnd"/>
      <w:r w:rsidRPr="001E50EA">
        <w:rPr>
          <w:color w:val="auto"/>
        </w:rPr>
        <w:t xml:space="preserve"> (</w:t>
      </w:r>
      <w:hyperlink r:id="rId8" w:history="1">
        <w:r w:rsidRPr="001E50EA">
          <w:rPr>
            <w:rStyle w:val="a4"/>
            <w:color w:val="auto"/>
            <w:u w:val="none"/>
          </w:rPr>
          <w:t>giavalisco@age.mpg.de</w:t>
        </w:r>
      </w:hyperlink>
      <w:r w:rsidRPr="001E50EA">
        <w:rPr>
          <w:color w:val="auto"/>
        </w:rPr>
        <w:t>)</w:t>
      </w:r>
    </w:p>
    <w:p w14:paraId="14BBE06D" w14:textId="3174404E" w:rsidR="00B9218C" w:rsidRPr="001E50EA" w:rsidRDefault="00B9218C" w:rsidP="003E1EE5">
      <w:pPr>
        <w:contextualSpacing/>
        <w:rPr>
          <w:bCs/>
          <w:color w:val="808080" w:themeColor="background1" w:themeShade="80"/>
        </w:rPr>
      </w:pPr>
    </w:p>
    <w:p w14:paraId="4391C625" w14:textId="77777777" w:rsidR="003E1EE5" w:rsidRPr="001E50EA" w:rsidRDefault="00B9218C" w:rsidP="003E1EE5">
      <w:pPr>
        <w:contextualSpacing/>
        <w:rPr>
          <w:b/>
        </w:rPr>
      </w:pPr>
      <w:r w:rsidRPr="001E50EA">
        <w:rPr>
          <w:b/>
        </w:rPr>
        <w:t xml:space="preserve">Corresponding Author: </w:t>
      </w:r>
    </w:p>
    <w:p w14:paraId="53D3C3CE" w14:textId="1FCC6358" w:rsidR="00B9218C" w:rsidRPr="001E50EA" w:rsidRDefault="00CE2CC7" w:rsidP="003E1EE5">
      <w:pPr>
        <w:contextualSpacing/>
      </w:pPr>
      <w:proofErr w:type="spellStart"/>
      <w:r w:rsidRPr="001E50EA">
        <w:t>Umarah</w:t>
      </w:r>
      <w:proofErr w:type="spellEnd"/>
      <w:r w:rsidRPr="001E50EA">
        <w:t xml:space="preserve"> Mubeen</w:t>
      </w:r>
    </w:p>
    <w:p w14:paraId="7ED17CD3" w14:textId="77777777" w:rsidR="00B9218C" w:rsidRPr="001E50EA" w:rsidRDefault="00B9218C" w:rsidP="003E1EE5">
      <w:pPr>
        <w:contextualSpacing/>
        <w:rPr>
          <w:bCs/>
          <w:color w:val="808080" w:themeColor="background1" w:themeShade="80"/>
        </w:rPr>
      </w:pPr>
    </w:p>
    <w:p w14:paraId="46F4FE38" w14:textId="77777777" w:rsidR="003E1EE5" w:rsidRPr="001E50EA" w:rsidRDefault="006305D7" w:rsidP="003E1EE5">
      <w:pPr>
        <w:pStyle w:val="a3"/>
        <w:spacing w:before="0" w:beforeAutospacing="0" w:after="0" w:afterAutospacing="0"/>
        <w:contextualSpacing/>
      </w:pPr>
      <w:r w:rsidRPr="001E50EA">
        <w:rPr>
          <w:b/>
          <w:bCs/>
        </w:rPr>
        <w:t>KEYWORDS:</w:t>
      </w:r>
      <w:r w:rsidRPr="001E50EA">
        <w:t xml:space="preserve"> </w:t>
      </w:r>
    </w:p>
    <w:p w14:paraId="1CB4E390" w14:textId="21F4C9F8" w:rsidR="006305D7" w:rsidRPr="001E50EA" w:rsidRDefault="00754E81" w:rsidP="003E1EE5">
      <w:pPr>
        <w:pStyle w:val="a3"/>
        <w:spacing w:before="0" w:beforeAutospacing="0" w:after="0" w:afterAutospacing="0"/>
        <w:contextualSpacing/>
      </w:pPr>
      <w:proofErr w:type="spellStart"/>
      <w:r w:rsidRPr="001E50EA">
        <w:t>lipidomics</w:t>
      </w:r>
      <w:proofErr w:type="spellEnd"/>
      <w:r w:rsidRPr="001E50EA">
        <w:t xml:space="preserve">, metabolomics, proteomics, starch, systems biology, </w:t>
      </w:r>
      <w:r w:rsidR="005B3465" w:rsidRPr="001E50EA">
        <w:t xml:space="preserve">liquid-liquid extraction, </w:t>
      </w:r>
      <w:r w:rsidRPr="001E50EA">
        <w:t xml:space="preserve">synchronized </w:t>
      </w:r>
      <w:r w:rsidR="00A627BE" w:rsidRPr="001E50EA">
        <w:rPr>
          <w:i/>
        </w:rPr>
        <w:t xml:space="preserve">Chlamydomonas </w:t>
      </w:r>
      <w:proofErr w:type="spellStart"/>
      <w:r w:rsidR="00A627BE" w:rsidRPr="001E50EA">
        <w:rPr>
          <w:i/>
        </w:rPr>
        <w:t>reinhardtii</w:t>
      </w:r>
      <w:proofErr w:type="spellEnd"/>
      <w:r w:rsidR="00A627BE" w:rsidRPr="001E50EA">
        <w:t xml:space="preserve"> </w:t>
      </w:r>
      <w:r w:rsidRPr="001E50EA">
        <w:t xml:space="preserve">cultures, </w:t>
      </w:r>
      <w:r w:rsidR="00A627BE" w:rsidRPr="001E50EA">
        <w:t>diurnal analysis</w:t>
      </w:r>
      <w:r w:rsidR="005B3465" w:rsidRPr="001E50EA">
        <w:t xml:space="preserve"> </w:t>
      </w:r>
    </w:p>
    <w:p w14:paraId="71C52F26" w14:textId="77777777" w:rsidR="00C633D3" w:rsidRPr="001E50EA" w:rsidRDefault="00C633D3" w:rsidP="003E1EE5">
      <w:pPr>
        <w:pStyle w:val="a3"/>
        <w:spacing w:before="0" w:beforeAutospacing="0" w:after="0" w:afterAutospacing="0"/>
        <w:contextualSpacing/>
      </w:pPr>
    </w:p>
    <w:p w14:paraId="124912C5" w14:textId="77777777" w:rsidR="003E1EE5" w:rsidRPr="001E50EA" w:rsidRDefault="00086FF5" w:rsidP="003E1EE5">
      <w:pPr>
        <w:contextualSpacing/>
      </w:pPr>
      <w:r w:rsidRPr="001E50EA">
        <w:rPr>
          <w:b/>
          <w:bCs/>
        </w:rPr>
        <w:t>SUMMARY</w:t>
      </w:r>
      <w:r w:rsidR="006305D7" w:rsidRPr="001E50EA">
        <w:rPr>
          <w:b/>
          <w:bCs/>
        </w:rPr>
        <w:t>:</w:t>
      </w:r>
      <w:r w:rsidR="006305D7" w:rsidRPr="001E50EA">
        <w:t xml:space="preserve"> </w:t>
      </w:r>
    </w:p>
    <w:p w14:paraId="00AD12D9" w14:textId="40C2F54B" w:rsidR="005B3465" w:rsidRPr="001E50EA" w:rsidRDefault="00A319D2" w:rsidP="003E1EE5">
      <w:pPr>
        <w:contextualSpacing/>
        <w:rPr>
          <w:color w:val="auto"/>
        </w:rPr>
      </w:pPr>
      <w:r w:rsidRPr="001E50EA">
        <w:t>System-wide analysis of</w:t>
      </w:r>
      <w:r w:rsidR="002819FC" w:rsidRPr="001E50EA">
        <w:t xml:space="preserve"> multiple biomolecules </w:t>
      </w:r>
      <w:r w:rsidR="00732F21" w:rsidRPr="001E50EA">
        <w:t xml:space="preserve">is </w:t>
      </w:r>
      <w:r w:rsidR="00CB29A1" w:rsidRPr="001E50EA">
        <w:t>crucia</w:t>
      </w:r>
      <w:r w:rsidR="00732F21" w:rsidRPr="001E50EA">
        <w:t>l to gain</w:t>
      </w:r>
      <w:r w:rsidRPr="001E50EA">
        <w:t xml:space="preserve"> functional</w:t>
      </w:r>
      <w:r w:rsidR="00732F21" w:rsidRPr="001E50EA">
        <w:t xml:space="preserve"> </w:t>
      </w:r>
      <w:r w:rsidR="00CB29A1" w:rsidRPr="001E50EA">
        <w:t xml:space="preserve">and mechanistic </w:t>
      </w:r>
      <w:r w:rsidR="00732F21" w:rsidRPr="001E50EA">
        <w:t>insights into biological processes</w:t>
      </w:r>
      <w:r w:rsidRPr="001E50EA">
        <w:t>.</w:t>
      </w:r>
      <w:r w:rsidR="002819FC" w:rsidRPr="001E50EA">
        <w:t xml:space="preserve"> Hereby, a</w:t>
      </w:r>
      <w:r w:rsidR="00C13F4C" w:rsidRPr="001E50EA">
        <w:t>n extensive</w:t>
      </w:r>
      <w:r w:rsidR="002819FC" w:rsidRPr="001E50EA">
        <w:t xml:space="preserve"> p</w:t>
      </w:r>
      <w:r w:rsidR="005A532E" w:rsidRPr="001E50EA">
        <w:t>rotocol</w:t>
      </w:r>
      <w:r w:rsidR="007C44A5" w:rsidRPr="001E50EA">
        <w:t xml:space="preserve"> is described</w:t>
      </w:r>
      <w:r w:rsidR="005B3465" w:rsidRPr="001E50EA">
        <w:t xml:space="preserve"> for </w:t>
      </w:r>
      <w:r w:rsidR="005A532E" w:rsidRPr="001E50EA">
        <w:t>high throughput</w:t>
      </w:r>
      <w:r w:rsidR="005B3465" w:rsidRPr="001E50EA">
        <w:t xml:space="preserve"> ex</w:t>
      </w:r>
      <w:r w:rsidR="00A627BE" w:rsidRPr="001E50EA">
        <w:t xml:space="preserve">traction of lipids, metabolites, </w:t>
      </w:r>
      <w:r w:rsidR="005B3465" w:rsidRPr="001E50EA">
        <w:t xml:space="preserve">proteins and starch from a single sample </w:t>
      </w:r>
      <w:r w:rsidR="00A947D3" w:rsidRPr="001E50EA">
        <w:t>harvested from</w:t>
      </w:r>
      <w:r w:rsidR="005A532E" w:rsidRPr="001E50EA">
        <w:t xml:space="preserve"> </w:t>
      </w:r>
      <w:r w:rsidR="00A627BE" w:rsidRPr="001E50EA">
        <w:t xml:space="preserve">synchronized </w:t>
      </w:r>
      <w:r w:rsidR="005B3465" w:rsidRPr="001E50EA">
        <w:t>Chlamydomonas culture.</w:t>
      </w:r>
    </w:p>
    <w:p w14:paraId="12CE75D6" w14:textId="77777777" w:rsidR="00356AB8" w:rsidRPr="001E50EA" w:rsidRDefault="00356AB8" w:rsidP="003E1EE5">
      <w:pPr>
        <w:contextualSpacing/>
        <w:rPr>
          <w:color w:val="auto"/>
        </w:rPr>
      </w:pPr>
    </w:p>
    <w:p w14:paraId="5B7870C0" w14:textId="46420796" w:rsidR="0004752F" w:rsidRPr="001E50EA" w:rsidRDefault="006305D7" w:rsidP="003E1EE5">
      <w:pPr>
        <w:contextualSpacing/>
        <w:rPr>
          <w:color w:val="808080"/>
        </w:rPr>
      </w:pPr>
      <w:r w:rsidRPr="001E50EA">
        <w:rPr>
          <w:b/>
          <w:bCs/>
        </w:rPr>
        <w:t>ABSTRACT:</w:t>
      </w:r>
      <w:r w:rsidRPr="001E50EA">
        <w:t xml:space="preserve"> </w:t>
      </w:r>
    </w:p>
    <w:p w14:paraId="0B32AF2F" w14:textId="5261CFDB" w:rsidR="00630605" w:rsidRPr="001E50EA" w:rsidRDefault="00A75240" w:rsidP="003E1EE5">
      <w:pPr>
        <w:contextualSpacing/>
        <w:rPr>
          <w:color w:val="auto"/>
        </w:rPr>
      </w:pPr>
      <w:r w:rsidRPr="001E50EA">
        <w:rPr>
          <w:color w:val="auto"/>
        </w:rPr>
        <w:t>Microalgae have been the focus of research for their applications in the production of high value compounds, food and fuel.</w:t>
      </w:r>
      <w:r w:rsidR="00BD39B9" w:rsidRPr="001E50EA">
        <w:rPr>
          <w:color w:val="auto"/>
        </w:rPr>
        <w:t xml:space="preserve"> Moreover, they</w:t>
      </w:r>
      <w:r w:rsidRPr="001E50EA">
        <w:rPr>
          <w:color w:val="auto"/>
        </w:rPr>
        <w:t xml:space="preserve"> are valuable </w:t>
      </w:r>
      <w:r w:rsidR="00BD39B9" w:rsidRPr="001E50EA">
        <w:rPr>
          <w:color w:val="auto"/>
        </w:rPr>
        <w:t>p</w:t>
      </w:r>
      <w:r w:rsidRPr="001E50EA">
        <w:rPr>
          <w:color w:val="auto"/>
        </w:rPr>
        <w:t>hotosynthetic model</w:t>
      </w:r>
      <w:r w:rsidR="00BD39B9" w:rsidRPr="001E50EA">
        <w:rPr>
          <w:color w:val="auto"/>
        </w:rPr>
        <w:t>s</w:t>
      </w:r>
      <w:r w:rsidRPr="001E50EA">
        <w:rPr>
          <w:color w:val="auto"/>
        </w:rPr>
        <w:t xml:space="preserve"> facilitating </w:t>
      </w:r>
      <w:r w:rsidR="001E50EA">
        <w:rPr>
          <w:color w:val="auto"/>
        </w:rPr>
        <w:t xml:space="preserve">the </w:t>
      </w:r>
      <w:r w:rsidRPr="001E50EA">
        <w:rPr>
          <w:color w:val="auto"/>
        </w:rPr>
        <w:t>understanding of the basic cellular processes. System wide studies enable comprehensive and in-depth understanding of molecular functions of the organisms. However, m</w:t>
      </w:r>
      <w:r w:rsidR="00B67F65" w:rsidRPr="001E50EA">
        <w:rPr>
          <w:color w:val="auto"/>
        </w:rPr>
        <w:t xml:space="preserve">ultiple independent samples and protocols are required for proteomics, </w:t>
      </w:r>
      <w:proofErr w:type="spellStart"/>
      <w:r w:rsidR="00B67F65" w:rsidRPr="001E50EA">
        <w:rPr>
          <w:color w:val="auto"/>
        </w:rPr>
        <w:t>lipidomics</w:t>
      </w:r>
      <w:proofErr w:type="spellEnd"/>
      <w:r w:rsidR="00B67F65" w:rsidRPr="001E50EA">
        <w:rPr>
          <w:color w:val="auto"/>
        </w:rPr>
        <w:t xml:space="preserve"> and metabolomics studies introducing higher error and variability. A </w:t>
      </w:r>
      <w:r w:rsidR="0091319E" w:rsidRPr="001E50EA">
        <w:rPr>
          <w:color w:val="auto"/>
        </w:rPr>
        <w:t xml:space="preserve">robust </w:t>
      </w:r>
      <w:r w:rsidR="00B67F65" w:rsidRPr="001E50EA">
        <w:rPr>
          <w:color w:val="auto"/>
        </w:rPr>
        <w:t xml:space="preserve">high throughput extraction method for </w:t>
      </w:r>
      <w:r w:rsidR="0091319E" w:rsidRPr="001E50EA">
        <w:rPr>
          <w:color w:val="auto"/>
        </w:rPr>
        <w:t>the simultaneous extraction of</w:t>
      </w:r>
      <w:r w:rsidR="00B67F65" w:rsidRPr="001E50EA">
        <w:rPr>
          <w:color w:val="auto"/>
        </w:rPr>
        <w:t xml:space="preserve"> chlorophyll, lipids, metabolites, proteins and starch from a single sample</w:t>
      </w:r>
      <w:r w:rsidR="0091319E" w:rsidRPr="001E50EA">
        <w:rPr>
          <w:color w:val="auto"/>
        </w:rPr>
        <w:t xml:space="preserve"> of the green alga</w:t>
      </w:r>
      <w:r w:rsidR="003E1EE5" w:rsidRPr="001E50EA">
        <w:rPr>
          <w:color w:val="auto"/>
        </w:rPr>
        <w:t xml:space="preserve"> </w:t>
      </w:r>
      <w:r w:rsidR="0091319E" w:rsidRPr="001E50EA">
        <w:rPr>
          <w:i/>
          <w:color w:val="auto"/>
        </w:rPr>
        <w:t xml:space="preserve">Chlamydomonas </w:t>
      </w:r>
      <w:proofErr w:type="spellStart"/>
      <w:r w:rsidR="0091319E" w:rsidRPr="001E50EA">
        <w:rPr>
          <w:i/>
          <w:color w:val="auto"/>
        </w:rPr>
        <w:t>reinhardtii</w:t>
      </w:r>
      <w:proofErr w:type="spellEnd"/>
      <w:r w:rsidR="0091319E" w:rsidRPr="001E50EA">
        <w:rPr>
          <w:color w:val="auto"/>
        </w:rPr>
        <w:t xml:space="preserve"> is presented here</w:t>
      </w:r>
      <w:r w:rsidR="00B67F65" w:rsidRPr="001E50EA">
        <w:rPr>
          <w:color w:val="auto"/>
        </w:rPr>
        <w:t>. The illustrated experimental setup is for Chlamydomonas cultures synchronized using 12</w:t>
      </w:r>
      <w:r w:rsidR="00EC2773" w:rsidRPr="001E50EA">
        <w:rPr>
          <w:color w:val="auto"/>
        </w:rPr>
        <w:t xml:space="preserve"> </w:t>
      </w:r>
      <w:r w:rsidR="00B67F65" w:rsidRPr="001E50EA">
        <w:rPr>
          <w:color w:val="auto"/>
        </w:rPr>
        <w:t>h/12</w:t>
      </w:r>
      <w:r w:rsidR="00EC2773" w:rsidRPr="001E50EA">
        <w:rPr>
          <w:color w:val="auto"/>
        </w:rPr>
        <w:t xml:space="preserve"> </w:t>
      </w:r>
      <w:r w:rsidR="00B67F65" w:rsidRPr="001E50EA">
        <w:rPr>
          <w:color w:val="auto"/>
        </w:rPr>
        <w:t>h light/dark conditions</w:t>
      </w:r>
      <w:r w:rsidR="0004752F" w:rsidRPr="001E50EA">
        <w:rPr>
          <w:color w:val="auto"/>
        </w:rPr>
        <w:t>. S</w:t>
      </w:r>
      <w:r w:rsidR="00B67F65" w:rsidRPr="001E50EA">
        <w:rPr>
          <w:color w:val="auto"/>
        </w:rPr>
        <w:t xml:space="preserve">amples </w:t>
      </w:r>
      <w:r w:rsidR="0004752F" w:rsidRPr="001E50EA">
        <w:rPr>
          <w:color w:val="auto"/>
        </w:rPr>
        <w:t xml:space="preserve">were </w:t>
      </w:r>
      <w:r w:rsidR="00B67F65" w:rsidRPr="001E50EA">
        <w:rPr>
          <w:color w:val="auto"/>
        </w:rPr>
        <w:t xml:space="preserve">collected over </w:t>
      </w:r>
      <w:r w:rsidR="001E50EA">
        <w:rPr>
          <w:color w:val="auto"/>
        </w:rPr>
        <w:t xml:space="preserve">a </w:t>
      </w:r>
      <w:r w:rsidR="00B67F65" w:rsidRPr="001E50EA">
        <w:rPr>
          <w:color w:val="auto"/>
        </w:rPr>
        <w:t xml:space="preserve">24 h cell cycle </w:t>
      </w:r>
      <w:r w:rsidR="0004752F" w:rsidRPr="001E50EA">
        <w:rPr>
          <w:color w:val="auto"/>
        </w:rPr>
        <w:t>to demonstrate</w:t>
      </w:r>
      <w:r w:rsidR="00B67F65" w:rsidRPr="001E50EA">
        <w:rPr>
          <w:color w:val="auto"/>
        </w:rPr>
        <w:t xml:space="preserve"> that the metabolites, lipids and starch data obtained using various analytical platforms are well conformed.</w:t>
      </w:r>
      <w:r w:rsidR="003E1EE5" w:rsidRPr="001E50EA">
        <w:rPr>
          <w:color w:val="auto"/>
        </w:rPr>
        <w:t xml:space="preserve"> </w:t>
      </w:r>
      <w:r w:rsidR="00B67F65" w:rsidRPr="001E50EA">
        <w:rPr>
          <w:color w:val="auto"/>
        </w:rPr>
        <w:t xml:space="preserve">Furthermore, protein samples collected using the same extraction protocol were used to conduct detailed proteomics analysis to evaluate their quality and reproducibility. Based on </w:t>
      </w:r>
      <w:r w:rsidR="00C633D3" w:rsidRPr="001E50EA">
        <w:rPr>
          <w:color w:val="auto"/>
        </w:rPr>
        <w:t>the data</w:t>
      </w:r>
      <w:r w:rsidR="00A02929" w:rsidRPr="001E50EA">
        <w:rPr>
          <w:color w:val="auto"/>
        </w:rPr>
        <w:t>,</w:t>
      </w:r>
      <w:r w:rsidR="00B67F65" w:rsidRPr="001E50EA">
        <w:rPr>
          <w:color w:val="auto"/>
        </w:rPr>
        <w:t xml:space="preserve"> it can be inferred that the illustrated method provides a robust and reproducible approach to advance understanding of various biochemical pathways and their functions with greater </w:t>
      </w:r>
      <w:r w:rsidR="00B67F65" w:rsidRPr="001E50EA">
        <w:rPr>
          <w:color w:val="auto"/>
        </w:rPr>
        <w:lastRenderedPageBreak/>
        <w:t xml:space="preserve">confidence for both basic and applied research. </w:t>
      </w:r>
    </w:p>
    <w:p w14:paraId="2AB5D0A1" w14:textId="77777777" w:rsidR="003E1EE5" w:rsidRPr="001E50EA" w:rsidRDefault="003E1EE5" w:rsidP="003E1EE5">
      <w:pPr>
        <w:widowControl/>
        <w:autoSpaceDE/>
        <w:autoSpaceDN/>
        <w:adjustRightInd/>
        <w:contextualSpacing/>
        <w:jc w:val="left"/>
        <w:rPr>
          <w:color w:val="auto"/>
        </w:rPr>
      </w:pPr>
    </w:p>
    <w:p w14:paraId="00D25F73" w14:textId="03F5571F" w:rsidR="006305D7" w:rsidRPr="001E50EA" w:rsidRDefault="006305D7" w:rsidP="003E1EE5">
      <w:pPr>
        <w:widowControl/>
        <w:autoSpaceDE/>
        <w:autoSpaceDN/>
        <w:adjustRightInd/>
        <w:contextualSpacing/>
        <w:jc w:val="left"/>
        <w:rPr>
          <w:color w:val="808080"/>
        </w:rPr>
      </w:pPr>
      <w:r w:rsidRPr="001E50EA">
        <w:rPr>
          <w:b/>
        </w:rPr>
        <w:t>INTRODUCTION</w:t>
      </w:r>
      <w:r w:rsidRPr="001E50EA">
        <w:rPr>
          <w:b/>
          <w:bCs/>
        </w:rPr>
        <w:t>:</w:t>
      </w:r>
      <w:r w:rsidR="003E1EE5" w:rsidRPr="001E50EA">
        <w:t xml:space="preserve"> </w:t>
      </w:r>
    </w:p>
    <w:p w14:paraId="1E4CEF4D" w14:textId="6A8183C3" w:rsidR="00C10B65" w:rsidRPr="001E50EA" w:rsidRDefault="00E34D21" w:rsidP="003E1EE5">
      <w:pPr>
        <w:contextualSpacing/>
      </w:pPr>
      <w:r w:rsidRPr="001E50EA">
        <w:t xml:space="preserve">Microalgae </w:t>
      </w:r>
      <w:r w:rsidR="00C10B65" w:rsidRPr="001E50EA">
        <w:t>are</w:t>
      </w:r>
      <w:r w:rsidRPr="001E50EA">
        <w:t xml:space="preserve"> </w:t>
      </w:r>
      <w:r w:rsidR="00A627BE" w:rsidRPr="001E50EA">
        <w:t xml:space="preserve">a </w:t>
      </w:r>
      <w:r w:rsidRPr="001E50EA">
        <w:t>rich source of natural products</w:t>
      </w:r>
      <w:r w:rsidR="00A02929" w:rsidRPr="001E50EA">
        <w:t xml:space="preserve"> (</w:t>
      </w:r>
      <w:r w:rsidRPr="001E50EA">
        <w:t>e.g.</w:t>
      </w:r>
      <w:r w:rsidR="00A02929" w:rsidRPr="001E50EA">
        <w:t>,</w:t>
      </w:r>
      <w:r w:rsidRPr="001E50EA">
        <w:t xml:space="preserve"> fuels, human and animal nutrition, cosmetics and pharmacological substances</w:t>
      </w:r>
      <w:r w:rsidR="00A02929" w:rsidRPr="001E50EA">
        <w:t>)</w:t>
      </w:r>
      <w:r w:rsidRPr="001E50EA">
        <w:t xml:space="preserve">. Numerous research efforts </w:t>
      </w:r>
      <w:r w:rsidR="00615987" w:rsidRPr="001E50EA">
        <w:t>are carried out</w:t>
      </w:r>
      <w:r w:rsidRPr="001E50EA">
        <w:t xml:space="preserve"> to </w:t>
      </w:r>
      <w:r w:rsidR="002D6C01" w:rsidRPr="001E50EA">
        <w:rPr>
          <w:color w:val="auto"/>
        </w:rPr>
        <w:t xml:space="preserve">enhance the efficiency of </w:t>
      </w:r>
      <w:r w:rsidR="00615987" w:rsidRPr="001E50EA">
        <w:rPr>
          <w:color w:val="auto"/>
        </w:rPr>
        <w:t xml:space="preserve">the </w:t>
      </w:r>
      <w:r w:rsidRPr="001E50EA">
        <w:rPr>
          <w:color w:val="auto"/>
        </w:rPr>
        <w:t xml:space="preserve">production of high value products </w:t>
      </w:r>
      <w:r w:rsidR="00CE7A2E" w:rsidRPr="001E50EA">
        <w:rPr>
          <w:color w:val="auto"/>
        </w:rPr>
        <w:t>from microalgae</w:t>
      </w:r>
      <w:r w:rsidRPr="001E50EA">
        <w:rPr>
          <w:color w:val="auto"/>
        </w:rPr>
        <w:fldChar w:fldCharType="begin">
          <w:fldData xml:space="preserve">PEVuZE5vdGU+PENpdGU+PEF1dGhvcj5TcG9sYW9yZTwvQXV0aG9yPjxZZWFyPjIwMDY8L1llYXI+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MjktMzU8L3BhZ2VzPjx2b2x1bWU+NDg4PC92b2x1bWU+PG51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</w:fldData>
        </w:fldChar>
      </w:r>
      <w:r w:rsidR="00167A8F" w:rsidRPr="001E50EA">
        <w:rPr>
          <w:color w:val="auto"/>
        </w:rPr>
        <w:instrText xml:space="preserve"> ADDIN EN.CITE </w:instrText>
      </w:r>
      <w:r w:rsidR="00167A8F" w:rsidRPr="001E50EA">
        <w:rPr>
          <w:color w:val="auto"/>
        </w:rPr>
        <w:fldChar w:fldCharType="begin">
          <w:fldData xml:space="preserve">PEVuZE5vdGU+PENpdGU+PEF1dGhvcj5TcG9sYW9yZTwvQXV0aG9yPjxZZWFyPjIwMDY8L1llYXI+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MjktMzU8L3BhZ2VzPjx2b2x1bWU+NDg4PC92b2x1bWU+PG51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</w:fldData>
        </w:fldChar>
      </w:r>
      <w:r w:rsidR="00167A8F" w:rsidRPr="001E50EA">
        <w:rPr>
          <w:color w:val="auto"/>
        </w:rPr>
        <w:instrText xml:space="preserve"> ADDIN EN.CITE.DATA </w:instrText>
      </w:r>
      <w:r w:rsidR="00167A8F" w:rsidRPr="001E50EA">
        <w:rPr>
          <w:color w:val="auto"/>
        </w:rPr>
      </w:r>
      <w:r w:rsidR="00167A8F" w:rsidRPr="001E50EA">
        <w:rPr>
          <w:color w:val="auto"/>
        </w:rPr>
        <w:fldChar w:fldCharType="end"/>
      </w:r>
      <w:r w:rsidRPr="001E50EA">
        <w:rPr>
          <w:color w:val="auto"/>
        </w:rPr>
      </w:r>
      <w:r w:rsidRPr="001E50EA">
        <w:rPr>
          <w:color w:val="auto"/>
        </w:rPr>
        <w:fldChar w:fldCharType="separate"/>
      </w:r>
      <w:r w:rsidR="00167A8F" w:rsidRPr="001E50EA">
        <w:rPr>
          <w:noProof/>
          <w:color w:val="auto"/>
          <w:vertAlign w:val="superscript"/>
        </w:rPr>
        <w:t>1-4</w:t>
      </w:r>
      <w:r w:rsidRPr="001E50EA">
        <w:rPr>
          <w:color w:val="auto"/>
        </w:rPr>
        <w:fldChar w:fldCharType="end"/>
      </w:r>
      <w:r w:rsidRPr="001E50EA">
        <w:rPr>
          <w:color w:val="auto"/>
        </w:rPr>
        <w:t xml:space="preserve">. </w:t>
      </w:r>
      <w:bookmarkStart w:id="2" w:name="OLE_LINK3"/>
      <w:bookmarkStart w:id="3" w:name="OLE_LINK4"/>
      <w:r w:rsidR="00BD5A0B" w:rsidRPr="001E50EA">
        <w:rPr>
          <w:color w:val="auto"/>
        </w:rPr>
        <w:t>Systems-level understanding of metabolism is a pre-requisite to</w:t>
      </w:r>
      <w:r w:rsidR="00BD5A0B" w:rsidRPr="001E50EA" w:rsidDel="00CE7A2E">
        <w:rPr>
          <w:color w:val="auto"/>
        </w:rPr>
        <w:t xml:space="preserve"> </w:t>
      </w:r>
      <w:r w:rsidR="00BD5A0B" w:rsidRPr="001E50EA">
        <w:rPr>
          <w:color w:val="auto"/>
        </w:rPr>
        <w:t>im</w:t>
      </w:r>
      <w:r w:rsidR="00CE7A2E" w:rsidRPr="001E50EA">
        <w:rPr>
          <w:color w:val="auto"/>
        </w:rPr>
        <w:t>p</w:t>
      </w:r>
      <w:r w:rsidR="00BD5A0B" w:rsidRPr="001E50EA">
        <w:rPr>
          <w:color w:val="auto"/>
        </w:rPr>
        <w:t>rove</w:t>
      </w:r>
      <w:r w:rsidR="00CE7A2E" w:rsidRPr="001E50EA">
        <w:rPr>
          <w:color w:val="auto"/>
        </w:rPr>
        <w:t xml:space="preserve"> the</w:t>
      </w:r>
      <w:r w:rsidRPr="001E50EA">
        <w:rPr>
          <w:color w:val="auto"/>
        </w:rPr>
        <w:t xml:space="preserve"> quality and the yield of natural products</w:t>
      </w:r>
      <w:r w:rsidRPr="001E50EA">
        <w:rPr>
          <w:color w:val="auto"/>
        </w:rPr>
        <w:fldChar w:fldCharType="begin">
          <w:fldData xml:space="preserve">PEVuZE5vdGU+PENpdGU+PEF1dGhvcj5NdWtob3BhZGh5YXk8L0F1dGhvcj48WWVhcj4yMDA4PC9Z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</w:fldData>
        </w:fldChar>
      </w:r>
      <w:r w:rsidR="00167A8F" w:rsidRPr="001E50EA">
        <w:rPr>
          <w:color w:val="auto"/>
        </w:rPr>
        <w:instrText xml:space="preserve"> ADDIN EN.CITE </w:instrText>
      </w:r>
      <w:r w:rsidR="00167A8F" w:rsidRPr="001E50EA">
        <w:rPr>
          <w:color w:val="auto"/>
        </w:rPr>
        <w:fldChar w:fldCharType="begin">
          <w:fldData xml:space="preserve">PEVuZE5vdGU+PENpdGU+PEF1dGhvcj5NdWtob3BhZGh5YXk8L0F1dGhvcj48WWVhcj4yMDA4PC9Z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</w:fldData>
        </w:fldChar>
      </w:r>
      <w:r w:rsidR="00167A8F" w:rsidRPr="001E50EA">
        <w:rPr>
          <w:color w:val="auto"/>
        </w:rPr>
        <w:instrText xml:space="preserve"> ADDIN EN.CITE.DATA </w:instrText>
      </w:r>
      <w:r w:rsidR="00167A8F" w:rsidRPr="001E50EA">
        <w:rPr>
          <w:color w:val="auto"/>
        </w:rPr>
      </w:r>
      <w:r w:rsidR="00167A8F" w:rsidRPr="001E50EA">
        <w:rPr>
          <w:color w:val="auto"/>
        </w:rPr>
        <w:fldChar w:fldCharType="end"/>
      </w:r>
      <w:r w:rsidRPr="001E50EA">
        <w:rPr>
          <w:color w:val="auto"/>
        </w:rPr>
      </w:r>
      <w:r w:rsidRPr="001E50EA">
        <w:rPr>
          <w:color w:val="auto"/>
        </w:rPr>
        <w:fldChar w:fldCharType="separate"/>
      </w:r>
      <w:r w:rsidR="00167A8F" w:rsidRPr="001E50EA">
        <w:rPr>
          <w:noProof/>
          <w:color w:val="auto"/>
          <w:vertAlign w:val="superscript"/>
        </w:rPr>
        <w:t>5-7</w:t>
      </w:r>
      <w:r w:rsidRPr="001E50EA">
        <w:rPr>
          <w:color w:val="auto"/>
        </w:rPr>
        <w:fldChar w:fldCharType="end"/>
      </w:r>
      <w:r w:rsidRPr="001E50EA">
        <w:rPr>
          <w:color w:val="auto"/>
        </w:rPr>
        <w:t xml:space="preserve">. With the </w:t>
      </w:r>
      <w:r w:rsidRPr="001E50EA">
        <w:t>advent of functional genomic techniques and improved mass spectrometry methods, thousands of genes, transcripts, proteins, and metabolites</w:t>
      </w:r>
      <w:r w:rsidR="00615987" w:rsidRPr="001E50EA">
        <w:t xml:space="preserve"> can be monitored</w:t>
      </w:r>
      <w:r w:rsidRPr="001E50EA">
        <w:t xml:space="preserve"> simultaneously. However, multiple samples are required for </w:t>
      </w:r>
      <w:r w:rsidR="00A627BE" w:rsidRPr="001E50EA">
        <w:t xml:space="preserve">in-depth </w:t>
      </w:r>
      <w:r w:rsidRPr="001E50EA">
        <w:t xml:space="preserve">proteomics, </w:t>
      </w:r>
      <w:proofErr w:type="spellStart"/>
      <w:r w:rsidRPr="001E50EA">
        <w:t>lipidomics</w:t>
      </w:r>
      <w:proofErr w:type="spellEnd"/>
      <w:r w:rsidRPr="001E50EA">
        <w:t xml:space="preserve"> and metabolomics studies, which is </w:t>
      </w:r>
      <w:r w:rsidR="00A627BE" w:rsidRPr="001E50EA">
        <w:t xml:space="preserve">often </w:t>
      </w:r>
      <w:r w:rsidRPr="001E50EA">
        <w:t>difficult to achieve in unicellular organisms</w:t>
      </w:r>
      <w:r w:rsidR="00A627BE" w:rsidRPr="001E50EA">
        <w:t>,</w:t>
      </w:r>
      <w:r w:rsidRPr="001E50EA">
        <w:t xml:space="preserve"> especially </w:t>
      </w:r>
      <w:r w:rsidR="00A627BE" w:rsidRPr="001E50EA">
        <w:t xml:space="preserve">if </w:t>
      </w:r>
      <w:r w:rsidRPr="001E50EA">
        <w:t>time course studies</w:t>
      </w:r>
      <w:r w:rsidR="00A627BE" w:rsidRPr="001E50EA">
        <w:t xml:space="preserve"> are to be performed</w:t>
      </w:r>
      <w:r w:rsidRPr="001E50EA">
        <w:t xml:space="preserve">. Moreover, collection and processing of </w:t>
      </w:r>
      <w:r w:rsidR="00A627BE" w:rsidRPr="001E50EA">
        <w:t xml:space="preserve">different </w:t>
      </w:r>
      <w:r w:rsidRPr="001E50EA">
        <w:t>sample</w:t>
      </w:r>
      <w:r w:rsidR="00A627BE" w:rsidRPr="001E50EA">
        <w:t xml:space="preserve"> aliquot</w:t>
      </w:r>
      <w:r w:rsidRPr="001E50EA">
        <w:t xml:space="preserve">s </w:t>
      </w:r>
      <w:r w:rsidR="00A627BE" w:rsidRPr="001E50EA">
        <w:t>in combination with</w:t>
      </w:r>
      <w:r w:rsidRPr="001E50EA">
        <w:t xml:space="preserve"> different protocols </w:t>
      </w:r>
      <w:r w:rsidR="00A627BE" w:rsidRPr="001E50EA">
        <w:t xml:space="preserve">to collect the highly complex </w:t>
      </w:r>
      <w:r w:rsidRPr="001E50EA">
        <w:t>omics data (i.e.</w:t>
      </w:r>
      <w:r w:rsidR="00A02929" w:rsidRPr="001E50EA">
        <w:t>,</w:t>
      </w:r>
      <w:r w:rsidRPr="001E50EA">
        <w:t xml:space="preserve"> proteomic, lipidomic, </w:t>
      </w:r>
      <w:r w:rsidR="00A947D3" w:rsidRPr="001E50EA">
        <w:t>and metabolomics</w:t>
      </w:r>
      <w:r w:rsidRPr="001E50EA">
        <w:t xml:space="preserve">) introduces variability, thus making the integration of data a challenging task. </w:t>
      </w:r>
    </w:p>
    <w:p w14:paraId="13C2ADEE" w14:textId="77777777" w:rsidR="00C1703F" w:rsidRPr="001E50EA" w:rsidRDefault="00C1703F" w:rsidP="003E1EE5">
      <w:pPr>
        <w:contextualSpacing/>
      </w:pPr>
    </w:p>
    <w:p w14:paraId="46F747B4" w14:textId="0E7514B5" w:rsidR="00E50E7F" w:rsidRPr="001E50EA" w:rsidRDefault="00E34D21" w:rsidP="003E1EE5">
      <w:pPr>
        <w:contextualSpacing/>
        <w:rPr>
          <w:color w:val="auto"/>
          <w:shd w:val="clear" w:color="auto" w:fill="FFFFFF"/>
        </w:rPr>
      </w:pPr>
      <w:bookmarkStart w:id="4" w:name="_GoBack"/>
      <w:bookmarkEnd w:id="2"/>
      <w:bookmarkEnd w:id="3"/>
      <w:r w:rsidRPr="001E50EA">
        <w:rPr>
          <w:i/>
          <w:color w:val="auto"/>
        </w:rPr>
        <w:t>Chlamydomonas</w:t>
      </w:r>
      <w:bookmarkEnd w:id="4"/>
      <w:r w:rsidRPr="001E50EA">
        <w:rPr>
          <w:color w:val="auto"/>
        </w:rPr>
        <w:t xml:space="preserve"> provides not only an excellent microbial </w:t>
      </w:r>
      <w:r w:rsidR="00A627BE" w:rsidRPr="001E50EA">
        <w:rPr>
          <w:color w:val="auto"/>
        </w:rPr>
        <w:t>system</w:t>
      </w:r>
      <w:r w:rsidRPr="001E50EA">
        <w:rPr>
          <w:color w:val="auto"/>
        </w:rPr>
        <w:t xml:space="preserve"> for the investigation of cellular processes, but also a convenient model to study the coordination of cell cycle and metabolism. </w:t>
      </w:r>
      <w:r w:rsidR="00C10B65" w:rsidRPr="001E50EA">
        <w:rPr>
          <w:color w:val="auto"/>
        </w:rPr>
        <w:t>A</w:t>
      </w:r>
      <w:r w:rsidR="007B03AD" w:rsidRPr="001E50EA">
        <w:rPr>
          <w:color w:val="auto"/>
        </w:rPr>
        <w:t>ccordingly, a</w:t>
      </w:r>
      <w:r w:rsidRPr="001E50EA">
        <w:rPr>
          <w:color w:val="auto"/>
        </w:rPr>
        <w:t xml:space="preserve"> strong coordination of the transcripts expression with cell cycle has been shown using high resolution transcriptome profiling of synchronized culture of Chlamydomonas</w:t>
      </w:r>
      <w:r w:rsidR="007B03AD" w:rsidRPr="001E50EA">
        <w:rPr>
          <w:color w:val="auto"/>
          <w:shd w:val="clear" w:color="auto" w:fill="FFFFFF"/>
        </w:rPr>
        <w:fldChar w:fldCharType="begin">
          <w:fldData xml:space="preserve">PEVuZE5vdGU+PENpdGU+PEF1dGhvcj5ab25lczwvQXV0aG9yPjxZZWFyPjIwMTU8L1llYXI+PFJl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</w:fldData>
        </w:fldChar>
      </w:r>
      <w:r w:rsidR="00167A8F" w:rsidRPr="001E50EA">
        <w:rPr>
          <w:color w:val="auto"/>
          <w:shd w:val="clear" w:color="auto" w:fill="FFFFFF"/>
        </w:rPr>
        <w:instrText xml:space="preserve"> ADDIN EN.CITE </w:instrText>
      </w:r>
      <w:r w:rsidR="00167A8F" w:rsidRPr="001E50EA">
        <w:rPr>
          <w:color w:val="auto"/>
          <w:shd w:val="clear" w:color="auto" w:fill="FFFFFF"/>
        </w:rPr>
        <w:fldChar w:fldCharType="begin">
          <w:fldData xml:space="preserve">PEVuZE5vdGU+PENpdGU+PEF1dGhvcj5ab25lczwvQXV0aG9yPjxZZWFyPjIwMTU8L1llYXI+PFJl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</w:fldData>
        </w:fldChar>
      </w:r>
      <w:r w:rsidR="00167A8F" w:rsidRPr="001E50EA">
        <w:rPr>
          <w:color w:val="auto"/>
          <w:shd w:val="clear" w:color="auto" w:fill="FFFFFF"/>
        </w:rPr>
        <w:instrText xml:space="preserve"> ADDIN EN.CITE.DATA </w:instrText>
      </w:r>
      <w:r w:rsidR="00167A8F" w:rsidRPr="001E50EA">
        <w:rPr>
          <w:color w:val="auto"/>
          <w:shd w:val="clear" w:color="auto" w:fill="FFFFFF"/>
        </w:rPr>
      </w:r>
      <w:r w:rsidR="00167A8F" w:rsidRPr="001E50EA">
        <w:rPr>
          <w:color w:val="auto"/>
          <w:shd w:val="clear" w:color="auto" w:fill="FFFFFF"/>
        </w:rPr>
        <w:fldChar w:fldCharType="end"/>
      </w:r>
      <w:r w:rsidR="007B03AD" w:rsidRPr="001E50EA">
        <w:rPr>
          <w:color w:val="auto"/>
          <w:shd w:val="clear" w:color="auto" w:fill="FFFFFF"/>
        </w:rPr>
      </w:r>
      <w:r w:rsidR="007B03AD" w:rsidRPr="001E50EA">
        <w:rPr>
          <w:color w:val="auto"/>
          <w:shd w:val="clear" w:color="auto" w:fill="FFFFFF"/>
        </w:rPr>
        <w:fldChar w:fldCharType="separate"/>
      </w:r>
      <w:r w:rsidR="00167A8F" w:rsidRPr="001E50EA">
        <w:rPr>
          <w:noProof/>
          <w:color w:val="auto"/>
          <w:shd w:val="clear" w:color="auto" w:fill="FFFFFF"/>
          <w:vertAlign w:val="superscript"/>
        </w:rPr>
        <w:t>8</w:t>
      </w:r>
      <w:r w:rsidR="007B03AD" w:rsidRPr="001E50EA">
        <w:rPr>
          <w:color w:val="auto"/>
          <w:shd w:val="clear" w:color="auto" w:fill="FFFFFF"/>
        </w:rPr>
        <w:fldChar w:fldCharType="end"/>
      </w:r>
      <w:r w:rsidR="007B03AD" w:rsidRPr="001E50EA">
        <w:rPr>
          <w:color w:val="auto"/>
        </w:rPr>
        <w:t xml:space="preserve">. </w:t>
      </w:r>
      <w:r w:rsidR="00CB29A1" w:rsidRPr="001E50EA">
        <w:rPr>
          <w:color w:val="auto"/>
        </w:rPr>
        <w:t>A</w:t>
      </w:r>
      <w:r w:rsidRPr="001E50EA">
        <w:rPr>
          <w:color w:val="auto"/>
        </w:rPr>
        <w:t xml:space="preserve">bout </w:t>
      </w:r>
      <w:r w:rsidRPr="001E50EA">
        <w:rPr>
          <w:color w:val="auto"/>
          <w:shd w:val="clear" w:color="auto" w:fill="FFFFFF"/>
        </w:rPr>
        <w:t xml:space="preserve">80% of the </w:t>
      </w:r>
      <w:r w:rsidR="007B03AD" w:rsidRPr="001E50EA">
        <w:rPr>
          <w:color w:val="auto"/>
          <w:shd w:val="clear" w:color="auto" w:fill="FFFFFF"/>
        </w:rPr>
        <w:t>analyzed</w:t>
      </w:r>
      <w:r w:rsidRPr="001E50EA">
        <w:rPr>
          <w:color w:val="auto"/>
          <w:shd w:val="clear" w:color="auto" w:fill="FFFFFF"/>
        </w:rPr>
        <w:t xml:space="preserve"> transcripts exhibited robust periodicity over </w:t>
      </w:r>
      <w:r w:rsidR="00A02929" w:rsidRPr="001E50EA">
        <w:rPr>
          <w:color w:val="auto"/>
          <w:shd w:val="clear" w:color="auto" w:fill="FFFFFF"/>
        </w:rPr>
        <w:t xml:space="preserve">a </w:t>
      </w:r>
      <w:r w:rsidRPr="001E50EA">
        <w:rPr>
          <w:color w:val="auto"/>
          <w:shd w:val="clear" w:color="auto" w:fill="FFFFFF"/>
        </w:rPr>
        <w:t>24</w:t>
      </w:r>
      <w:r w:rsidR="00615987" w:rsidRPr="001E50EA">
        <w:rPr>
          <w:color w:val="auto"/>
          <w:shd w:val="clear" w:color="auto" w:fill="FFFFFF"/>
        </w:rPr>
        <w:t xml:space="preserve"> </w:t>
      </w:r>
      <w:r w:rsidRPr="001E50EA">
        <w:rPr>
          <w:color w:val="auto"/>
          <w:shd w:val="clear" w:color="auto" w:fill="FFFFFF"/>
        </w:rPr>
        <w:t>h cell cycle</w:t>
      </w:r>
      <w:r w:rsidRPr="001E50EA">
        <w:rPr>
          <w:color w:val="auto"/>
          <w:shd w:val="clear" w:color="auto" w:fill="FFFFFF"/>
        </w:rPr>
        <w:fldChar w:fldCharType="begin">
          <w:fldData xml:space="preserve">PEVuZE5vdGU+PENpdGU+PEF1dGhvcj5ab25lczwvQXV0aG9yPjxZZWFyPjIwMTU8L1llYXI+PFJl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</w:fldData>
        </w:fldChar>
      </w:r>
      <w:r w:rsidR="00167A8F" w:rsidRPr="001E50EA">
        <w:rPr>
          <w:color w:val="auto"/>
          <w:shd w:val="clear" w:color="auto" w:fill="FFFFFF"/>
        </w:rPr>
        <w:instrText xml:space="preserve"> ADDIN EN.CITE </w:instrText>
      </w:r>
      <w:r w:rsidR="00167A8F" w:rsidRPr="001E50EA">
        <w:rPr>
          <w:color w:val="auto"/>
          <w:shd w:val="clear" w:color="auto" w:fill="FFFFFF"/>
        </w:rPr>
        <w:fldChar w:fldCharType="begin">
          <w:fldData xml:space="preserve">PEVuZE5vdGU+PENpdGU+PEF1dGhvcj5ab25lczwvQXV0aG9yPjxZZWFyPjIwMTU8L1llYXI+PFJl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</w:fldData>
        </w:fldChar>
      </w:r>
      <w:r w:rsidR="00167A8F" w:rsidRPr="001E50EA">
        <w:rPr>
          <w:color w:val="auto"/>
          <w:shd w:val="clear" w:color="auto" w:fill="FFFFFF"/>
        </w:rPr>
        <w:instrText xml:space="preserve"> ADDIN EN.CITE.DATA </w:instrText>
      </w:r>
      <w:r w:rsidR="00167A8F" w:rsidRPr="001E50EA">
        <w:rPr>
          <w:color w:val="auto"/>
          <w:shd w:val="clear" w:color="auto" w:fill="FFFFFF"/>
        </w:rPr>
      </w:r>
      <w:r w:rsidR="00167A8F" w:rsidRPr="001E50EA">
        <w:rPr>
          <w:color w:val="auto"/>
          <w:shd w:val="clear" w:color="auto" w:fill="FFFFFF"/>
        </w:rPr>
        <w:fldChar w:fldCharType="end"/>
      </w:r>
      <w:r w:rsidRPr="001E50EA">
        <w:rPr>
          <w:color w:val="auto"/>
          <w:shd w:val="clear" w:color="auto" w:fill="FFFFFF"/>
        </w:rPr>
      </w:r>
      <w:r w:rsidRPr="001E50EA">
        <w:rPr>
          <w:color w:val="auto"/>
          <w:shd w:val="clear" w:color="auto" w:fill="FFFFFF"/>
        </w:rPr>
        <w:fldChar w:fldCharType="separate"/>
      </w:r>
      <w:r w:rsidR="00167A8F" w:rsidRPr="001E50EA">
        <w:rPr>
          <w:noProof/>
          <w:color w:val="auto"/>
          <w:shd w:val="clear" w:color="auto" w:fill="FFFFFF"/>
          <w:vertAlign w:val="superscript"/>
        </w:rPr>
        <w:t>8</w:t>
      </w:r>
      <w:r w:rsidRPr="001E50EA">
        <w:rPr>
          <w:color w:val="auto"/>
          <w:shd w:val="clear" w:color="auto" w:fill="FFFFFF"/>
        </w:rPr>
        <w:fldChar w:fldCharType="end"/>
      </w:r>
      <w:r w:rsidRPr="001E50EA">
        <w:rPr>
          <w:color w:val="auto"/>
          <w:shd w:val="clear" w:color="auto" w:fill="FFFFFF"/>
        </w:rPr>
        <w:t xml:space="preserve">. Likewise, dry weight, proteins, chlorophyll, amino acids and fatty acids of two different strains of </w:t>
      </w:r>
      <w:r w:rsidRPr="001E50EA">
        <w:rPr>
          <w:i/>
          <w:color w:val="auto"/>
          <w:shd w:val="clear" w:color="auto" w:fill="FFFFFF"/>
        </w:rPr>
        <w:t>Chlamydomonas</w:t>
      </w:r>
      <w:r w:rsidRPr="001E50EA">
        <w:rPr>
          <w:color w:val="auto"/>
          <w:shd w:val="clear" w:color="auto" w:fill="FFFFFF"/>
        </w:rPr>
        <w:t xml:space="preserve"> were shown to correlate with cell division in a study where sampling was </w:t>
      </w:r>
      <w:r w:rsidR="007C46BF" w:rsidRPr="001E50EA">
        <w:rPr>
          <w:color w:val="auto"/>
          <w:shd w:val="clear" w:color="auto" w:fill="FFFFFF"/>
        </w:rPr>
        <w:t>performed</w:t>
      </w:r>
      <w:r w:rsidR="007B03AD" w:rsidRPr="001E50EA">
        <w:rPr>
          <w:color w:val="auto"/>
          <w:shd w:val="clear" w:color="auto" w:fill="FFFFFF"/>
        </w:rPr>
        <w:t xml:space="preserve"> every 4</w:t>
      </w:r>
      <w:r w:rsidR="00615987" w:rsidRPr="001E50EA">
        <w:rPr>
          <w:color w:val="auto"/>
          <w:shd w:val="clear" w:color="auto" w:fill="FFFFFF"/>
        </w:rPr>
        <w:t xml:space="preserve"> </w:t>
      </w:r>
      <w:r w:rsidR="007B03AD" w:rsidRPr="001E50EA">
        <w:rPr>
          <w:color w:val="auto"/>
          <w:shd w:val="clear" w:color="auto" w:fill="FFFFFF"/>
        </w:rPr>
        <w:t>h</w:t>
      </w:r>
      <w:r w:rsidRPr="001E50EA">
        <w:rPr>
          <w:color w:val="auto"/>
          <w:shd w:val="clear" w:color="auto" w:fill="FFFFFF"/>
        </w:rPr>
        <w:fldChar w:fldCharType="begin">
          <w:fldData xml:space="preserve">PEVuZE5vdGU+PENpdGU+PEF1dGhvcj5XaWxsYW1tZTwvQXV0aG9yPjxZZWFyPjIwMTU8L1llYXI+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</w:fldData>
        </w:fldChar>
      </w:r>
      <w:r w:rsidR="00167A8F" w:rsidRPr="001E50EA">
        <w:rPr>
          <w:color w:val="auto"/>
          <w:shd w:val="clear" w:color="auto" w:fill="FFFFFF"/>
        </w:rPr>
        <w:instrText xml:space="preserve"> ADDIN EN.CITE </w:instrText>
      </w:r>
      <w:r w:rsidR="00167A8F" w:rsidRPr="001E50EA">
        <w:rPr>
          <w:color w:val="auto"/>
          <w:shd w:val="clear" w:color="auto" w:fill="FFFFFF"/>
        </w:rPr>
        <w:fldChar w:fldCharType="begin">
          <w:fldData xml:space="preserve">PEVuZE5vdGU+PENpdGU+PEF1dGhvcj5XaWxsYW1tZTwvQXV0aG9yPjxZZWFyPjIwMTU8L1llYXI+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</w:fldData>
        </w:fldChar>
      </w:r>
      <w:r w:rsidR="00167A8F" w:rsidRPr="001E50EA">
        <w:rPr>
          <w:color w:val="auto"/>
          <w:shd w:val="clear" w:color="auto" w:fill="FFFFFF"/>
        </w:rPr>
        <w:instrText xml:space="preserve"> ADDIN EN.CITE.DATA </w:instrText>
      </w:r>
      <w:r w:rsidR="00167A8F" w:rsidRPr="001E50EA">
        <w:rPr>
          <w:color w:val="auto"/>
          <w:shd w:val="clear" w:color="auto" w:fill="FFFFFF"/>
        </w:rPr>
      </w:r>
      <w:r w:rsidR="00167A8F" w:rsidRPr="001E50EA">
        <w:rPr>
          <w:color w:val="auto"/>
          <w:shd w:val="clear" w:color="auto" w:fill="FFFFFF"/>
        </w:rPr>
        <w:fldChar w:fldCharType="end"/>
      </w:r>
      <w:r w:rsidRPr="001E50EA">
        <w:rPr>
          <w:color w:val="auto"/>
          <w:shd w:val="clear" w:color="auto" w:fill="FFFFFF"/>
        </w:rPr>
      </w:r>
      <w:r w:rsidRPr="001E50EA">
        <w:rPr>
          <w:color w:val="auto"/>
          <w:shd w:val="clear" w:color="auto" w:fill="FFFFFF"/>
        </w:rPr>
        <w:fldChar w:fldCharType="separate"/>
      </w:r>
      <w:r w:rsidR="00167A8F" w:rsidRPr="001E50EA">
        <w:rPr>
          <w:noProof/>
          <w:color w:val="auto"/>
          <w:shd w:val="clear" w:color="auto" w:fill="FFFFFF"/>
          <w:vertAlign w:val="superscript"/>
        </w:rPr>
        <w:t>9</w:t>
      </w:r>
      <w:r w:rsidRPr="001E50EA">
        <w:rPr>
          <w:color w:val="auto"/>
          <w:shd w:val="clear" w:color="auto" w:fill="FFFFFF"/>
        </w:rPr>
        <w:fldChar w:fldCharType="end"/>
      </w:r>
      <w:r w:rsidRPr="001E50EA">
        <w:rPr>
          <w:color w:val="auto"/>
          <w:shd w:val="clear" w:color="auto" w:fill="FFFFFF"/>
        </w:rPr>
        <w:t xml:space="preserve">. </w:t>
      </w:r>
      <w:r w:rsidR="0032685F" w:rsidRPr="001E50EA">
        <w:rPr>
          <w:color w:val="auto"/>
          <w:shd w:val="clear" w:color="auto" w:fill="FFFFFF"/>
        </w:rPr>
        <w:t xml:space="preserve">Recently, </w:t>
      </w:r>
      <w:r w:rsidR="00615987" w:rsidRPr="001E50EA">
        <w:rPr>
          <w:color w:val="auto"/>
          <w:shd w:val="clear" w:color="auto" w:fill="FFFFFF"/>
        </w:rPr>
        <w:t>it was</w:t>
      </w:r>
      <w:r w:rsidR="0032685F" w:rsidRPr="001E50EA">
        <w:rPr>
          <w:color w:val="auto"/>
          <w:shd w:val="clear" w:color="auto" w:fill="FFFFFF"/>
        </w:rPr>
        <w:t xml:space="preserve"> </w:t>
      </w:r>
      <w:r w:rsidR="00615987" w:rsidRPr="001E50EA">
        <w:rPr>
          <w:color w:val="auto"/>
          <w:shd w:val="clear" w:color="auto" w:fill="FFFFFF"/>
        </w:rPr>
        <w:t xml:space="preserve">reported </w:t>
      </w:r>
      <w:r w:rsidR="0032685F" w:rsidRPr="001E50EA">
        <w:rPr>
          <w:color w:val="auto"/>
          <w:shd w:val="clear" w:color="auto" w:fill="FFFFFF"/>
        </w:rPr>
        <w:t>that the metabolite and lipid dynamics of the cell shift based on specific phases of the cell cycle</w:t>
      </w:r>
      <w:r w:rsidR="0032685F" w:rsidRPr="001E50EA">
        <w:rPr>
          <w:color w:val="auto"/>
          <w:shd w:val="clear" w:color="auto" w:fill="FFFFFF"/>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shd w:val="clear" w:color="auto" w:fill="FFFFFF"/>
        </w:rPr>
        <w:instrText xml:space="preserve"> ADDIN EN.CITE </w:instrText>
      </w:r>
      <w:r w:rsidR="00167A8F" w:rsidRPr="001E50EA">
        <w:rPr>
          <w:color w:val="auto"/>
          <w:shd w:val="clear" w:color="auto" w:fill="FFFFFF"/>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shd w:val="clear" w:color="auto" w:fill="FFFFFF"/>
        </w:rPr>
        <w:instrText xml:space="preserve"> ADDIN EN.CITE.DATA </w:instrText>
      </w:r>
      <w:r w:rsidR="00167A8F" w:rsidRPr="001E50EA">
        <w:rPr>
          <w:color w:val="auto"/>
          <w:shd w:val="clear" w:color="auto" w:fill="FFFFFF"/>
        </w:rPr>
      </w:r>
      <w:r w:rsidR="00167A8F" w:rsidRPr="001E50EA">
        <w:rPr>
          <w:color w:val="auto"/>
          <w:shd w:val="clear" w:color="auto" w:fill="FFFFFF"/>
        </w:rPr>
        <w:fldChar w:fldCharType="end"/>
      </w:r>
      <w:r w:rsidR="0032685F" w:rsidRPr="001E50EA">
        <w:rPr>
          <w:color w:val="auto"/>
          <w:shd w:val="clear" w:color="auto" w:fill="FFFFFF"/>
        </w:rPr>
      </w:r>
      <w:r w:rsidR="0032685F" w:rsidRPr="001E50EA">
        <w:rPr>
          <w:color w:val="auto"/>
          <w:shd w:val="clear" w:color="auto" w:fill="FFFFFF"/>
        </w:rPr>
        <w:fldChar w:fldCharType="separate"/>
      </w:r>
      <w:r w:rsidR="00167A8F" w:rsidRPr="001E50EA">
        <w:rPr>
          <w:noProof/>
          <w:color w:val="auto"/>
          <w:shd w:val="clear" w:color="auto" w:fill="FFFFFF"/>
          <w:vertAlign w:val="superscript"/>
        </w:rPr>
        <w:t>10</w:t>
      </w:r>
      <w:r w:rsidR="0032685F" w:rsidRPr="001E50EA">
        <w:rPr>
          <w:color w:val="auto"/>
          <w:shd w:val="clear" w:color="auto" w:fill="FFFFFF"/>
        </w:rPr>
        <w:fldChar w:fldCharType="end"/>
      </w:r>
      <w:r w:rsidR="00E50E7F" w:rsidRPr="001E50EA">
        <w:rPr>
          <w:color w:val="auto"/>
          <w:shd w:val="clear" w:color="auto" w:fill="FFFFFF"/>
        </w:rPr>
        <w:t xml:space="preserve">. The subtle changes in different biomolecules were possible to monitor using a robust </w:t>
      </w:r>
      <w:r w:rsidR="00E50E7F" w:rsidRPr="001E50EA">
        <w:rPr>
          <w:color w:val="auto"/>
        </w:rPr>
        <w:t xml:space="preserve">methyl </w:t>
      </w:r>
      <w:r w:rsidR="00E50E7F" w:rsidRPr="001E50EA">
        <w:rPr>
          <w:i/>
          <w:color w:val="auto"/>
        </w:rPr>
        <w:t>tert</w:t>
      </w:r>
      <w:r w:rsidR="00E50E7F" w:rsidRPr="001E50EA">
        <w:rPr>
          <w:color w:val="auto"/>
        </w:rPr>
        <w:t>-butyl ether</w:t>
      </w:r>
      <w:r w:rsidR="00E50E7F" w:rsidRPr="001E50EA">
        <w:rPr>
          <w:color w:val="auto"/>
          <w:lang w:bidi="ar-EG"/>
        </w:rPr>
        <w:t xml:space="preserve"> (MTBE</w:t>
      </w:r>
      <w:r w:rsidR="0009254D" w:rsidRPr="001E50EA">
        <w:rPr>
          <w:color w:val="auto"/>
          <w:lang w:bidi="ar-EG"/>
        </w:rPr>
        <w:t>):</w:t>
      </w:r>
      <w:r w:rsidR="00E50E7F" w:rsidRPr="001E50EA">
        <w:rPr>
          <w:color w:val="auto"/>
          <w:lang w:bidi="ar-EG"/>
        </w:rPr>
        <w:t xml:space="preserve"> </w:t>
      </w:r>
      <w:r w:rsidR="0009254D" w:rsidRPr="001E50EA">
        <w:rPr>
          <w:color w:val="auto"/>
          <w:lang w:bidi="ar-EG"/>
        </w:rPr>
        <w:t>methanol:</w:t>
      </w:r>
      <w:r w:rsidR="00E50E7F" w:rsidRPr="001E50EA">
        <w:rPr>
          <w:color w:val="auto"/>
          <w:lang w:bidi="ar-EG"/>
        </w:rPr>
        <w:t xml:space="preserve"> water-based </w:t>
      </w:r>
      <w:r w:rsidR="00E50E7F" w:rsidRPr="001E50EA">
        <w:rPr>
          <w:color w:val="auto"/>
        </w:rPr>
        <w:t>extraction method, which offers an ideal starting point for comprehensive multi-omics analysis</w:t>
      </w:r>
      <w:r w:rsidR="00E50E7F" w:rsidRPr="001E50EA">
        <w:rPr>
          <w:color w:val="auto"/>
        </w:rPr>
        <w:fldChar w:fldCharType="begin">
          <w:fldData xml:space="preserve">PEVuZE5vdGU+PENpdGU+PEF1dGhvcj5TYWxlbTwvQXV0aG9yPjxZZWFyPjIwMTY8L1llYXI+PFJl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</w:fldData>
        </w:fldChar>
      </w:r>
      <w:r w:rsidR="00167A8F" w:rsidRPr="001E50EA">
        <w:rPr>
          <w:color w:val="auto"/>
        </w:rPr>
        <w:instrText xml:space="preserve"> ADDIN EN.CITE </w:instrText>
      </w:r>
      <w:r w:rsidR="00167A8F" w:rsidRPr="001E50EA">
        <w:rPr>
          <w:color w:val="auto"/>
        </w:rPr>
        <w:fldChar w:fldCharType="begin">
          <w:fldData xml:space="preserve">PEVuZE5vdGU+PENpdGU+PEF1dGhvcj5TYWxlbTwvQXV0aG9yPjxZZWFyPjIwMTY8L1llYXI+PFJl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</w:fldData>
        </w:fldChar>
      </w:r>
      <w:r w:rsidR="00167A8F" w:rsidRPr="001E50EA">
        <w:rPr>
          <w:color w:val="auto"/>
        </w:rPr>
        <w:instrText xml:space="preserve"> ADDIN EN.CITE.DATA </w:instrText>
      </w:r>
      <w:r w:rsidR="00167A8F" w:rsidRPr="001E50EA">
        <w:rPr>
          <w:color w:val="auto"/>
        </w:rPr>
      </w:r>
      <w:r w:rsidR="00167A8F" w:rsidRPr="001E50EA">
        <w:rPr>
          <w:color w:val="auto"/>
        </w:rPr>
        <w:fldChar w:fldCharType="end"/>
      </w:r>
      <w:r w:rsidR="00E50E7F" w:rsidRPr="001E50EA">
        <w:rPr>
          <w:color w:val="auto"/>
        </w:rPr>
      </w:r>
      <w:r w:rsidR="00E50E7F" w:rsidRPr="001E50EA">
        <w:rPr>
          <w:color w:val="auto"/>
        </w:rPr>
        <w:fldChar w:fldCharType="separate"/>
      </w:r>
      <w:r w:rsidR="00167A8F" w:rsidRPr="001E50EA">
        <w:rPr>
          <w:noProof/>
          <w:color w:val="auto"/>
          <w:vertAlign w:val="superscript"/>
        </w:rPr>
        <w:t>10,11</w:t>
      </w:r>
      <w:r w:rsidR="00E50E7F" w:rsidRPr="001E50EA">
        <w:rPr>
          <w:color w:val="auto"/>
        </w:rPr>
        <w:fldChar w:fldCharType="end"/>
      </w:r>
      <w:r w:rsidR="00E50E7F" w:rsidRPr="001E50EA">
        <w:rPr>
          <w:color w:val="auto"/>
        </w:rPr>
        <w:t>.</w:t>
      </w:r>
    </w:p>
    <w:p w14:paraId="59BA4CAB" w14:textId="77777777" w:rsidR="00C1703F" w:rsidRPr="001E50EA" w:rsidRDefault="00C1703F" w:rsidP="003E1EE5">
      <w:pPr>
        <w:contextualSpacing/>
      </w:pPr>
    </w:p>
    <w:p w14:paraId="76CED0DF" w14:textId="6BFD1E5F" w:rsidR="00630605" w:rsidRPr="001E50EA" w:rsidRDefault="00B025BA" w:rsidP="003E1EE5">
      <w:pPr>
        <w:contextualSpacing/>
      </w:pPr>
      <w:r w:rsidRPr="001E50EA">
        <w:t>Th</w:t>
      </w:r>
      <w:r w:rsidR="00615987" w:rsidRPr="001E50EA">
        <w:t>e presented</w:t>
      </w:r>
      <w:r w:rsidR="003E1EE5" w:rsidRPr="001E50EA">
        <w:t xml:space="preserve"> </w:t>
      </w:r>
      <w:r w:rsidRPr="001E50EA">
        <w:t>protocol guides through</w:t>
      </w:r>
      <w:r w:rsidR="0019084E" w:rsidRPr="001E50EA">
        <w:t xml:space="preserve"> a </w:t>
      </w:r>
      <w:r w:rsidRPr="001E50EA">
        <w:t>reproducible and efficient</w:t>
      </w:r>
      <w:r w:rsidR="0019084E" w:rsidRPr="001E50EA">
        <w:t xml:space="preserve"> </w:t>
      </w:r>
      <w:r w:rsidR="00CB29A1" w:rsidRPr="001E50EA">
        <w:t>strategy</w:t>
      </w:r>
      <w:r w:rsidR="0019084E" w:rsidRPr="001E50EA">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instrText xml:space="preserve"> ADDIN EN.CITE </w:instrText>
      </w:r>
      <w:r w:rsidR="00167A8F" w:rsidRPr="001E50EA">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instrText xml:space="preserve"> ADDIN EN.CITE.DATA </w:instrText>
      </w:r>
      <w:r w:rsidR="00167A8F" w:rsidRPr="001E50EA">
        <w:fldChar w:fldCharType="end"/>
      </w:r>
      <w:r w:rsidR="0019084E" w:rsidRPr="001E50EA">
        <w:fldChar w:fldCharType="separate"/>
      </w:r>
      <w:r w:rsidR="00167A8F" w:rsidRPr="001E50EA">
        <w:rPr>
          <w:noProof/>
          <w:vertAlign w:val="superscript"/>
        </w:rPr>
        <w:t>10</w:t>
      </w:r>
      <w:r w:rsidR="0019084E" w:rsidRPr="001E50EA">
        <w:fldChar w:fldCharType="end"/>
      </w:r>
      <w:r w:rsidR="0019084E" w:rsidRPr="001E50EA">
        <w:t xml:space="preserve">, for the simultaneous extraction of lipids, metabolites, proteins and starch from a single sample aliquot, for the time resolved metabolomic and lipidomic study of synchronous </w:t>
      </w:r>
      <w:r w:rsidR="007B03AD" w:rsidRPr="001E50EA">
        <w:t xml:space="preserve">growing </w:t>
      </w:r>
      <w:r w:rsidR="0019084E" w:rsidRPr="001E50EA">
        <w:t xml:space="preserve">Chlamydomonas cultures. </w:t>
      </w:r>
      <w:r w:rsidR="00B7500E" w:rsidRPr="001E50EA">
        <w:t>In addition to illustrating the robust and reproducible metabolic and lipidomic data</w:t>
      </w:r>
      <w:r w:rsidR="00B7500E" w:rsidRPr="001E50EA">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instrText xml:space="preserve"> ADDIN EN.CITE </w:instrText>
      </w:r>
      <w:r w:rsidR="00167A8F" w:rsidRPr="001E50EA">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instrText xml:space="preserve"> ADDIN EN.CITE.DATA </w:instrText>
      </w:r>
      <w:r w:rsidR="00167A8F" w:rsidRPr="001E50EA">
        <w:fldChar w:fldCharType="end"/>
      </w:r>
      <w:r w:rsidR="00B7500E" w:rsidRPr="001E50EA">
        <w:fldChar w:fldCharType="separate"/>
      </w:r>
      <w:r w:rsidR="00167A8F" w:rsidRPr="001E50EA">
        <w:rPr>
          <w:noProof/>
          <w:vertAlign w:val="superscript"/>
        </w:rPr>
        <w:t>10</w:t>
      </w:r>
      <w:r w:rsidR="00B7500E" w:rsidRPr="001E50EA">
        <w:fldChar w:fldCharType="end"/>
      </w:r>
      <w:r w:rsidR="00B7500E" w:rsidRPr="001E50EA">
        <w:t>, here, the quality of the proteomic samples obtained from the same pellet</w:t>
      </w:r>
      <w:r w:rsidR="00615987" w:rsidRPr="001E50EA">
        <w:t xml:space="preserve"> is also demonstrated</w:t>
      </w:r>
      <w:r w:rsidR="00B7500E" w:rsidRPr="001E50EA">
        <w:t>.</w:t>
      </w:r>
    </w:p>
    <w:p w14:paraId="0FBDEA65" w14:textId="77777777" w:rsidR="003E1EE5" w:rsidRPr="001E50EA" w:rsidRDefault="003E1EE5" w:rsidP="003E1EE5">
      <w:pPr>
        <w:widowControl/>
        <w:autoSpaceDE/>
        <w:autoSpaceDN/>
        <w:adjustRightInd/>
        <w:contextualSpacing/>
        <w:jc w:val="left"/>
      </w:pPr>
    </w:p>
    <w:p w14:paraId="421035BE" w14:textId="6D632636" w:rsidR="0086387C" w:rsidRPr="001E50EA" w:rsidRDefault="006305D7" w:rsidP="003E1EE5">
      <w:pPr>
        <w:widowControl/>
        <w:autoSpaceDE/>
        <w:autoSpaceDN/>
        <w:adjustRightInd/>
        <w:contextualSpacing/>
        <w:jc w:val="left"/>
        <w:rPr>
          <w:color w:val="auto"/>
        </w:rPr>
      </w:pPr>
      <w:r w:rsidRPr="001E50EA">
        <w:rPr>
          <w:b/>
          <w:color w:val="auto"/>
        </w:rPr>
        <w:t>PROTOCOL:</w:t>
      </w:r>
      <w:r w:rsidRPr="001E50EA">
        <w:rPr>
          <w:color w:val="auto"/>
        </w:rPr>
        <w:t xml:space="preserve"> </w:t>
      </w:r>
    </w:p>
    <w:p w14:paraId="3DB24FC6" w14:textId="77777777" w:rsidR="00D86627" w:rsidRPr="001E50EA" w:rsidRDefault="00D86627" w:rsidP="003E1EE5">
      <w:pPr>
        <w:contextualSpacing/>
        <w:rPr>
          <w:rStyle w:val="a4"/>
          <w:color w:val="808080" w:themeColor="background1" w:themeShade="80"/>
          <w:u w:val="none"/>
        </w:rPr>
      </w:pPr>
    </w:p>
    <w:p w14:paraId="01A6DA71" w14:textId="0EAA0D0B" w:rsidR="000629E9" w:rsidRPr="001E50EA" w:rsidRDefault="00823157" w:rsidP="003E1EE5">
      <w:pPr>
        <w:pStyle w:val="a3"/>
        <w:numPr>
          <w:ilvl w:val="0"/>
          <w:numId w:val="27"/>
        </w:numPr>
        <w:tabs>
          <w:tab w:val="left" w:pos="851"/>
        </w:tabs>
        <w:spacing w:before="0" w:beforeAutospacing="0" w:after="0" w:afterAutospacing="0"/>
        <w:contextualSpacing/>
        <w:rPr>
          <w:b/>
          <w:color w:val="auto"/>
        </w:rPr>
      </w:pPr>
      <w:r w:rsidRPr="001E50EA">
        <w:rPr>
          <w:b/>
          <w:color w:val="auto"/>
        </w:rPr>
        <w:t xml:space="preserve">Pre-cultures of </w:t>
      </w:r>
      <w:r w:rsidRPr="001E50EA">
        <w:rPr>
          <w:b/>
          <w:i/>
          <w:color w:val="auto"/>
        </w:rPr>
        <w:t xml:space="preserve">Chlamydomonas </w:t>
      </w:r>
      <w:proofErr w:type="spellStart"/>
      <w:r w:rsidRPr="001E50EA">
        <w:rPr>
          <w:b/>
          <w:i/>
          <w:color w:val="auto"/>
        </w:rPr>
        <w:t>reinhardtii</w:t>
      </w:r>
      <w:proofErr w:type="spellEnd"/>
    </w:p>
    <w:p w14:paraId="2BA31D0B" w14:textId="77777777" w:rsidR="00B72483" w:rsidRPr="001E50EA" w:rsidRDefault="00B72483" w:rsidP="003E1EE5">
      <w:pPr>
        <w:pStyle w:val="a3"/>
        <w:tabs>
          <w:tab w:val="left" w:pos="851"/>
        </w:tabs>
        <w:spacing w:before="0" w:beforeAutospacing="0" w:after="0" w:afterAutospacing="0"/>
        <w:contextualSpacing/>
        <w:rPr>
          <w:b/>
          <w:color w:val="auto"/>
        </w:rPr>
      </w:pPr>
    </w:p>
    <w:p w14:paraId="3F805BEE" w14:textId="14588682" w:rsidR="00823157" w:rsidRPr="001E50EA" w:rsidRDefault="000629E9" w:rsidP="003E1EE5">
      <w:pPr>
        <w:pStyle w:val="a3"/>
        <w:numPr>
          <w:ilvl w:val="1"/>
          <w:numId w:val="27"/>
        </w:numPr>
        <w:tabs>
          <w:tab w:val="left" w:pos="851"/>
        </w:tabs>
        <w:spacing w:before="0" w:beforeAutospacing="0" w:after="0" w:afterAutospacing="0"/>
        <w:contextualSpacing/>
        <w:rPr>
          <w:color w:val="auto"/>
        </w:rPr>
      </w:pPr>
      <w:r w:rsidRPr="001E50EA">
        <w:rPr>
          <w:color w:val="auto"/>
        </w:rPr>
        <w:t xml:space="preserve">Prepare the pre-cultures of </w:t>
      </w:r>
      <w:r w:rsidRPr="001E50EA">
        <w:rPr>
          <w:i/>
          <w:color w:val="auto"/>
        </w:rPr>
        <w:t xml:space="preserve">Chlamydomonas </w:t>
      </w:r>
      <w:proofErr w:type="spellStart"/>
      <w:r w:rsidRPr="001E50EA">
        <w:rPr>
          <w:i/>
          <w:color w:val="auto"/>
        </w:rPr>
        <w:t>reinhardtii</w:t>
      </w:r>
      <w:proofErr w:type="spellEnd"/>
      <w:r w:rsidRPr="001E50EA">
        <w:rPr>
          <w:color w:val="auto"/>
        </w:rPr>
        <w:t xml:space="preserve"> (strain wild type CC-1690 mt+) </w:t>
      </w:r>
      <w:r w:rsidR="00823157" w:rsidRPr="001E50EA">
        <w:rPr>
          <w:color w:val="auto"/>
        </w:rPr>
        <w:t>by transferring</w:t>
      </w:r>
      <w:r w:rsidRPr="001E50EA">
        <w:rPr>
          <w:color w:val="auto"/>
        </w:rPr>
        <w:t xml:space="preserve"> c</w:t>
      </w:r>
      <w:r w:rsidR="00823157" w:rsidRPr="001E50EA">
        <w:rPr>
          <w:color w:val="auto"/>
        </w:rPr>
        <w:t>ells</w:t>
      </w:r>
      <w:r w:rsidRPr="001E50EA">
        <w:rPr>
          <w:color w:val="auto"/>
        </w:rPr>
        <w:t xml:space="preserve"> from solid plates of TAP medium to</w:t>
      </w:r>
      <w:r w:rsidR="00823157" w:rsidRPr="001E50EA">
        <w:rPr>
          <w:color w:val="auto"/>
        </w:rPr>
        <w:t xml:space="preserve"> </w:t>
      </w:r>
      <w:r w:rsidR="005C7E52" w:rsidRPr="001E50EA">
        <w:rPr>
          <w:color w:val="auto"/>
        </w:rPr>
        <w:t xml:space="preserve">Erlenmeyer </w:t>
      </w:r>
      <w:r w:rsidR="00823157" w:rsidRPr="001E50EA">
        <w:rPr>
          <w:color w:val="auto"/>
        </w:rPr>
        <w:t xml:space="preserve">flasks with </w:t>
      </w:r>
      <w:r w:rsidR="005C7E52" w:rsidRPr="001E50EA">
        <w:rPr>
          <w:color w:val="auto"/>
        </w:rPr>
        <w:t xml:space="preserve">200 mL of </w:t>
      </w:r>
      <w:r w:rsidR="00823157" w:rsidRPr="001E50EA">
        <w:rPr>
          <w:color w:val="auto"/>
        </w:rPr>
        <w:t>HSM medium</w:t>
      </w:r>
      <w:r w:rsidR="007B5894" w:rsidRPr="001E50EA">
        <w:rPr>
          <w:color w:val="auto"/>
        </w:rPr>
        <w:fldChar w:fldCharType="begin"/>
      </w:r>
      <w:r w:rsidR="00167A8F" w:rsidRPr="001E50EA">
        <w:rPr>
          <w:color w:val="auto"/>
        </w:rPr>
        <w:instrText xml:space="preserve"> ADDIN EN.CITE &lt;EndNote&gt;&lt;Cite&gt;&lt;Author&gt;Harris&lt;/Author&gt;&lt;Year&gt;2009&lt;/Year&gt;&lt;RecNum&gt;12&lt;/RecNum&gt;&lt;DisplayText&gt;&lt;style face="superscript"&gt;12&lt;/style&gt;&lt;/DisplayText&gt;&lt;record&gt;&lt;rec-number&gt;12&lt;/rec-number&gt;&lt;foreign-keys&gt;&lt;key app="EN" db-id="5e55vtzpksp92vefastvwzdlevd0azrtw9tf" timestamp="1551796991"&gt;12&lt;/key&gt;&lt;/foreign-keys&gt;&lt;ref-type name="Book Section"&gt;5&lt;/ref-type&gt;&lt;contributors&gt;&lt;authors&gt;&lt;author&gt;Harris, E.H.&lt;/author&gt;&lt;/authors&gt;&lt;secondary-authors&gt;&lt;author&gt;Harris, E.H.&lt;/author&gt;&lt;/secondary-authors&gt;&lt;/contributors&gt;&lt;titles&gt;&lt;title&gt;&lt;style face="italic" font="default" size="100%"&gt;Chlamydomonas&lt;/style&gt;&lt;style face="normal" font="default" size="100%"&gt; in the Laboratory&lt;/style&gt;&lt;/title&gt;&lt;secondary-title&gt;&lt;style face="normal" font="default" size="100%"&gt;The &lt;/style&gt;&lt;style face="italic" font="default" size="100%"&gt;Chlamydomonas &lt;/style&gt;&lt;style face="normal" font="default" size="100%"&gt;Sourcebook&lt;/style&gt;&lt;/secondary-title&gt;&lt;/titles&gt;&lt;volume&gt;1&lt;/volume&gt;&lt;edition&gt;Second&lt;/edition&gt;&lt;section&gt;248-249&lt;/section&gt;&lt;dates&gt;&lt;year&gt;2009&lt;/year&gt;&lt;/dates&gt;&lt;publisher&gt;Elsevier &lt;/publisher&gt;&lt;label&gt;Source Book&lt;/label&gt;&lt;urls&gt;&lt;/urls&gt;&lt;/record&gt;&lt;/Cite&gt;&lt;/EndNote&gt;</w:instrText>
      </w:r>
      <w:r w:rsidR="007B5894" w:rsidRPr="001E50EA">
        <w:rPr>
          <w:color w:val="auto"/>
        </w:rPr>
        <w:fldChar w:fldCharType="separate"/>
      </w:r>
      <w:r w:rsidR="00167A8F" w:rsidRPr="001E50EA">
        <w:rPr>
          <w:noProof/>
          <w:color w:val="auto"/>
          <w:vertAlign w:val="superscript"/>
        </w:rPr>
        <w:t>12</w:t>
      </w:r>
      <w:r w:rsidR="007B5894" w:rsidRPr="001E50EA">
        <w:rPr>
          <w:color w:val="auto"/>
        </w:rPr>
        <w:fldChar w:fldCharType="end"/>
      </w:r>
      <w:r w:rsidR="00CB29A1" w:rsidRPr="001E50EA">
        <w:rPr>
          <w:color w:val="auto"/>
        </w:rPr>
        <w:t>.</w:t>
      </w:r>
    </w:p>
    <w:p w14:paraId="446BB23D" w14:textId="77777777" w:rsidR="00B72483" w:rsidRPr="001E50EA" w:rsidRDefault="00B72483" w:rsidP="003E1EE5">
      <w:pPr>
        <w:pStyle w:val="a3"/>
        <w:tabs>
          <w:tab w:val="left" w:pos="851"/>
        </w:tabs>
        <w:spacing w:before="0" w:beforeAutospacing="0" w:after="0" w:afterAutospacing="0"/>
        <w:contextualSpacing/>
        <w:rPr>
          <w:color w:val="auto"/>
        </w:rPr>
      </w:pPr>
    </w:p>
    <w:p w14:paraId="1FC10289" w14:textId="43448868" w:rsidR="00823157" w:rsidRPr="001E50EA" w:rsidRDefault="00823157" w:rsidP="003E1EE5">
      <w:pPr>
        <w:pStyle w:val="a3"/>
        <w:numPr>
          <w:ilvl w:val="1"/>
          <w:numId w:val="27"/>
        </w:numPr>
        <w:tabs>
          <w:tab w:val="left" w:pos="851"/>
        </w:tabs>
        <w:spacing w:before="0" w:beforeAutospacing="0" w:after="0" w:afterAutospacing="0"/>
        <w:contextualSpacing/>
        <w:rPr>
          <w:color w:val="auto"/>
        </w:rPr>
      </w:pPr>
      <w:r w:rsidRPr="001E50EA">
        <w:rPr>
          <w:color w:val="auto"/>
        </w:rPr>
        <w:t>Grow the pre-cultures on a rotatory shaker at 24</w:t>
      </w:r>
      <w:r w:rsidR="00AC715F" w:rsidRPr="001E50EA">
        <w:rPr>
          <w:color w:val="auto"/>
        </w:rPr>
        <w:t xml:space="preserve"> </w:t>
      </w:r>
      <w:r w:rsidRPr="001E50EA">
        <w:rPr>
          <w:color w:val="auto"/>
        </w:rPr>
        <w:t xml:space="preserve">°C at 100 </w:t>
      </w:r>
      <w:r w:rsidR="00995CAD" w:rsidRPr="001E50EA">
        <w:rPr>
          <w:color w:val="auto"/>
        </w:rPr>
        <w:t>µmoles</w:t>
      </w:r>
      <w:r w:rsidR="00472865" w:rsidRPr="001E50EA">
        <w:rPr>
          <w:color w:val="auto"/>
        </w:rPr>
        <w:t>·</w:t>
      </w:r>
      <w:r w:rsidRPr="001E50EA">
        <w:rPr>
          <w:color w:val="auto"/>
        </w:rPr>
        <w:t>m</w:t>
      </w:r>
      <w:r w:rsidRPr="001E50EA">
        <w:rPr>
          <w:color w:val="auto"/>
          <w:vertAlign w:val="superscript"/>
        </w:rPr>
        <w:t>-2</w:t>
      </w:r>
      <w:r w:rsidR="00472865" w:rsidRPr="001E50EA">
        <w:rPr>
          <w:color w:val="auto"/>
        </w:rPr>
        <w:t>·</w:t>
      </w:r>
      <w:r w:rsidRPr="001E50EA">
        <w:rPr>
          <w:color w:val="auto"/>
        </w:rPr>
        <w:t>s</w:t>
      </w:r>
      <w:r w:rsidRPr="001E50EA">
        <w:rPr>
          <w:color w:val="auto"/>
          <w:vertAlign w:val="superscript"/>
        </w:rPr>
        <w:t>-1</w:t>
      </w:r>
      <w:r w:rsidRPr="001E50EA">
        <w:rPr>
          <w:color w:val="auto"/>
        </w:rPr>
        <w:t xml:space="preserve"> continuous light until </w:t>
      </w:r>
      <w:r w:rsidR="00472865" w:rsidRPr="001E50EA">
        <w:rPr>
          <w:color w:val="auto"/>
        </w:rPr>
        <w:t xml:space="preserve">the </w:t>
      </w:r>
      <w:r w:rsidRPr="001E50EA">
        <w:rPr>
          <w:color w:val="auto"/>
        </w:rPr>
        <w:t xml:space="preserve">cell density </w:t>
      </w:r>
      <w:r w:rsidR="00472865" w:rsidRPr="001E50EA">
        <w:rPr>
          <w:color w:val="auto"/>
        </w:rPr>
        <w:t>reaches</w:t>
      </w:r>
      <w:r w:rsidRPr="001E50EA">
        <w:rPr>
          <w:color w:val="auto"/>
        </w:rPr>
        <w:t xml:space="preserve"> </w:t>
      </w:r>
      <w:r w:rsidR="00995CAD" w:rsidRPr="001E50EA">
        <w:rPr>
          <w:color w:val="auto"/>
        </w:rPr>
        <w:t>~</w:t>
      </w:r>
      <w:r w:rsidR="00AC715F" w:rsidRPr="001E50EA">
        <w:rPr>
          <w:color w:val="auto"/>
        </w:rPr>
        <w:t xml:space="preserve"> </w:t>
      </w:r>
      <w:r w:rsidR="00995CAD" w:rsidRPr="001E50EA">
        <w:rPr>
          <w:color w:val="auto"/>
        </w:rPr>
        <w:t>2</w:t>
      </w:r>
      <w:r w:rsidR="00472865" w:rsidRPr="001E50EA">
        <w:rPr>
          <w:color w:val="auto"/>
        </w:rPr>
        <w:t xml:space="preserve"> </w:t>
      </w:r>
      <w:r w:rsidRPr="001E50EA">
        <w:rPr>
          <w:color w:val="auto"/>
        </w:rPr>
        <w:t>x</w:t>
      </w:r>
      <w:r w:rsidR="00472865" w:rsidRPr="001E50EA">
        <w:rPr>
          <w:color w:val="auto"/>
        </w:rPr>
        <w:t xml:space="preserve"> </w:t>
      </w:r>
      <w:r w:rsidRPr="001E50EA">
        <w:rPr>
          <w:color w:val="auto"/>
        </w:rPr>
        <w:t>10</w:t>
      </w:r>
      <w:r w:rsidRPr="001E50EA">
        <w:rPr>
          <w:color w:val="auto"/>
          <w:vertAlign w:val="superscript"/>
        </w:rPr>
        <w:t>6</w:t>
      </w:r>
      <w:r w:rsidRPr="001E50EA">
        <w:rPr>
          <w:color w:val="auto"/>
        </w:rPr>
        <w:t xml:space="preserve"> cells/</w:t>
      </w:r>
      <w:proofErr w:type="spellStart"/>
      <w:r w:rsidRPr="001E50EA">
        <w:rPr>
          <w:color w:val="auto"/>
        </w:rPr>
        <w:t>mL.</w:t>
      </w:r>
      <w:proofErr w:type="spellEnd"/>
      <w:r w:rsidR="00D04E4B" w:rsidRPr="001E50EA">
        <w:rPr>
          <w:color w:val="auto"/>
        </w:rPr>
        <w:t xml:space="preserve"> </w:t>
      </w:r>
    </w:p>
    <w:p w14:paraId="05498EB1" w14:textId="77777777" w:rsidR="00823157" w:rsidRPr="001E50EA" w:rsidRDefault="00823157" w:rsidP="003E1EE5">
      <w:pPr>
        <w:pStyle w:val="a3"/>
        <w:tabs>
          <w:tab w:val="left" w:pos="851"/>
        </w:tabs>
        <w:spacing w:before="0" w:beforeAutospacing="0" w:after="0" w:afterAutospacing="0"/>
        <w:contextualSpacing/>
        <w:rPr>
          <w:color w:val="auto"/>
        </w:rPr>
      </w:pPr>
    </w:p>
    <w:p w14:paraId="124CEDD7" w14:textId="11B7ABF1" w:rsidR="00823157" w:rsidRPr="001E50EA" w:rsidRDefault="00823157" w:rsidP="003E1EE5">
      <w:pPr>
        <w:pStyle w:val="a3"/>
        <w:numPr>
          <w:ilvl w:val="0"/>
          <w:numId w:val="27"/>
        </w:numPr>
        <w:tabs>
          <w:tab w:val="left" w:pos="851"/>
        </w:tabs>
        <w:spacing w:before="0" w:beforeAutospacing="0" w:after="0" w:afterAutospacing="0"/>
        <w:contextualSpacing/>
        <w:rPr>
          <w:b/>
          <w:color w:val="auto"/>
        </w:rPr>
      </w:pPr>
      <w:r w:rsidRPr="001E50EA">
        <w:rPr>
          <w:b/>
          <w:color w:val="auto"/>
        </w:rPr>
        <w:t>Synchronization of Chlamydomonas liquid cultures in fermenters</w:t>
      </w:r>
    </w:p>
    <w:p w14:paraId="0552C39C" w14:textId="77777777" w:rsidR="00B407AD" w:rsidRPr="001E50EA" w:rsidRDefault="00B407AD" w:rsidP="003E1EE5">
      <w:pPr>
        <w:pStyle w:val="a3"/>
        <w:tabs>
          <w:tab w:val="left" w:pos="851"/>
        </w:tabs>
        <w:spacing w:before="0" w:beforeAutospacing="0" w:after="0" w:afterAutospacing="0"/>
        <w:contextualSpacing/>
        <w:rPr>
          <w:b/>
          <w:color w:val="auto"/>
        </w:rPr>
      </w:pPr>
    </w:p>
    <w:p w14:paraId="3BB42CC9" w14:textId="31DE4F2B" w:rsidR="00B407AD" w:rsidRPr="001E50EA" w:rsidRDefault="00472865" w:rsidP="003E1EE5">
      <w:pPr>
        <w:pStyle w:val="a3"/>
        <w:tabs>
          <w:tab w:val="left" w:pos="851"/>
        </w:tabs>
        <w:spacing w:before="0" w:beforeAutospacing="0" w:after="0" w:afterAutospacing="0"/>
        <w:contextualSpacing/>
        <w:rPr>
          <w:color w:val="auto"/>
        </w:rPr>
      </w:pPr>
      <w:r w:rsidRPr="001E50EA">
        <w:rPr>
          <w:color w:val="auto"/>
        </w:rPr>
        <w:t xml:space="preserve">NOTE: </w:t>
      </w:r>
      <w:r w:rsidR="00B407AD" w:rsidRPr="001E50EA">
        <w:rPr>
          <w:color w:val="auto"/>
        </w:rPr>
        <w:t>The parameters presented in this protocol</w:t>
      </w:r>
      <w:r w:rsidR="007439A8" w:rsidRPr="001E50EA">
        <w:rPr>
          <w:color w:val="auto"/>
        </w:rPr>
        <w:t>, such as temperature</w:t>
      </w:r>
      <w:r w:rsidR="00665D84" w:rsidRPr="001E50EA">
        <w:rPr>
          <w:color w:val="auto"/>
        </w:rPr>
        <w:t>, light and CO</w:t>
      </w:r>
      <w:r w:rsidR="00665D84" w:rsidRPr="001E50EA">
        <w:rPr>
          <w:color w:val="auto"/>
          <w:vertAlign w:val="subscript"/>
        </w:rPr>
        <w:t>2</w:t>
      </w:r>
      <w:r w:rsidR="007439A8" w:rsidRPr="001E50EA">
        <w:rPr>
          <w:color w:val="auto"/>
        </w:rPr>
        <w:t xml:space="preserve">, </w:t>
      </w:r>
      <w:r w:rsidR="00665D84" w:rsidRPr="001E50EA">
        <w:rPr>
          <w:color w:val="auto"/>
        </w:rPr>
        <w:t>are</w:t>
      </w:r>
      <w:r w:rsidR="00B407AD" w:rsidRPr="001E50EA">
        <w:rPr>
          <w:color w:val="auto"/>
        </w:rPr>
        <w:t xml:space="preserve"> specific to synchronization of the strain CC-1690 mt+.</w:t>
      </w:r>
      <w:r w:rsidR="00665D84" w:rsidRPr="001E50EA">
        <w:rPr>
          <w:color w:val="auto"/>
        </w:rPr>
        <w:t xml:space="preserve"> In order to develop a synchronized culture using another strain</w:t>
      </w:r>
      <w:r w:rsidRPr="001E50EA">
        <w:rPr>
          <w:color w:val="auto"/>
        </w:rPr>
        <w:t>,</w:t>
      </w:r>
      <w:r w:rsidR="00665D84" w:rsidRPr="001E50EA">
        <w:rPr>
          <w:color w:val="auto"/>
        </w:rPr>
        <w:t xml:space="preserve"> it is necessary </w:t>
      </w:r>
      <w:r w:rsidR="007B03AD" w:rsidRPr="001E50EA">
        <w:rPr>
          <w:color w:val="auto"/>
        </w:rPr>
        <w:t xml:space="preserve">to </w:t>
      </w:r>
      <w:r w:rsidR="00665D84" w:rsidRPr="001E50EA">
        <w:rPr>
          <w:color w:val="auto"/>
        </w:rPr>
        <w:t>test the</w:t>
      </w:r>
      <w:r w:rsidR="007B03AD" w:rsidRPr="001E50EA">
        <w:rPr>
          <w:color w:val="auto"/>
        </w:rPr>
        <w:t xml:space="preserve"> </w:t>
      </w:r>
      <w:r w:rsidR="00E055D3" w:rsidRPr="001E50EA">
        <w:rPr>
          <w:color w:val="auto"/>
        </w:rPr>
        <w:t>optimal</w:t>
      </w:r>
      <w:r w:rsidR="00665D84" w:rsidRPr="001E50EA">
        <w:rPr>
          <w:color w:val="auto"/>
        </w:rPr>
        <w:t xml:space="preserve"> conditions.</w:t>
      </w:r>
      <w:r w:rsidR="00B407AD" w:rsidRPr="001E50EA">
        <w:rPr>
          <w:color w:val="auto"/>
        </w:rPr>
        <w:t xml:space="preserve"> </w:t>
      </w:r>
    </w:p>
    <w:p w14:paraId="309AD552" w14:textId="77777777" w:rsidR="00B72483" w:rsidRPr="001E50EA" w:rsidRDefault="00B72483" w:rsidP="003E1EE5">
      <w:pPr>
        <w:pStyle w:val="a3"/>
        <w:tabs>
          <w:tab w:val="left" w:pos="851"/>
        </w:tabs>
        <w:spacing w:before="0" w:beforeAutospacing="0" w:after="0" w:afterAutospacing="0"/>
        <w:contextualSpacing/>
        <w:rPr>
          <w:b/>
          <w:color w:val="auto"/>
        </w:rPr>
      </w:pPr>
    </w:p>
    <w:p w14:paraId="106CB9FC" w14:textId="324B9F2A" w:rsidR="00E10030" w:rsidRPr="001E50EA" w:rsidRDefault="00E10030" w:rsidP="003E1EE5">
      <w:pPr>
        <w:pStyle w:val="a3"/>
        <w:numPr>
          <w:ilvl w:val="1"/>
          <w:numId w:val="27"/>
        </w:numPr>
        <w:tabs>
          <w:tab w:val="left" w:pos="851"/>
        </w:tabs>
        <w:spacing w:before="0" w:beforeAutospacing="0" w:after="0" w:afterAutospacing="0"/>
        <w:contextualSpacing/>
        <w:rPr>
          <w:color w:val="auto"/>
        </w:rPr>
      </w:pPr>
      <w:r w:rsidRPr="001E50EA">
        <w:rPr>
          <w:color w:val="auto"/>
        </w:rPr>
        <w:t>Transfer the pre-culture</w:t>
      </w:r>
      <w:r w:rsidR="003F16FA" w:rsidRPr="001E50EA">
        <w:rPr>
          <w:color w:val="auto"/>
        </w:rPr>
        <w:t xml:space="preserve"> to </w:t>
      </w:r>
      <w:r w:rsidRPr="001E50EA">
        <w:rPr>
          <w:color w:val="auto"/>
        </w:rPr>
        <w:t>a fermenter system</w:t>
      </w:r>
      <w:r w:rsidR="00954D32" w:rsidRPr="001E50EA">
        <w:rPr>
          <w:color w:val="auto"/>
        </w:rPr>
        <w:t xml:space="preserve"> (see </w:t>
      </w:r>
      <w:r w:rsidR="00472865" w:rsidRPr="001E50EA">
        <w:rPr>
          <w:b/>
          <w:color w:val="auto"/>
        </w:rPr>
        <w:t xml:space="preserve">Supplementary </w:t>
      </w:r>
      <w:r w:rsidR="00954D32" w:rsidRPr="001E50EA">
        <w:rPr>
          <w:b/>
          <w:color w:val="auto"/>
        </w:rPr>
        <w:t>Figure 1</w:t>
      </w:r>
      <w:r w:rsidR="00954D32" w:rsidRPr="001E50EA">
        <w:rPr>
          <w:color w:val="auto"/>
        </w:rPr>
        <w:t xml:space="preserve"> for the </w:t>
      </w:r>
      <w:r w:rsidRPr="001E50EA">
        <w:rPr>
          <w:color w:val="auto"/>
        </w:rPr>
        <w:t>custo</w:t>
      </w:r>
      <w:r w:rsidR="007B03AD" w:rsidRPr="001E50EA">
        <w:rPr>
          <w:color w:val="auto"/>
        </w:rPr>
        <w:t>m</w:t>
      </w:r>
      <w:r w:rsidR="00472865" w:rsidRPr="001E50EA">
        <w:rPr>
          <w:color w:val="auto"/>
        </w:rPr>
        <w:t>-</w:t>
      </w:r>
      <w:r w:rsidR="007B03AD" w:rsidRPr="001E50EA">
        <w:rPr>
          <w:color w:val="auto"/>
        </w:rPr>
        <w:t xml:space="preserve">made fermenter </w:t>
      </w:r>
      <w:r w:rsidR="00954D32" w:rsidRPr="001E50EA">
        <w:rPr>
          <w:color w:val="auto"/>
        </w:rPr>
        <w:t>design)</w:t>
      </w:r>
      <w:r w:rsidR="00995CAD" w:rsidRPr="001E50EA">
        <w:rPr>
          <w:color w:val="auto"/>
        </w:rPr>
        <w:t>,</w:t>
      </w:r>
      <w:r w:rsidR="003F16FA" w:rsidRPr="001E50EA">
        <w:rPr>
          <w:color w:val="auto"/>
        </w:rPr>
        <w:t xml:space="preserve"> </w:t>
      </w:r>
      <w:r w:rsidRPr="001E50EA">
        <w:rPr>
          <w:color w:val="auto"/>
        </w:rPr>
        <w:t>connected to a recirculating cooler</w:t>
      </w:r>
      <w:r w:rsidR="003F16FA" w:rsidRPr="001E50EA">
        <w:rPr>
          <w:color w:val="auto"/>
        </w:rPr>
        <w:t xml:space="preserve"> to maintain the temperature</w:t>
      </w:r>
      <w:r w:rsidR="007373D9" w:rsidRPr="001E50EA">
        <w:rPr>
          <w:color w:val="auto"/>
        </w:rPr>
        <w:t>,</w:t>
      </w:r>
      <w:r w:rsidR="003F16FA" w:rsidRPr="001E50EA">
        <w:rPr>
          <w:color w:val="auto"/>
        </w:rPr>
        <w:t xml:space="preserve"> with </w:t>
      </w:r>
      <w:r w:rsidRPr="001E50EA">
        <w:rPr>
          <w:color w:val="auto"/>
        </w:rPr>
        <w:t>bubbling of</w:t>
      </w:r>
      <w:r w:rsidR="007373D9" w:rsidRPr="001E50EA">
        <w:rPr>
          <w:color w:val="auto"/>
        </w:rPr>
        <w:t xml:space="preserve"> filtered</w:t>
      </w:r>
      <w:r w:rsidRPr="001E50EA">
        <w:rPr>
          <w:color w:val="auto"/>
        </w:rPr>
        <w:t xml:space="preserve"> CO</w:t>
      </w:r>
      <w:r w:rsidRPr="001E50EA">
        <w:rPr>
          <w:color w:val="auto"/>
          <w:vertAlign w:val="subscript"/>
        </w:rPr>
        <w:t>2</w:t>
      </w:r>
      <w:r w:rsidRPr="001E50EA">
        <w:rPr>
          <w:color w:val="auto"/>
        </w:rPr>
        <w:t xml:space="preserve"> (2%</w:t>
      </w:r>
      <w:r w:rsidR="003F16FA" w:rsidRPr="001E50EA">
        <w:rPr>
          <w:color w:val="auto"/>
        </w:rPr>
        <w:t>, v/v</w:t>
      </w:r>
      <w:r w:rsidRPr="001E50EA">
        <w:rPr>
          <w:color w:val="auto"/>
        </w:rPr>
        <w:t>)</w:t>
      </w:r>
      <w:r w:rsidR="007373D9" w:rsidRPr="001E50EA">
        <w:rPr>
          <w:color w:val="auto"/>
        </w:rPr>
        <w:t xml:space="preserve"> and stirred with a magnetic stir bar</w:t>
      </w:r>
      <w:r w:rsidR="0045300C" w:rsidRPr="001E50EA">
        <w:rPr>
          <w:color w:val="auto"/>
        </w:rPr>
        <w:t xml:space="preserve"> </w:t>
      </w:r>
      <w:r w:rsidR="007373D9" w:rsidRPr="001E50EA">
        <w:rPr>
          <w:color w:val="auto"/>
        </w:rPr>
        <w:t>at the bottom of the fermenter</w:t>
      </w:r>
      <w:r w:rsidR="005C7E52" w:rsidRPr="001E50EA">
        <w:rPr>
          <w:color w:val="auto"/>
        </w:rPr>
        <w:t xml:space="preserve"> </w:t>
      </w:r>
      <w:r w:rsidR="00995CAD" w:rsidRPr="001E50EA">
        <w:rPr>
          <w:color w:val="auto"/>
        </w:rPr>
        <w:t>with</w:t>
      </w:r>
      <w:r w:rsidR="005C7E52" w:rsidRPr="001E50EA">
        <w:rPr>
          <w:color w:val="auto"/>
        </w:rPr>
        <w:t xml:space="preserve"> constant agitation</w:t>
      </w:r>
      <w:r w:rsidR="007373D9" w:rsidRPr="001E50EA">
        <w:rPr>
          <w:color w:val="auto"/>
        </w:rPr>
        <w:t>.</w:t>
      </w:r>
    </w:p>
    <w:p w14:paraId="1D37FE4C" w14:textId="77777777" w:rsidR="00B72483" w:rsidRPr="001E50EA" w:rsidRDefault="00B72483" w:rsidP="003E1EE5">
      <w:pPr>
        <w:pStyle w:val="a3"/>
        <w:tabs>
          <w:tab w:val="left" w:pos="851"/>
        </w:tabs>
        <w:spacing w:before="0" w:beforeAutospacing="0" w:after="0" w:afterAutospacing="0"/>
        <w:contextualSpacing/>
        <w:rPr>
          <w:color w:val="auto"/>
        </w:rPr>
      </w:pPr>
    </w:p>
    <w:p w14:paraId="205D0AC8" w14:textId="7D2BA6AE" w:rsidR="00273996" w:rsidRPr="001E50EA" w:rsidRDefault="00273996" w:rsidP="003E1EE5">
      <w:pPr>
        <w:pStyle w:val="a3"/>
        <w:numPr>
          <w:ilvl w:val="1"/>
          <w:numId w:val="27"/>
        </w:numPr>
        <w:tabs>
          <w:tab w:val="left" w:pos="851"/>
        </w:tabs>
        <w:spacing w:before="0" w:beforeAutospacing="0" w:after="0" w:afterAutospacing="0"/>
        <w:contextualSpacing/>
        <w:rPr>
          <w:color w:val="auto"/>
        </w:rPr>
      </w:pPr>
      <w:r w:rsidRPr="001E50EA">
        <w:rPr>
          <w:color w:val="auto"/>
        </w:rPr>
        <w:t xml:space="preserve">To </w:t>
      </w:r>
      <w:r w:rsidR="003F16FA" w:rsidRPr="001E50EA">
        <w:rPr>
          <w:color w:val="auto"/>
        </w:rPr>
        <w:t>initiate the synchronization</w:t>
      </w:r>
      <w:r w:rsidR="007373D9" w:rsidRPr="001E50EA">
        <w:rPr>
          <w:color w:val="auto"/>
        </w:rPr>
        <w:t>,</w:t>
      </w:r>
      <w:r w:rsidRPr="001E50EA">
        <w:rPr>
          <w:color w:val="auto"/>
        </w:rPr>
        <w:t xml:space="preserve"> </w:t>
      </w:r>
      <w:r w:rsidR="00472865" w:rsidRPr="001E50EA">
        <w:rPr>
          <w:color w:val="auto"/>
        </w:rPr>
        <w:t xml:space="preserve">set </w:t>
      </w:r>
      <w:r w:rsidRPr="001E50EA">
        <w:rPr>
          <w:color w:val="auto"/>
        </w:rPr>
        <w:t>the fermenter</w:t>
      </w:r>
      <w:r w:rsidR="00995CAD" w:rsidRPr="001E50EA">
        <w:rPr>
          <w:color w:val="auto"/>
        </w:rPr>
        <w:t xml:space="preserve"> </w:t>
      </w:r>
      <w:r w:rsidR="007B03AD" w:rsidRPr="001E50EA">
        <w:rPr>
          <w:color w:val="auto"/>
        </w:rPr>
        <w:t xml:space="preserve">at </w:t>
      </w:r>
      <w:r w:rsidRPr="001E50EA">
        <w:rPr>
          <w:color w:val="auto"/>
        </w:rPr>
        <w:t>light-dark r</w:t>
      </w:r>
      <w:r w:rsidR="004636C2" w:rsidRPr="001E50EA">
        <w:rPr>
          <w:color w:val="auto"/>
        </w:rPr>
        <w:t xml:space="preserve">egime of 12:12 h, under </w:t>
      </w:r>
      <w:r w:rsidRPr="001E50EA">
        <w:rPr>
          <w:color w:val="auto"/>
        </w:rPr>
        <w:t>34</w:t>
      </w:r>
      <w:r w:rsidR="00CB29A1" w:rsidRPr="001E50EA">
        <w:rPr>
          <w:color w:val="auto"/>
        </w:rPr>
        <w:t xml:space="preserve"> </w:t>
      </w:r>
      <w:r w:rsidRPr="001E50EA">
        <w:rPr>
          <w:color w:val="auto"/>
        </w:rPr>
        <w:t xml:space="preserve">°C </w:t>
      </w:r>
      <w:r w:rsidR="00252480" w:rsidRPr="001E50EA">
        <w:rPr>
          <w:color w:val="auto"/>
        </w:rPr>
        <w:t>and</w:t>
      </w:r>
      <w:r w:rsidRPr="001E50EA">
        <w:rPr>
          <w:color w:val="auto"/>
        </w:rPr>
        <w:t xml:space="preserve"> 200 µ</w:t>
      </w:r>
      <w:r w:rsidR="00995CAD" w:rsidRPr="001E50EA">
        <w:rPr>
          <w:color w:val="auto"/>
        </w:rPr>
        <w:t>moles</w:t>
      </w:r>
      <w:r w:rsidR="00472865" w:rsidRPr="001E50EA">
        <w:rPr>
          <w:color w:val="auto"/>
        </w:rPr>
        <w:t>·</w:t>
      </w:r>
      <w:r w:rsidRPr="001E50EA">
        <w:rPr>
          <w:color w:val="auto"/>
        </w:rPr>
        <w:t>m</w:t>
      </w:r>
      <w:r w:rsidRPr="001E50EA">
        <w:rPr>
          <w:color w:val="auto"/>
          <w:vertAlign w:val="superscript"/>
        </w:rPr>
        <w:t>-2</w:t>
      </w:r>
      <w:r w:rsidR="00472865" w:rsidRPr="001E50EA">
        <w:rPr>
          <w:color w:val="auto"/>
        </w:rPr>
        <w:t>·</w:t>
      </w:r>
      <w:r w:rsidRPr="001E50EA">
        <w:rPr>
          <w:color w:val="auto"/>
        </w:rPr>
        <w:t>s</w:t>
      </w:r>
      <w:r w:rsidRPr="001E50EA">
        <w:rPr>
          <w:color w:val="auto"/>
          <w:vertAlign w:val="superscript"/>
        </w:rPr>
        <w:t>-1</w:t>
      </w:r>
      <w:r w:rsidRPr="001E50EA">
        <w:rPr>
          <w:color w:val="auto"/>
        </w:rPr>
        <w:t xml:space="preserve"> light</w:t>
      </w:r>
      <w:r w:rsidR="007B03AD" w:rsidRPr="001E50EA">
        <w:rPr>
          <w:color w:val="auto"/>
        </w:rPr>
        <w:t xml:space="preserve"> </w:t>
      </w:r>
      <w:r w:rsidR="00995CAD" w:rsidRPr="001E50EA">
        <w:rPr>
          <w:color w:val="auto"/>
        </w:rPr>
        <w:t xml:space="preserve">and </w:t>
      </w:r>
      <w:r w:rsidR="00472865" w:rsidRPr="001E50EA">
        <w:rPr>
          <w:color w:val="auto"/>
        </w:rPr>
        <w:t xml:space="preserve">ensure it </w:t>
      </w:r>
      <w:r w:rsidR="00995CAD" w:rsidRPr="001E50EA">
        <w:rPr>
          <w:color w:val="auto"/>
        </w:rPr>
        <w:t>contain</w:t>
      </w:r>
      <w:r w:rsidR="00472865" w:rsidRPr="001E50EA">
        <w:rPr>
          <w:color w:val="auto"/>
        </w:rPr>
        <w:t>s</w:t>
      </w:r>
      <w:r w:rsidR="00995CAD" w:rsidRPr="001E50EA">
        <w:rPr>
          <w:color w:val="auto"/>
        </w:rPr>
        <w:t xml:space="preserve"> 500 mL of</w:t>
      </w:r>
      <w:r w:rsidR="00C13DB8" w:rsidRPr="001E50EA">
        <w:rPr>
          <w:color w:val="auto"/>
        </w:rPr>
        <w:t xml:space="preserve"> culture in</w:t>
      </w:r>
      <w:r w:rsidR="00995CAD" w:rsidRPr="001E50EA">
        <w:rPr>
          <w:color w:val="auto"/>
        </w:rPr>
        <w:t xml:space="preserve"> HSM</w:t>
      </w:r>
      <w:r w:rsidR="00C13DB8" w:rsidRPr="001E50EA">
        <w:rPr>
          <w:color w:val="auto"/>
        </w:rPr>
        <w:t xml:space="preserve"> medium </w:t>
      </w:r>
      <w:r w:rsidR="00472865" w:rsidRPr="001E50EA">
        <w:rPr>
          <w:color w:val="auto"/>
        </w:rPr>
        <w:t>with a</w:t>
      </w:r>
      <w:r w:rsidR="00995CAD" w:rsidRPr="001E50EA">
        <w:rPr>
          <w:color w:val="auto"/>
        </w:rPr>
        <w:t xml:space="preserve"> cell density of 1 x 10</w:t>
      </w:r>
      <w:r w:rsidR="00995CAD" w:rsidRPr="001E50EA">
        <w:rPr>
          <w:color w:val="auto"/>
          <w:vertAlign w:val="superscript"/>
        </w:rPr>
        <w:t>6</w:t>
      </w:r>
      <w:r w:rsidR="00995CAD" w:rsidRPr="001E50EA">
        <w:rPr>
          <w:color w:val="auto"/>
        </w:rPr>
        <w:t xml:space="preserve"> cells/</w:t>
      </w:r>
      <w:proofErr w:type="spellStart"/>
      <w:r w:rsidR="00995CAD" w:rsidRPr="001E50EA">
        <w:rPr>
          <w:color w:val="auto"/>
        </w:rPr>
        <w:t>mL</w:t>
      </w:r>
      <w:r w:rsidRPr="001E50EA">
        <w:rPr>
          <w:color w:val="auto"/>
        </w:rPr>
        <w:t>.</w:t>
      </w:r>
      <w:proofErr w:type="spellEnd"/>
    </w:p>
    <w:p w14:paraId="11CA9005" w14:textId="77777777" w:rsidR="00B72483" w:rsidRPr="001E50EA" w:rsidRDefault="00B72483" w:rsidP="003E1EE5">
      <w:pPr>
        <w:pStyle w:val="a3"/>
        <w:tabs>
          <w:tab w:val="left" w:pos="851"/>
        </w:tabs>
        <w:spacing w:before="0" w:beforeAutospacing="0" w:after="0" w:afterAutospacing="0"/>
        <w:contextualSpacing/>
        <w:rPr>
          <w:color w:val="auto"/>
        </w:rPr>
      </w:pPr>
    </w:p>
    <w:p w14:paraId="029B079A" w14:textId="6644A6A5" w:rsidR="00252480" w:rsidRPr="001E50EA" w:rsidRDefault="00273996" w:rsidP="003E1EE5">
      <w:pPr>
        <w:pStyle w:val="a3"/>
        <w:numPr>
          <w:ilvl w:val="1"/>
          <w:numId w:val="27"/>
        </w:numPr>
        <w:tabs>
          <w:tab w:val="left" w:pos="851"/>
        </w:tabs>
        <w:spacing w:before="0" w:beforeAutospacing="0" w:after="0" w:afterAutospacing="0"/>
        <w:contextualSpacing/>
        <w:rPr>
          <w:color w:val="auto"/>
        </w:rPr>
      </w:pPr>
      <w:r w:rsidRPr="001E50EA">
        <w:rPr>
          <w:color w:val="auto"/>
        </w:rPr>
        <w:t>At the end of 24 h cycle, re-dilute the culture</w:t>
      </w:r>
      <w:r w:rsidR="007B03AD" w:rsidRPr="001E50EA">
        <w:rPr>
          <w:color w:val="auto"/>
        </w:rPr>
        <w:t xml:space="preserve"> </w:t>
      </w:r>
      <w:r w:rsidRPr="001E50EA">
        <w:rPr>
          <w:color w:val="auto"/>
        </w:rPr>
        <w:t>to 1 x 10</w:t>
      </w:r>
      <w:r w:rsidRPr="001E50EA">
        <w:rPr>
          <w:color w:val="auto"/>
          <w:vertAlign w:val="superscript"/>
        </w:rPr>
        <w:t>6</w:t>
      </w:r>
      <w:r w:rsidRPr="001E50EA">
        <w:rPr>
          <w:color w:val="auto"/>
        </w:rPr>
        <w:t xml:space="preserve"> cells/mL </w:t>
      </w:r>
      <w:r w:rsidR="00252480" w:rsidRPr="001E50EA">
        <w:rPr>
          <w:color w:val="auto"/>
        </w:rPr>
        <w:t>with fresh HSM medium</w:t>
      </w:r>
      <w:r w:rsidR="007373D9" w:rsidRPr="001E50EA">
        <w:rPr>
          <w:color w:val="auto"/>
        </w:rPr>
        <w:t xml:space="preserve"> with minimal perturbation by using a tube system in combination with peristaltic pumps, which allows to first pump a distinct amount of culture out and afterwards pump in autoclave-sterilized medium</w:t>
      </w:r>
      <w:r w:rsidR="00252480" w:rsidRPr="001E50EA">
        <w:rPr>
          <w:color w:val="auto"/>
        </w:rPr>
        <w:t>.</w:t>
      </w:r>
    </w:p>
    <w:p w14:paraId="2F40B79C" w14:textId="77777777" w:rsidR="00B72483" w:rsidRPr="001E50EA" w:rsidRDefault="00B72483" w:rsidP="003E1EE5">
      <w:pPr>
        <w:pStyle w:val="af3"/>
        <w:ind w:left="0"/>
        <w:rPr>
          <w:color w:val="auto"/>
        </w:rPr>
      </w:pPr>
    </w:p>
    <w:p w14:paraId="5F7FC0DE" w14:textId="23618790" w:rsidR="00C13DB8" w:rsidRPr="001E50EA" w:rsidRDefault="00472865" w:rsidP="003E1EE5">
      <w:pPr>
        <w:pStyle w:val="a3"/>
        <w:tabs>
          <w:tab w:val="left" w:pos="851"/>
        </w:tabs>
        <w:spacing w:before="0" w:beforeAutospacing="0" w:after="0" w:afterAutospacing="0"/>
        <w:contextualSpacing/>
        <w:rPr>
          <w:color w:val="auto"/>
        </w:rPr>
      </w:pPr>
      <w:r w:rsidRPr="001E50EA">
        <w:rPr>
          <w:color w:val="auto"/>
        </w:rPr>
        <w:t xml:space="preserve">NOTE: </w:t>
      </w:r>
      <w:r w:rsidR="00C13DB8" w:rsidRPr="001E50EA">
        <w:rPr>
          <w:color w:val="auto"/>
        </w:rPr>
        <w:t xml:space="preserve">As </w:t>
      </w:r>
      <w:r w:rsidRPr="001E50EA">
        <w:rPr>
          <w:color w:val="auto"/>
        </w:rPr>
        <w:t xml:space="preserve">an </w:t>
      </w:r>
      <w:r w:rsidR="00C13DB8" w:rsidRPr="001E50EA">
        <w:rPr>
          <w:color w:val="auto"/>
        </w:rPr>
        <w:t>alternate to peristaltic pumps</w:t>
      </w:r>
      <w:r w:rsidRPr="001E50EA">
        <w:rPr>
          <w:color w:val="auto"/>
        </w:rPr>
        <w:t>,</w:t>
      </w:r>
      <w:r w:rsidR="00C13DB8" w:rsidRPr="001E50EA">
        <w:rPr>
          <w:color w:val="auto"/>
        </w:rPr>
        <w:t xml:space="preserve"> inoculating syringes can be used to withdraw the culture, while the required volume of fresh medium can be added directly into the fermenter under sterile conditions.</w:t>
      </w:r>
    </w:p>
    <w:p w14:paraId="4316DEA3" w14:textId="77777777" w:rsidR="00B72483" w:rsidRPr="001E50EA" w:rsidRDefault="00B72483" w:rsidP="003E1EE5">
      <w:pPr>
        <w:pStyle w:val="a3"/>
        <w:tabs>
          <w:tab w:val="left" w:pos="851"/>
        </w:tabs>
        <w:spacing w:before="0" w:beforeAutospacing="0" w:after="0" w:afterAutospacing="0"/>
        <w:contextualSpacing/>
        <w:rPr>
          <w:color w:val="auto"/>
        </w:rPr>
      </w:pPr>
    </w:p>
    <w:p w14:paraId="140A1BA6" w14:textId="15D30F24" w:rsidR="00252480" w:rsidRPr="001E50EA" w:rsidRDefault="00252480" w:rsidP="003E1EE5">
      <w:pPr>
        <w:pStyle w:val="a3"/>
        <w:numPr>
          <w:ilvl w:val="1"/>
          <w:numId w:val="27"/>
        </w:numPr>
        <w:tabs>
          <w:tab w:val="left" w:pos="851"/>
        </w:tabs>
        <w:spacing w:before="0" w:beforeAutospacing="0" w:after="0" w:afterAutospacing="0"/>
        <w:contextualSpacing/>
        <w:rPr>
          <w:color w:val="auto"/>
        </w:rPr>
      </w:pPr>
      <w:r w:rsidRPr="001E50EA">
        <w:rPr>
          <w:color w:val="auto"/>
        </w:rPr>
        <w:t xml:space="preserve">Repeat </w:t>
      </w:r>
      <w:r w:rsidR="00472865" w:rsidRPr="001E50EA">
        <w:rPr>
          <w:color w:val="auto"/>
        </w:rPr>
        <w:t xml:space="preserve">step 2.3 </w:t>
      </w:r>
      <w:r w:rsidR="004F2B57" w:rsidRPr="001E50EA">
        <w:rPr>
          <w:color w:val="auto"/>
        </w:rPr>
        <w:t>three</w:t>
      </w:r>
      <w:r w:rsidR="00F53F74" w:rsidRPr="001E50EA">
        <w:rPr>
          <w:color w:val="auto"/>
        </w:rPr>
        <w:t xml:space="preserve"> times</w:t>
      </w:r>
      <w:r w:rsidRPr="001E50EA">
        <w:rPr>
          <w:color w:val="auto"/>
        </w:rPr>
        <w:t xml:space="preserve"> to obtain the </w:t>
      </w:r>
      <w:r w:rsidR="004F2B57" w:rsidRPr="001E50EA">
        <w:rPr>
          <w:color w:val="auto"/>
        </w:rPr>
        <w:t>synchronized</w:t>
      </w:r>
      <w:r w:rsidRPr="001E50EA">
        <w:rPr>
          <w:color w:val="auto"/>
        </w:rPr>
        <w:t xml:space="preserve"> cultur</w:t>
      </w:r>
      <w:r w:rsidR="00F11E00" w:rsidRPr="001E50EA">
        <w:rPr>
          <w:color w:val="auto"/>
        </w:rPr>
        <w:t>es</w:t>
      </w:r>
      <w:r w:rsidR="004F2B57" w:rsidRPr="001E50EA">
        <w:rPr>
          <w:color w:val="auto"/>
        </w:rPr>
        <w:t xml:space="preserve"> on 4</w:t>
      </w:r>
      <w:r w:rsidR="004F2B57" w:rsidRPr="001E50EA">
        <w:rPr>
          <w:color w:val="auto"/>
          <w:vertAlign w:val="superscript"/>
        </w:rPr>
        <w:t>th</w:t>
      </w:r>
      <w:r w:rsidR="004F2B57" w:rsidRPr="001E50EA">
        <w:rPr>
          <w:color w:val="auto"/>
        </w:rPr>
        <w:t xml:space="preserve"> day of inoculation</w:t>
      </w:r>
      <w:r w:rsidR="00F11E00" w:rsidRPr="001E50EA">
        <w:rPr>
          <w:color w:val="auto"/>
        </w:rPr>
        <w:t>.</w:t>
      </w:r>
    </w:p>
    <w:p w14:paraId="7DAD1B12" w14:textId="77777777" w:rsidR="00F11E00" w:rsidRPr="001E50EA" w:rsidRDefault="00F11E00" w:rsidP="003E1EE5">
      <w:pPr>
        <w:pStyle w:val="a3"/>
        <w:tabs>
          <w:tab w:val="left" w:pos="851"/>
        </w:tabs>
        <w:spacing w:before="0" w:beforeAutospacing="0" w:after="0" w:afterAutospacing="0"/>
        <w:contextualSpacing/>
        <w:rPr>
          <w:color w:val="auto"/>
        </w:rPr>
      </w:pPr>
    </w:p>
    <w:p w14:paraId="787050E7" w14:textId="3B8ACD56" w:rsidR="009963D9" w:rsidRPr="001E50EA" w:rsidRDefault="00F53F74" w:rsidP="003E1EE5">
      <w:pPr>
        <w:pStyle w:val="af3"/>
        <w:numPr>
          <w:ilvl w:val="1"/>
          <w:numId w:val="27"/>
        </w:numPr>
        <w:tabs>
          <w:tab w:val="left" w:pos="851"/>
        </w:tabs>
        <w:rPr>
          <w:color w:val="auto"/>
        </w:rPr>
      </w:pPr>
      <w:r w:rsidRPr="001E50EA">
        <w:rPr>
          <w:color w:val="auto"/>
        </w:rPr>
        <w:t>In</w:t>
      </w:r>
      <w:r w:rsidR="009C7744" w:rsidRPr="001E50EA">
        <w:rPr>
          <w:color w:val="auto"/>
        </w:rPr>
        <w:t xml:space="preserve"> order to </w:t>
      </w:r>
      <w:r w:rsidR="008D0693" w:rsidRPr="001E50EA">
        <w:rPr>
          <w:color w:val="auto"/>
        </w:rPr>
        <w:t xml:space="preserve">validate </w:t>
      </w:r>
      <w:r w:rsidR="00C5775A" w:rsidRPr="001E50EA">
        <w:rPr>
          <w:color w:val="auto"/>
        </w:rPr>
        <w:t xml:space="preserve">synchrony of </w:t>
      </w:r>
      <w:r w:rsidR="004F2B57" w:rsidRPr="001E50EA">
        <w:rPr>
          <w:color w:val="auto"/>
        </w:rPr>
        <w:t>cells</w:t>
      </w:r>
      <w:r w:rsidR="009C7744" w:rsidRPr="001E50EA">
        <w:rPr>
          <w:color w:val="auto"/>
        </w:rPr>
        <w:t xml:space="preserve">, harvest samples </w:t>
      </w:r>
      <w:r w:rsidR="00CB29A1" w:rsidRPr="001E50EA">
        <w:rPr>
          <w:color w:val="auto"/>
        </w:rPr>
        <w:t xml:space="preserve">at an interval of </w:t>
      </w:r>
      <w:r w:rsidR="009C7744" w:rsidRPr="001E50EA">
        <w:rPr>
          <w:color w:val="auto"/>
        </w:rPr>
        <w:t xml:space="preserve">every 2 h </w:t>
      </w:r>
      <w:r w:rsidR="00F11E00" w:rsidRPr="001E50EA">
        <w:rPr>
          <w:color w:val="auto"/>
        </w:rPr>
        <w:t>and measure the cell density and cell volume</w:t>
      </w:r>
      <w:r w:rsidR="009C7744" w:rsidRPr="001E50EA">
        <w:rPr>
          <w:color w:val="auto"/>
        </w:rPr>
        <w:t xml:space="preserve"> </w:t>
      </w:r>
      <w:r w:rsidR="00F11E00" w:rsidRPr="001E50EA">
        <w:rPr>
          <w:color w:val="auto"/>
        </w:rPr>
        <w:t xml:space="preserve">using a </w:t>
      </w:r>
      <w:r w:rsidR="00CB29A1" w:rsidRPr="001E50EA">
        <w:rPr>
          <w:color w:val="auto"/>
        </w:rPr>
        <w:t>cell counter</w:t>
      </w:r>
      <w:r w:rsidR="006000B5" w:rsidRPr="001E50EA">
        <w:rPr>
          <w:color w:val="auto"/>
        </w:rPr>
        <w:t xml:space="preserve"> and size analyzer</w:t>
      </w:r>
      <w:r w:rsidR="00CB29A1" w:rsidRPr="001E50EA">
        <w:rPr>
          <w:color w:val="auto"/>
        </w:rPr>
        <w:t xml:space="preserve"> (see </w:t>
      </w:r>
      <w:r w:rsidR="00472865" w:rsidRPr="001E50EA">
        <w:rPr>
          <w:b/>
          <w:color w:val="auto"/>
        </w:rPr>
        <w:t>Table of Materials</w:t>
      </w:r>
      <w:r w:rsidR="00CB29A1" w:rsidRPr="001E50EA">
        <w:rPr>
          <w:color w:val="auto"/>
        </w:rPr>
        <w:t>)</w:t>
      </w:r>
      <w:r w:rsidR="009C7744" w:rsidRPr="001E50EA">
        <w:rPr>
          <w:color w:val="auto"/>
        </w:rPr>
        <w:t>.</w:t>
      </w:r>
      <w:r w:rsidR="00CB29A1" w:rsidRPr="001E50EA">
        <w:rPr>
          <w:color w:val="auto"/>
        </w:rPr>
        <w:t xml:space="preserve"> </w:t>
      </w:r>
      <w:r w:rsidR="006000B5" w:rsidRPr="001E50EA">
        <w:t>Depending on the cell density, dilute the samples between 1:10 to 1:100 and measure in a size range of 30 – 1900 µm</w:t>
      </w:r>
      <w:r w:rsidR="006000B5" w:rsidRPr="001E50EA">
        <w:rPr>
          <w:vertAlign w:val="superscript"/>
        </w:rPr>
        <w:t>3</w:t>
      </w:r>
      <w:r w:rsidR="006000B5" w:rsidRPr="001E50EA">
        <w:rPr>
          <w:color w:val="auto"/>
        </w:rPr>
        <w:t>.</w:t>
      </w:r>
    </w:p>
    <w:p w14:paraId="600C9A03" w14:textId="77777777" w:rsidR="00252480" w:rsidRPr="001E50EA" w:rsidRDefault="00252480" w:rsidP="003E1EE5">
      <w:pPr>
        <w:pStyle w:val="a3"/>
        <w:tabs>
          <w:tab w:val="left" w:pos="851"/>
        </w:tabs>
        <w:spacing w:before="0" w:beforeAutospacing="0" w:after="0" w:afterAutospacing="0"/>
        <w:contextualSpacing/>
        <w:rPr>
          <w:color w:val="auto"/>
        </w:rPr>
      </w:pPr>
    </w:p>
    <w:p w14:paraId="6B6899EA" w14:textId="1480A4E8" w:rsidR="007373D9" w:rsidRPr="001E50EA" w:rsidRDefault="007373D9" w:rsidP="003E1EE5">
      <w:pPr>
        <w:pStyle w:val="a3"/>
        <w:numPr>
          <w:ilvl w:val="0"/>
          <w:numId w:val="27"/>
        </w:numPr>
        <w:tabs>
          <w:tab w:val="left" w:pos="851"/>
        </w:tabs>
        <w:spacing w:before="0" w:beforeAutospacing="0" w:after="0" w:afterAutospacing="0"/>
        <w:contextualSpacing/>
        <w:rPr>
          <w:b/>
          <w:color w:val="auto"/>
        </w:rPr>
      </w:pPr>
      <w:r w:rsidRPr="001E50EA">
        <w:rPr>
          <w:b/>
          <w:color w:val="auto"/>
        </w:rPr>
        <w:t>Harvesting Chlamydomonas cells</w:t>
      </w:r>
      <w:r w:rsidR="00823157" w:rsidRPr="001E50EA">
        <w:rPr>
          <w:b/>
          <w:color w:val="auto"/>
        </w:rPr>
        <w:t xml:space="preserve"> </w:t>
      </w:r>
    </w:p>
    <w:p w14:paraId="59627905" w14:textId="77777777" w:rsidR="00AF6F0E" w:rsidRPr="001E50EA" w:rsidRDefault="00AF6F0E" w:rsidP="003E1EE5">
      <w:pPr>
        <w:pStyle w:val="a3"/>
        <w:tabs>
          <w:tab w:val="left" w:pos="851"/>
        </w:tabs>
        <w:spacing w:before="0" w:beforeAutospacing="0" w:after="0" w:afterAutospacing="0"/>
        <w:contextualSpacing/>
        <w:rPr>
          <w:b/>
          <w:color w:val="auto"/>
        </w:rPr>
      </w:pPr>
    </w:p>
    <w:p w14:paraId="7D1033F7" w14:textId="39183F50" w:rsidR="009D748F" w:rsidRPr="001E50EA" w:rsidRDefault="009D748F" w:rsidP="003E1EE5">
      <w:pPr>
        <w:pStyle w:val="a3"/>
        <w:numPr>
          <w:ilvl w:val="1"/>
          <w:numId w:val="27"/>
        </w:numPr>
        <w:tabs>
          <w:tab w:val="left" w:pos="851"/>
        </w:tabs>
        <w:spacing w:before="0" w:beforeAutospacing="0" w:after="0" w:afterAutospacing="0"/>
        <w:contextualSpacing/>
        <w:rPr>
          <w:color w:val="auto"/>
        </w:rPr>
      </w:pPr>
      <w:r w:rsidRPr="001E50EA">
        <w:rPr>
          <w:color w:val="auto"/>
        </w:rPr>
        <w:t xml:space="preserve"> </w:t>
      </w:r>
      <w:r w:rsidR="00050A5B" w:rsidRPr="001E50EA">
        <w:rPr>
          <w:color w:val="auto"/>
        </w:rPr>
        <w:t xml:space="preserve">Label 15 mL </w:t>
      </w:r>
      <w:r w:rsidR="00472865" w:rsidRPr="001E50EA">
        <w:rPr>
          <w:color w:val="auto"/>
        </w:rPr>
        <w:t>conical centrifuge</w:t>
      </w:r>
      <w:r w:rsidR="00C5582B" w:rsidRPr="001E50EA">
        <w:rPr>
          <w:color w:val="auto"/>
        </w:rPr>
        <w:t xml:space="preserve"> </w:t>
      </w:r>
      <w:r w:rsidRPr="001E50EA">
        <w:rPr>
          <w:color w:val="auto"/>
        </w:rPr>
        <w:t>tubes</w:t>
      </w:r>
      <w:r w:rsidR="00050A5B" w:rsidRPr="001E50EA">
        <w:rPr>
          <w:color w:val="auto"/>
        </w:rPr>
        <w:t xml:space="preserve"> and prepare a </w:t>
      </w:r>
      <w:proofErr w:type="spellStart"/>
      <w:r w:rsidR="00472865" w:rsidRPr="001E50EA">
        <w:rPr>
          <w:color w:val="auto"/>
        </w:rPr>
        <w:t>dewar</w:t>
      </w:r>
      <w:proofErr w:type="spellEnd"/>
      <w:r w:rsidR="00472865" w:rsidRPr="001E50EA">
        <w:rPr>
          <w:color w:val="auto"/>
        </w:rPr>
        <w:t xml:space="preserve"> </w:t>
      </w:r>
      <w:r w:rsidR="00050A5B" w:rsidRPr="001E50EA">
        <w:rPr>
          <w:color w:val="auto"/>
        </w:rPr>
        <w:t xml:space="preserve">filled </w:t>
      </w:r>
      <w:r w:rsidR="00472865" w:rsidRPr="001E50EA">
        <w:rPr>
          <w:color w:val="auto"/>
        </w:rPr>
        <w:t xml:space="preserve">with </w:t>
      </w:r>
      <w:r w:rsidR="00050A5B" w:rsidRPr="001E50EA">
        <w:rPr>
          <w:color w:val="auto"/>
        </w:rPr>
        <w:t>liquid nitroge</w:t>
      </w:r>
      <w:r w:rsidR="00472865" w:rsidRPr="001E50EA">
        <w:rPr>
          <w:color w:val="auto"/>
        </w:rPr>
        <w:t>n</w:t>
      </w:r>
      <w:r w:rsidR="004C5E2D" w:rsidRPr="001E50EA">
        <w:rPr>
          <w:color w:val="auto"/>
        </w:rPr>
        <w:t>.</w:t>
      </w:r>
    </w:p>
    <w:p w14:paraId="30F7297E" w14:textId="4A5CD271" w:rsidR="00AF6F0E" w:rsidRPr="001E50EA" w:rsidRDefault="00AF6F0E" w:rsidP="003E1EE5">
      <w:pPr>
        <w:pStyle w:val="a3"/>
        <w:tabs>
          <w:tab w:val="left" w:pos="851"/>
        </w:tabs>
        <w:spacing w:before="0" w:beforeAutospacing="0" w:after="0" w:afterAutospacing="0"/>
        <w:contextualSpacing/>
        <w:rPr>
          <w:color w:val="auto"/>
        </w:rPr>
      </w:pPr>
    </w:p>
    <w:p w14:paraId="260313DC" w14:textId="4AE4EBF4" w:rsidR="00A16031" w:rsidRPr="001E50EA" w:rsidRDefault="00E50D40" w:rsidP="003E1EE5">
      <w:pPr>
        <w:pStyle w:val="a3"/>
        <w:numPr>
          <w:ilvl w:val="1"/>
          <w:numId w:val="27"/>
        </w:numPr>
        <w:tabs>
          <w:tab w:val="left" w:pos="851"/>
        </w:tabs>
        <w:spacing w:before="0" w:beforeAutospacing="0" w:after="0" w:afterAutospacing="0"/>
        <w:contextualSpacing/>
        <w:rPr>
          <w:color w:val="auto"/>
        </w:rPr>
      </w:pPr>
      <w:r w:rsidRPr="001E50EA">
        <w:rPr>
          <w:color w:val="auto"/>
        </w:rPr>
        <w:t>Harvest samples using a syringe</w:t>
      </w:r>
      <w:r w:rsidR="006E1208" w:rsidRPr="001E50EA">
        <w:rPr>
          <w:color w:val="auto"/>
        </w:rPr>
        <w:t xml:space="preserve"> (50 cm</w:t>
      </w:r>
      <w:r w:rsidR="006E1208" w:rsidRPr="001E50EA">
        <w:rPr>
          <w:color w:val="auto"/>
          <w:vertAlign w:val="superscript"/>
        </w:rPr>
        <w:t>3</w:t>
      </w:r>
      <w:r w:rsidR="00397C86" w:rsidRPr="001E50EA">
        <w:rPr>
          <w:color w:val="auto"/>
        </w:rPr>
        <w:t>) through</w:t>
      </w:r>
      <w:r w:rsidRPr="001E50EA">
        <w:rPr>
          <w:color w:val="auto"/>
        </w:rPr>
        <w:t xml:space="preserve"> the inner glass tube of the fermenter</w:t>
      </w:r>
      <w:r w:rsidR="005E7071" w:rsidRPr="001E50EA">
        <w:rPr>
          <w:color w:val="auto"/>
        </w:rPr>
        <w:t>.</w:t>
      </w:r>
      <w:r w:rsidR="00611AFD" w:rsidRPr="001E50EA">
        <w:rPr>
          <w:color w:val="auto"/>
        </w:rPr>
        <w:t xml:space="preserve"> Distribute the sample into </w:t>
      </w:r>
      <w:r w:rsidR="00472865" w:rsidRPr="001E50EA">
        <w:rPr>
          <w:color w:val="auto"/>
        </w:rPr>
        <w:t xml:space="preserve">conical centrifuge </w:t>
      </w:r>
      <w:r w:rsidR="00611AFD" w:rsidRPr="001E50EA">
        <w:rPr>
          <w:color w:val="auto"/>
        </w:rPr>
        <w:t>tubes which should contain 10-15 x 10</w:t>
      </w:r>
      <w:r w:rsidR="00611AFD" w:rsidRPr="001E50EA">
        <w:rPr>
          <w:color w:val="auto"/>
          <w:vertAlign w:val="superscript"/>
        </w:rPr>
        <w:t>6</w:t>
      </w:r>
      <w:r w:rsidR="00611AFD" w:rsidRPr="001E50EA">
        <w:rPr>
          <w:color w:val="auto"/>
        </w:rPr>
        <w:t xml:space="preserve"> cells.</w:t>
      </w:r>
      <w:r w:rsidR="00472865" w:rsidRPr="001E50EA">
        <w:rPr>
          <w:color w:val="auto"/>
        </w:rPr>
        <w:t xml:space="preserve"> </w:t>
      </w:r>
      <w:r w:rsidR="00FF45AA" w:rsidRPr="001E50EA">
        <w:rPr>
          <w:color w:val="auto"/>
        </w:rPr>
        <w:t>Note the volume transferred to each tube</w:t>
      </w:r>
      <w:r w:rsidR="00B51C5E" w:rsidRPr="001E50EA">
        <w:rPr>
          <w:color w:val="auto"/>
        </w:rPr>
        <w:t xml:space="preserve"> a</w:t>
      </w:r>
      <w:r w:rsidR="00FF45AA" w:rsidRPr="001E50EA">
        <w:rPr>
          <w:color w:val="auto"/>
        </w:rPr>
        <w:t>nd m</w:t>
      </w:r>
      <w:r w:rsidR="009963D9" w:rsidRPr="001E50EA">
        <w:rPr>
          <w:color w:val="auto"/>
        </w:rPr>
        <w:t>easure the</w:t>
      </w:r>
      <w:r w:rsidR="00B72483" w:rsidRPr="001E50EA">
        <w:rPr>
          <w:color w:val="auto"/>
        </w:rPr>
        <w:t xml:space="preserve"> cell density </w:t>
      </w:r>
      <w:r w:rsidR="009963D9" w:rsidRPr="001E50EA">
        <w:rPr>
          <w:color w:val="auto"/>
        </w:rPr>
        <w:t xml:space="preserve">and the cell size </w:t>
      </w:r>
      <w:r w:rsidR="00B72483" w:rsidRPr="001E50EA">
        <w:rPr>
          <w:color w:val="auto"/>
        </w:rPr>
        <w:t>of each time point</w:t>
      </w:r>
      <w:r w:rsidR="00FF45AA" w:rsidRPr="001E50EA">
        <w:rPr>
          <w:color w:val="auto"/>
        </w:rPr>
        <w:t xml:space="preserve"> using </w:t>
      </w:r>
      <w:r w:rsidR="00CB29A1" w:rsidRPr="001E50EA">
        <w:rPr>
          <w:color w:val="auto"/>
        </w:rPr>
        <w:t>cell counter</w:t>
      </w:r>
      <w:r w:rsidR="006000B5" w:rsidRPr="001E50EA">
        <w:rPr>
          <w:color w:val="auto"/>
        </w:rPr>
        <w:t xml:space="preserve"> and size analyzer </w:t>
      </w:r>
      <w:r w:rsidR="00CB29A1" w:rsidRPr="001E50EA">
        <w:rPr>
          <w:color w:val="auto"/>
        </w:rPr>
        <w:t xml:space="preserve">(see </w:t>
      </w:r>
      <w:r w:rsidR="00472865" w:rsidRPr="001E50EA">
        <w:rPr>
          <w:b/>
          <w:color w:val="auto"/>
        </w:rPr>
        <w:t>Table of Materials</w:t>
      </w:r>
      <w:r w:rsidR="00CB29A1" w:rsidRPr="001E50EA">
        <w:rPr>
          <w:color w:val="auto"/>
        </w:rPr>
        <w:t>)</w:t>
      </w:r>
    </w:p>
    <w:p w14:paraId="5B1AACD5" w14:textId="56A404F9" w:rsidR="00B72483" w:rsidRPr="001E50EA" w:rsidRDefault="00B72483" w:rsidP="003E1EE5">
      <w:pPr>
        <w:pStyle w:val="a3"/>
        <w:tabs>
          <w:tab w:val="left" w:pos="851"/>
        </w:tabs>
        <w:spacing w:before="0" w:beforeAutospacing="0" w:after="0" w:afterAutospacing="0"/>
        <w:contextualSpacing/>
        <w:rPr>
          <w:color w:val="auto"/>
        </w:rPr>
      </w:pPr>
    </w:p>
    <w:p w14:paraId="4A3AC562" w14:textId="744088B7" w:rsidR="004C5E2D" w:rsidRPr="001E50EA" w:rsidRDefault="00587726" w:rsidP="003E1EE5">
      <w:pPr>
        <w:pStyle w:val="a3"/>
        <w:numPr>
          <w:ilvl w:val="1"/>
          <w:numId w:val="27"/>
        </w:numPr>
        <w:tabs>
          <w:tab w:val="left" w:pos="851"/>
        </w:tabs>
        <w:spacing w:before="0" w:beforeAutospacing="0" w:after="0" w:afterAutospacing="0"/>
        <w:contextualSpacing/>
        <w:rPr>
          <w:color w:val="auto"/>
        </w:rPr>
      </w:pPr>
      <w:r w:rsidRPr="001E50EA">
        <w:rPr>
          <w:color w:val="auto"/>
        </w:rPr>
        <w:t>P</w:t>
      </w:r>
      <w:r w:rsidR="005E7071" w:rsidRPr="001E50EA">
        <w:rPr>
          <w:color w:val="auto"/>
        </w:rPr>
        <w:t xml:space="preserve">ellet </w:t>
      </w:r>
      <w:r w:rsidR="00472865" w:rsidRPr="001E50EA">
        <w:rPr>
          <w:color w:val="auto"/>
        </w:rPr>
        <w:t xml:space="preserve">the </w:t>
      </w:r>
      <w:r w:rsidR="005E7071" w:rsidRPr="001E50EA">
        <w:rPr>
          <w:color w:val="auto"/>
        </w:rPr>
        <w:t xml:space="preserve">cells by centrifugation for 5 min at </w:t>
      </w:r>
      <w:r w:rsidR="00954D32" w:rsidRPr="001E50EA">
        <w:rPr>
          <w:color w:val="auto"/>
        </w:rPr>
        <w:t>40</w:t>
      </w:r>
      <w:r w:rsidR="005E7071" w:rsidRPr="001E50EA">
        <w:rPr>
          <w:color w:val="auto"/>
        </w:rPr>
        <w:t>00</w:t>
      </w:r>
      <w:r w:rsidR="008F1CB4" w:rsidRPr="001E50EA">
        <w:rPr>
          <w:color w:val="auto"/>
        </w:rPr>
        <w:t xml:space="preserve"> </w:t>
      </w:r>
      <w:r w:rsidR="005E7071" w:rsidRPr="001E50EA">
        <w:rPr>
          <w:color w:val="auto"/>
        </w:rPr>
        <w:t>x</w:t>
      </w:r>
      <w:r w:rsidR="00472865" w:rsidRPr="001E50EA">
        <w:rPr>
          <w:color w:val="auto"/>
        </w:rPr>
        <w:t xml:space="preserve"> </w:t>
      </w:r>
      <w:r w:rsidR="005E7071" w:rsidRPr="001E50EA">
        <w:rPr>
          <w:i/>
          <w:color w:val="auto"/>
        </w:rPr>
        <w:t>g</w:t>
      </w:r>
      <w:r w:rsidR="005E7071" w:rsidRPr="001E50EA">
        <w:rPr>
          <w:color w:val="auto"/>
        </w:rPr>
        <w:t>.</w:t>
      </w:r>
      <w:r w:rsidR="004D1374" w:rsidRPr="001E50EA">
        <w:rPr>
          <w:color w:val="auto"/>
        </w:rPr>
        <w:t xml:space="preserve"> Then discard the supernatant, freeze the pellets in liquid nitrogen and later store at -80 °C</w:t>
      </w:r>
      <w:r w:rsidR="004C5E2D" w:rsidRPr="001E50EA">
        <w:rPr>
          <w:color w:val="auto"/>
        </w:rPr>
        <w:t xml:space="preserve">. </w:t>
      </w:r>
    </w:p>
    <w:p w14:paraId="55024956" w14:textId="77777777" w:rsidR="00132EEA" w:rsidRPr="001E50EA" w:rsidRDefault="00132EEA" w:rsidP="003E1EE5">
      <w:pPr>
        <w:pStyle w:val="a3"/>
        <w:tabs>
          <w:tab w:val="left" w:pos="851"/>
        </w:tabs>
        <w:spacing w:before="0" w:beforeAutospacing="0" w:after="0" w:afterAutospacing="0"/>
        <w:contextualSpacing/>
        <w:rPr>
          <w:color w:val="auto"/>
        </w:rPr>
      </w:pPr>
    </w:p>
    <w:p w14:paraId="4DE32B36" w14:textId="53FBD0C8" w:rsidR="005A069E" w:rsidRPr="001E50EA" w:rsidRDefault="005A069E" w:rsidP="003E1EE5">
      <w:pPr>
        <w:pStyle w:val="a3"/>
        <w:numPr>
          <w:ilvl w:val="0"/>
          <w:numId w:val="27"/>
        </w:numPr>
        <w:tabs>
          <w:tab w:val="left" w:pos="851"/>
        </w:tabs>
        <w:spacing w:before="0" w:beforeAutospacing="0" w:after="0" w:afterAutospacing="0"/>
        <w:contextualSpacing/>
        <w:rPr>
          <w:b/>
          <w:color w:val="auto"/>
        </w:rPr>
      </w:pPr>
      <w:r w:rsidRPr="001E50EA">
        <w:rPr>
          <w:b/>
          <w:color w:val="auto"/>
        </w:rPr>
        <w:t>Preparation of extraction buffers</w:t>
      </w:r>
      <w:r w:rsidR="00EB0F1B" w:rsidRPr="001E50EA">
        <w:rPr>
          <w:b/>
          <w:color w:val="auto"/>
        </w:rPr>
        <w:t xml:space="preserve"> and extraction chlorophyll, lipids and metabolites</w:t>
      </w:r>
      <w:r w:rsidR="000629E9" w:rsidRPr="001E50EA">
        <w:rPr>
          <w:b/>
          <w:color w:val="auto"/>
        </w:rPr>
        <w:t xml:space="preserve"> </w:t>
      </w:r>
    </w:p>
    <w:p w14:paraId="61B5FBDD" w14:textId="77777777" w:rsidR="0086387C" w:rsidRPr="001E50EA" w:rsidRDefault="0086387C" w:rsidP="003E1EE5">
      <w:pPr>
        <w:pStyle w:val="a3"/>
        <w:tabs>
          <w:tab w:val="left" w:pos="851"/>
        </w:tabs>
        <w:spacing w:before="0" w:beforeAutospacing="0" w:after="0" w:afterAutospacing="0"/>
        <w:contextualSpacing/>
        <w:rPr>
          <w:b/>
          <w:color w:val="auto"/>
        </w:rPr>
      </w:pPr>
    </w:p>
    <w:p w14:paraId="1258123F" w14:textId="45AACA52" w:rsidR="00B72483" w:rsidRPr="001E50EA" w:rsidRDefault="00384E90" w:rsidP="003E1EE5">
      <w:pPr>
        <w:pStyle w:val="a3"/>
        <w:tabs>
          <w:tab w:val="left" w:pos="851"/>
        </w:tabs>
        <w:spacing w:before="0" w:beforeAutospacing="0" w:after="0" w:afterAutospacing="0"/>
        <w:contextualSpacing/>
        <w:rPr>
          <w:color w:val="auto"/>
        </w:rPr>
      </w:pPr>
      <w:r w:rsidRPr="001E50EA">
        <w:rPr>
          <w:color w:val="auto"/>
        </w:rPr>
        <w:t xml:space="preserve">CAUTION: </w:t>
      </w:r>
      <w:r w:rsidR="00AF6F0E" w:rsidRPr="001E50EA">
        <w:rPr>
          <w:color w:val="auto"/>
        </w:rPr>
        <w:t>Methanol (MeOH) and</w:t>
      </w:r>
      <w:r w:rsidRPr="001E50EA">
        <w:rPr>
          <w:color w:val="auto"/>
        </w:rPr>
        <w:t xml:space="preserve"> </w:t>
      </w:r>
      <w:r w:rsidR="00AF6F0E" w:rsidRPr="001E50EA">
        <w:rPr>
          <w:color w:val="auto"/>
        </w:rPr>
        <w:t>MTBE are flammable and can cause irritation of respiratory</w:t>
      </w:r>
      <w:r w:rsidR="007C46BF" w:rsidRPr="001E50EA">
        <w:rPr>
          <w:color w:val="auto"/>
        </w:rPr>
        <w:t xml:space="preserve"> tract</w:t>
      </w:r>
      <w:r w:rsidR="00AF6F0E" w:rsidRPr="001E50EA">
        <w:rPr>
          <w:color w:val="auto"/>
        </w:rPr>
        <w:t>, eye or skin on prolonged exposure and/or contact. Please handle them carefully only in a fume hood and use the appropriate safety procedures during the extraction (lab coat, safety glasses, gloves, etc</w:t>
      </w:r>
      <w:r w:rsidRPr="001E50EA">
        <w:rPr>
          <w:color w:val="auto"/>
        </w:rPr>
        <w:t>.</w:t>
      </w:r>
      <w:r w:rsidR="00AF6F0E" w:rsidRPr="001E50EA">
        <w:rPr>
          <w:color w:val="auto"/>
        </w:rPr>
        <w:t>)</w:t>
      </w:r>
      <w:r w:rsidR="00A16031" w:rsidRPr="001E50EA">
        <w:rPr>
          <w:color w:val="auto"/>
        </w:rPr>
        <w:t>.</w:t>
      </w:r>
      <w:r w:rsidR="0086387C" w:rsidRPr="001E50EA">
        <w:rPr>
          <w:color w:val="auto"/>
        </w:rPr>
        <w:t xml:space="preserve"> </w:t>
      </w:r>
    </w:p>
    <w:p w14:paraId="6266BDED" w14:textId="77777777" w:rsidR="00AF6F0E" w:rsidRPr="001E50EA" w:rsidRDefault="00AF6F0E" w:rsidP="003E1EE5">
      <w:pPr>
        <w:pStyle w:val="a3"/>
        <w:tabs>
          <w:tab w:val="left" w:pos="851"/>
        </w:tabs>
        <w:spacing w:before="0" w:beforeAutospacing="0" w:after="0" w:afterAutospacing="0"/>
        <w:contextualSpacing/>
        <w:rPr>
          <w:color w:val="auto"/>
        </w:rPr>
      </w:pPr>
    </w:p>
    <w:p w14:paraId="28DD40BE" w14:textId="4B5A1BD5" w:rsidR="005A069E" w:rsidRPr="001E50EA" w:rsidRDefault="005A069E" w:rsidP="003E1EE5">
      <w:pPr>
        <w:pStyle w:val="a3"/>
        <w:numPr>
          <w:ilvl w:val="1"/>
          <w:numId w:val="27"/>
        </w:numPr>
        <w:tabs>
          <w:tab w:val="left" w:pos="851"/>
        </w:tabs>
        <w:spacing w:before="0" w:beforeAutospacing="0" w:after="0" w:afterAutospacing="0"/>
        <w:contextualSpacing/>
        <w:rPr>
          <w:b/>
          <w:color w:val="auto"/>
        </w:rPr>
      </w:pPr>
      <w:r w:rsidRPr="001E50EA">
        <w:rPr>
          <w:b/>
          <w:color w:val="auto"/>
        </w:rPr>
        <w:t xml:space="preserve">Extraction </w:t>
      </w:r>
      <w:r w:rsidR="00384E90" w:rsidRPr="001E50EA">
        <w:rPr>
          <w:b/>
          <w:color w:val="auto"/>
        </w:rPr>
        <w:t>B</w:t>
      </w:r>
      <w:r w:rsidRPr="001E50EA">
        <w:rPr>
          <w:b/>
          <w:color w:val="auto"/>
        </w:rPr>
        <w:t>uffer 1</w:t>
      </w:r>
    </w:p>
    <w:p w14:paraId="18A6A8A8" w14:textId="77777777" w:rsidR="00B72483" w:rsidRPr="001E50EA" w:rsidRDefault="00B72483" w:rsidP="003E1EE5">
      <w:pPr>
        <w:pStyle w:val="a3"/>
        <w:tabs>
          <w:tab w:val="left" w:pos="851"/>
        </w:tabs>
        <w:spacing w:before="0" w:beforeAutospacing="0" w:after="0" w:afterAutospacing="0"/>
        <w:contextualSpacing/>
        <w:rPr>
          <w:b/>
          <w:color w:val="auto"/>
        </w:rPr>
      </w:pPr>
    </w:p>
    <w:p w14:paraId="45D8DF7D" w14:textId="56AD5626" w:rsidR="00BD0955" w:rsidRPr="001E50EA" w:rsidRDefault="0065315D" w:rsidP="003E1EE5">
      <w:pPr>
        <w:pStyle w:val="a3"/>
        <w:numPr>
          <w:ilvl w:val="2"/>
          <w:numId w:val="27"/>
        </w:numPr>
        <w:tabs>
          <w:tab w:val="left" w:pos="851"/>
        </w:tabs>
        <w:spacing w:before="0" w:beforeAutospacing="0" w:after="0" w:afterAutospacing="0"/>
        <w:ind w:left="0" w:firstLine="0"/>
        <w:contextualSpacing/>
        <w:rPr>
          <w:b/>
          <w:color w:val="auto"/>
        </w:rPr>
      </w:pPr>
      <w:r w:rsidRPr="001E50EA">
        <w:rPr>
          <w:color w:val="auto"/>
        </w:rPr>
        <w:t>In a 100 mL volumetric flask</w:t>
      </w:r>
      <w:r w:rsidR="00384E90" w:rsidRPr="001E50EA">
        <w:rPr>
          <w:color w:val="auto"/>
        </w:rPr>
        <w:t>,</w:t>
      </w:r>
      <w:r w:rsidRPr="001E50EA">
        <w:rPr>
          <w:color w:val="auto"/>
        </w:rPr>
        <w:t xml:space="preserve"> add 75 mL of MTBE, 25 mL of Me</w:t>
      </w:r>
      <w:r w:rsidR="00384E90" w:rsidRPr="001E50EA">
        <w:rPr>
          <w:color w:val="auto"/>
        </w:rPr>
        <w:t>OH</w:t>
      </w:r>
      <w:r w:rsidRPr="001E50EA">
        <w:rPr>
          <w:color w:val="auto"/>
        </w:rPr>
        <w:t xml:space="preserve"> </w:t>
      </w:r>
      <w:r w:rsidR="00384E90" w:rsidRPr="001E50EA">
        <w:rPr>
          <w:color w:val="auto"/>
        </w:rPr>
        <w:t>(</w:t>
      </w:r>
      <w:r w:rsidRPr="001E50EA">
        <w:rPr>
          <w:color w:val="auto"/>
        </w:rPr>
        <w:t>UHPLC grade</w:t>
      </w:r>
      <w:r w:rsidR="00384E90" w:rsidRPr="001E50EA">
        <w:rPr>
          <w:color w:val="auto"/>
        </w:rPr>
        <w:t>)</w:t>
      </w:r>
      <w:r w:rsidRPr="001E50EA">
        <w:rPr>
          <w:color w:val="auto"/>
        </w:rPr>
        <w:t xml:space="preserve"> and homogenize (3:1, vol/vol).</w:t>
      </w:r>
    </w:p>
    <w:p w14:paraId="2DB1985A" w14:textId="77777777" w:rsidR="00B72483" w:rsidRPr="001E50EA" w:rsidRDefault="00B72483" w:rsidP="003E1EE5">
      <w:pPr>
        <w:pStyle w:val="a3"/>
        <w:tabs>
          <w:tab w:val="left" w:pos="851"/>
        </w:tabs>
        <w:spacing w:before="0" w:beforeAutospacing="0" w:after="0" w:afterAutospacing="0"/>
        <w:contextualSpacing/>
        <w:rPr>
          <w:b/>
          <w:color w:val="auto"/>
        </w:rPr>
      </w:pPr>
    </w:p>
    <w:p w14:paraId="26580D1A" w14:textId="20913AC2" w:rsidR="00A57B6B" w:rsidRPr="001E50EA" w:rsidRDefault="00BD0955" w:rsidP="003E1EE5">
      <w:pPr>
        <w:pStyle w:val="a3"/>
        <w:numPr>
          <w:ilvl w:val="2"/>
          <w:numId w:val="27"/>
        </w:numPr>
        <w:tabs>
          <w:tab w:val="left" w:pos="851"/>
        </w:tabs>
        <w:spacing w:before="0" w:beforeAutospacing="0" w:after="0" w:afterAutospacing="0"/>
        <w:ind w:left="0" w:firstLine="0"/>
        <w:contextualSpacing/>
        <w:rPr>
          <w:b/>
          <w:color w:val="auto"/>
        </w:rPr>
      </w:pPr>
      <w:r w:rsidRPr="001E50EA">
        <w:rPr>
          <w:color w:val="auto"/>
        </w:rPr>
        <w:t>Add the following internal standards solution: 50</w:t>
      </w:r>
      <w:r w:rsidR="008F1CB4" w:rsidRPr="001E50EA">
        <w:rPr>
          <w:color w:val="auto"/>
        </w:rPr>
        <w:t xml:space="preserve"> </w:t>
      </w:r>
      <w:r w:rsidRPr="001E50EA">
        <w:rPr>
          <w:color w:val="auto"/>
        </w:rPr>
        <w:t>µL of corticosterone (1</w:t>
      </w:r>
      <w:r w:rsidR="00384E90" w:rsidRPr="001E50EA">
        <w:rPr>
          <w:color w:val="auto"/>
        </w:rPr>
        <w:t xml:space="preserve"> </w:t>
      </w:r>
      <w:r w:rsidRPr="001E50EA">
        <w:rPr>
          <w:color w:val="auto"/>
        </w:rPr>
        <w:t xml:space="preserve">mg/mL in </w:t>
      </w:r>
      <w:r w:rsidR="00384E90" w:rsidRPr="001E50EA">
        <w:rPr>
          <w:color w:val="auto"/>
        </w:rPr>
        <w:t>MeOH</w:t>
      </w:r>
      <w:r w:rsidRPr="001E50EA">
        <w:rPr>
          <w:color w:val="auto"/>
        </w:rPr>
        <w:t>), 50</w:t>
      </w:r>
      <w:r w:rsidR="008F1CB4" w:rsidRPr="001E50EA">
        <w:rPr>
          <w:color w:val="auto"/>
        </w:rPr>
        <w:t xml:space="preserve"> </w:t>
      </w:r>
      <w:r w:rsidRPr="001E50EA">
        <w:rPr>
          <w:color w:val="auto"/>
        </w:rPr>
        <w:t>µL</w:t>
      </w:r>
      <w:r w:rsidR="0065315D" w:rsidRPr="001E50EA">
        <w:rPr>
          <w:color w:val="auto"/>
        </w:rPr>
        <w:t xml:space="preserve"> </w:t>
      </w:r>
      <w:r w:rsidRPr="001E50EA">
        <w:rPr>
          <w:color w:val="auto"/>
        </w:rPr>
        <w:t>1,2-</w:t>
      </w:r>
      <w:r w:rsidR="00384E90" w:rsidRPr="001E50EA">
        <w:rPr>
          <w:color w:val="auto"/>
        </w:rPr>
        <w:t>d</w:t>
      </w:r>
      <w:r w:rsidRPr="001E50EA">
        <w:rPr>
          <w:color w:val="auto"/>
        </w:rPr>
        <w:t>iheptadecanoyl-SN-</w:t>
      </w:r>
      <w:r w:rsidR="00384E90" w:rsidRPr="001E50EA">
        <w:rPr>
          <w:color w:val="auto"/>
        </w:rPr>
        <w:t>g</w:t>
      </w:r>
      <w:r w:rsidRPr="001E50EA">
        <w:rPr>
          <w:color w:val="auto"/>
        </w:rPr>
        <w:t>lycero-3-</w:t>
      </w:r>
      <w:r w:rsidR="00384E90" w:rsidRPr="001E50EA">
        <w:rPr>
          <w:color w:val="auto"/>
        </w:rPr>
        <w:t>p</w:t>
      </w:r>
      <w:r w:rsidRPr="001E50EA">
        <w:rPr>
          <w:color w:val="auto"/>
        </w:rPr>
        <w:t>hosphocholine (17:0 PC) (1</w:t>
      </w:r>
      <w:r w:rsidR="007C46BF" w:rsidRPr="001E50EA">
        <w:rPr>
          <w:color w:val="auto"/>
        </w:rPr>
        <w:t xml:space="preserve"> </w:t>
      </w:r>
      <w:r w:rsidRPr="001E50EA">
        <w:rPr>
          <w:color w:val="auto"/>
        </w:rPr>
        <w:t>mg/mL in chloroform HPLC grade), 25 µL of ampicillin (1</w:t>
      </w:r>
      <w:r w:rsidR="00612A70" w:rsidRPr="001E50EA">
        <w:rPr>
          <w:color w:val="auto"/>
        </w:rPr>
        <w:t xml:space="preserve"> </w:t>
      </w:r>
      <w:r w:rsidRPr="001E50EA">
        <w:rPr>
          <w:color w:val="auto"/>
        </w:rPr>
        <w:t>mg/mL in water UHPLC grade)</w:t>
      </w:r>
      <w:r w:rsidR="003E1EE5" w:rsidRPr="001E50EA">
        <w:rPr>
          <w:color w:val="auto"/>
        </w:rPr>
        <w:t xml:space="preserve"> </w:t>
      </w:r>
      <w:r w:rsidRPr="001E50EA">
        <w:rPr>
          <w:color w:val="auto"/>
        </w:rPr>
        <w:t>and 50</w:t>
      </w:r>
      <w:r w:rsidR="008F1CB4" w:rsidRPr="001E50EA">
        <w:rPr>
          <w:color w:val="auto"/>
        </w:rPr>
        <w:t xml:space="preserve"> </w:t>
      </w:r>
      <w:r w:rsidRPr="001E50EA">
        <w:rPr>
          <w:color w:val="auto"/>
        </w:rPr>
        <w:t>µL of D-Sorbitol-1-13C (1</w:t>
      </w:r>
      <w:r w:rsidR="007C46BF" w:rsidRPr="001E50EA">
        <w:rPr>
          <w:color w:val="auto"/>
        </w:rPr>
        <w:t xml:space="preserve"> </w:t>
      </w:r>
      <w:r w:rsidRPr="001E50EA">
        <w:rPr>
          <w:color w:val="auto"/>
        </w:rPr>
        <w:t>mg/mL in water UHPLC grade)</w:t>
      </w:r>
      <w:r w:rsidR="00A57B6B" w:rsidRPr="001E50EA">
        <w:rPr>
          <w:color w:val="auto"/>
        </w:rPr>
        <w:t>.</w:t>
      </w:r>
    </w:p>
    <w:p w14:paraId="1FD98B60" w14:textId="77777777" w:rsidR="00B72483" w:rsidRPr="001E50EA" w:rsidRDefault="00B72483" w:rsidP="003E1EE5">
      <w:pPr>
        <w:pStyle w:val="a3"/>
        <w:tabs>
          <w:tab w:val="left" w:pos="851"/>
        </w:tabs>
        <w:spacing w:before="0" w:beforeAutospacing="0" w:after="0" w:afterAutospacing="0"/>
        <w:contextualSpacing/>
        <w:rPr>
          <w:b/>
          <w:color w:val="auto"/>
        </w:rPr>
      </w:pPr>
    </w:p>
    <w:p w14:paraId="242404D3" w14:textId="73E3A809" w:rsidR="005A069E" w:rsidRPr="001E50EA" w:rsidRDefault="00A57B6B" w:rsidP="003E1EE5">
      <w:pPr>
        <w:pStyle w:val="a3"/>
        <w:numPr>
          <w:ilvl w:val="2"/>
          <w:numId w:val="27"/>
        </w:numPr>
        <w:tabs>
          <w:tab w:val="left" w:pos="851"/>
        </w:tabs>
        <w:spacing w:before="0" w:beforeAutospacing="0" w:after="0" w:afterAutospacing="0"/>
        <w:ind w:left="0" w:firstLine="0"/>
        <w:contextualSpacing/>
        <w:rPr>
          <w:b/>
          <w:color w:val="auto"/>
        </w:rPr>
      </w:pPr>
      <w:r w:rsidRPr="001E50EA">
        <w:rPr>
          <w:color w:val="auto"/>
        </w:rPr>
        <w:t>Transfer the extraction buffer to a clean glass bottle and pre-cool the solution at -20</w:t>
      </w:r>
      <w:r w:rsidR="00612A70" w:rsidRPr="001E50EA">
        <w:rPr>
          <w:color w:val="auto"/>
        </w:rPr>
        <w:t xml:space="preserve"> </w:t>
      </w:r>
      <w:r w:rsidRPr="001E50EA">
        <w:rPr>
          <w:color w:val="auto"/>
        </w:rPr>
        <w:t>°C</w:t>
      </w:r>
      <w:r w:rsidR="00FA000B" w:rsidRPr="001E50EA">
        <w:rPr>
          <w:color w:val="auto"/>
        </w:rPr>
        <w:t>,</w:t>
      </w:r>
      <w:r w:rsidRPr="001E50EA">
        <w:rPr>
          <w:color w:val="auto"/>
        </w:rPr>
        <w:t xml:space="preserve"> 1 </w:t>
      </w:r>
      <w:r w:rsidR="00612A70" w:rsidRPr="001E50EA">
        <w:rPr>
          <w:color w:val="auto"/>
        </w:rPr>
        <w:t>h</w:t>
      </w:r>
      <w:r w:rsidRPr="001E50EA">
        <w:rPr>
          <w:color w:val="auto"/>
        </w:rPr>
        <w:t xml:space="preserve"> before use. </w:t>
      </w:r>
      <w:r w:rsidR="002F6ED7" w:rsidRPr="001E50EA">
        <w:rPr>
          <w:color w:val="auto"/>
        </w:rPr>
        <w:t>Use fresh</w:t>
      </w:r>
      <w:r w:rsidR="00954D32" w:rsidRPr="001E50EA">
        <w:rPr>
          <w:color w:val="auto"/>
        </w:rPr>
        <w:t>ly prepared</w:t>
      </w:r>
      <w:r w:rsidR="002F6ED7" w:rsidRPr="001E50EA">
        <w:rPr>
          <w:color w:val="auto"/>
        </w:rPr>
        <w:t xml:space="preserve"> solution for the extractions. </w:t>
      </w:r>
      <w:r w:rsidRPr="001E50EA">
        <w:rPr>
          <w:color w:val="auto"/>
        </w:rPr>
        <w:t>This solution can be stored at 4</w:t>
      </w:r>
      <w:r w:rsidR="00612A70" w:rsidRPr="001E50EA">
        <w:rPr>
          <w:color w:val="auto"/>
        </w:rPr>
        <w:t xml:space="preserve"> </w:t>
      </w:r>
      <w:r w:rsidRPr="001E50EA">
        <w:rPr>
          <w:color w:val="auto"/>
        </w:rPr>
        <w:t xml:space="preserve">°C for </w:t>
      </w:r>
      <w:r w:rsidR="00954D32" w:rsidRPr="001E50EA">
        <w:rPr>
          <w:color w:val="auto"/>
        </w:rPr>
        <w:t xml:space="preserve">up to </w:t>
      </w:r>
      <w:r w:rsidRPr="001E50EA">
        <w:rPr>
          <w:color w:val="auto"/>
        </w:rPr>
        <w:t>2 weeks.</w:t>
      </w:r>
      <w:r w:rsidR="00C868F8" w:rsidRPr="001E50EA">
        <w:rPr>
          <w:color w:val="auto"/>
        </w:rPr>
        <w:t xml:space="preserve"> </w:t>
      </w:r>
    </w:p>
    <w:p w14:paraId="3B995DC7" w14:textId="77777777" w:rsidR="005A069E" w:rsidRPr="001E50EA" w:rsidRDefault="005A069E" w:rsidP="003E1EE5">
      <w:pPr>
        <w:pStyle w:val="a3"/>
        <w:tabs>
          <w:tab w:val="left" w:pos="851"/>
        </w:tabs>
        <w:spacing w:before="0" w:beforeAutospacing="0" w:after="0" w:afterAutospacing="0"/>
        <w:contextualSpacing/>
        <w:rPr>
          <w:b/>
          <w:color w:val="auto"/>
        </w:rPr>
      </w:pPr>
    </w:p>
    <w:p w14:paraId="582E98ED" w14:textId="6284FCB3" w:rsidR="005A069E" w:rsidRPr="001E50EA" w:rsidRDefault="005A069E" w:rsidP="003E1EE5">
      <w:pPr>
        <w:pStyle w:val="a3"/>
        <w:numPr>
          <w:ilvl w:val="1"/>
          <w:numId w:val="27"/>
        </w:numPr>
        <w:tabs>
          <w:tab w:val="left" w:pos="851"/>
        </w:tabs>
        <w:spacing w:before="0" w:beforeAutospacing="0" w:after="0" w:afterAutospacing="0"/>
        <w:contextualSpacing/>
        <w:rPr>
          <w:b/>
          <w:color w:val="auto"/>
        </w:rPr>
      </w:pPr>
      <w:r w:rsidRPr="001E50EA">
        <w:rPr>
          <w:b/>
          <w:color w:val="auto"/>
        </w:rPr>
        <w:t xml:space="preserve">Extraction </w:t>
      </w:r>
      <w:r w:rsidR="00384E90" w:rsidRPr="001E50EA">
        <w:rPr>
          <w:b/>
          <w:color w:val="auto"/>
        </w:rPr>
        <w:t>B</w:t>
      </w:r>
      <w:r w:rsidRPr="001E50EA">
        <w:rPr>
          <w:b/>
          <w:color w:val="auto"/>
        </w:rPr>
        <w:t>uffer 2</w:t>
      </w:r>
    </w:p>
    <w:p w14:paraId="2E236417" w14:textId="77777777" w:rsidR="00B72483" w:rsidRPr="001E50EA" w:rsidRDefault="00B72483" w:rsidP="003E1EE5">
      <w:pPr>
        <w:pStyle w:val="a3"/>
        <w:tabs>
          <w:tab w:val="left" w:pos="851"/>
        </w:tabs>
        <w:spacing w:before="0" w:beforeAutospacing="0" w:after="0" w:afterAutospacing="0"/>
        <w:contextualSpacing/>
        <w:rPr>
          <w:b/>
          <w:color w:val="auto"/>
        </w:rPr>
      </w:pPr>
    </w:p>
    <w:p w14:paraId="3752E62B" w14:textId="78A16773" w:rsidR="00A57B6B" w:rsidRPr="001E50EA" w:rsidRDefault="00A57B6B" w:rsidP="003E1EE5">
      <w:pPr>
        <w:pStyle w:val="a3"/>
        <w:numPr>
          <w:ilvl w:val="2"/>
          <w:numId w:val="27"/>
        </w:numPr>
        <w:tabs>
          <w:tab w:val="left" w:pos="851"/>
        </w:tabs>
        <w:spacing w:before="0" w:beforeAutospacing="0" w:after="0" w:afterAutospacing="0"/>
        <w:ind w:left="0" w:firstLine="0"/>
        <w:contextualSpacing/>
        <w:rPr>
          <w:b/>
          <w:color w:val="auto"/>
        </w:rPr>
      </w:pPr>
      <w:r w:rsidRPr="001E50EA">
        <w:rPr>
          <w:color w:val="auto"/>
        </w:rPr>
        <w:t xml:space="preserve">In a 100 mL volumetric flask, add 75 mL of water UHPLC grade and 25 mL of </w:t>
      </w:r>
      <w:r w:rsidR="00384E90" w:rsidRPr="001E50EA">
        <w:rPr>
          <w:color w:val="auto"/>
        </w:rPr>
        <w:t xml:space="preserve">MeOH </w:t>
      </w:r>
      <w:r w:rsidRPr="001E50EA">
        <w:rPr>
          <w:color w:val="auto"/>
        </w:rPr>
        <w:t>UHPLC grade and homogenize.</w:t>
      </w:r>
    </w:p>
    <w:p w14:paraId="1A6B3150" w14:textId="77777777" w:rsidR="00B72483" w:rsidRPr="001E50EA" w:rsidRDefault="00B72483" w:rsidP="003E1EE5">
      <w:pPr>
        <w:pStyle w:val="a3"/>
        <w:tabs>
          <w:tab w:val="left" w:pos="851"/>
        </w:tabs>
        <w:spacing w:before="0" w:beforeAutospacing="0" w:after="0" w:afterAutospacing="0"/>
        <w:contextualSpacing/>
        <w:rPr>
          <w:b/>
          <w:color w:val="auto"/>
        </w:rPr>
      </w:pPr>
    </w:p>
    <w:p w14:paraId="2DED3900" w14:textId="7975EF5A" w:rsidR="00EB0F1B" w:rsidRPr="001E50EA" w:rsidRDefault="00A57B6B" w:rsidP="003E1EE5">
      <w:pPr>
        <w:pStyle w:val="a3"/>
        <w:numPr>
          <w:ilvl w:val="2"/>
          <w:numId w:val="27"/>
        </w:numPr>
        <w:tabs>
          <w:tab w:val="left" w:pos="851"/>
        </w:tabs>
        <w:spacing w:before="0" w:beforeAutospacing="0" w:after="0" w:afterAutospacing="0"/>
        <w:ind w:left="0" w:firstLine="0"/>
        <w:contextualSpacing/>
        <w:rPr>
          <w:b/>
          <w:color w:val="auto"/>
        </w:rPr>
      </w:pPr>
      <w:r w:rsidRPr="001E50EA">
        <w:rPr>
          <w:color w:val="auto"/>
        </w:rPr>
        <w:t>Transfer the extraction buffer to a clean glass bottle</w:t>
      </w:r>
      <w:r w:rsidR="00B72483" w:rsidRPr="001E50EA">
        <w:rPr>
          <w:color w:val="auto"/>
        </w:rPr>
        <w:t>.</w:t>
      </w:r>
      <w:r w:rsidR="00384E90" w:rsidRPr="001E50EA">
        <w:rPr>
          <w:b/>
          <w:color w:val="auto"/>
        </w:rPr>
        <w:t xml:space="preserve"> </w:t>
      </w:r>
      <w:r w:rsidR="002F6ED7" w:rsidRPr="001E50EA">
        <w:rPr>
          <w:color w:val="auto"/>
        </w:rPr>
        <w:t xml:space="preserve">Use fresh solution for the extractions. </w:t>
      </w:r>
      <w:r w:rsidRPr="001E50EA">
        <w:rPr>
          <w:color w:val="auto"/>
        </w:rPr>
        <w:t>This solution can be stored at room temperature for several weeks.</w:t>
      </w:r>
    </w:p>
    <w:p w14:paraId="7389CC0E" w14:textId="77777777" w:rsidR="005A069E" w:rsidRPr="001E50EA" w:rsidRDefault="005A069E" w:rsidP="003E1EE5">
      <w:pPr>
        <w:pStyle w:val="a3"/>
        <w:tabs>
          <w:tab w:val="left" w:pos="851"/>
        </w:tabs>
        <w:spacing w:before="0" w:beforeAutospacing="0" w:after="0" w:afterAutospacing="0"/>
        <w:contextualSpacing/>
        <w:rPr>
          <w:b/>
          <w:color w:val="auto"/>
        </w:rPr>
      </w:pPr>
    </w:p>
    <w:p w14:paraId="7B111A22" w14:textId="0F898A69" w:rsidR="00EB0F1B" w:rsidRPr="001E50EA" w:rsidRDefault="00DC60B6" w:rsidP="003E1EE5">
      <w:pPr>
        <w:pStyle w:val="a3"/>
        <w:numPr>
          <w:ilvl w:val="0"/>
          <w:numId w:val="27"/>
        </w:numPr>
        <w:tabs>
          <w:tab w:val="left" w:pos="851"/>
        </w:tabs>
        <w:spacing w:before="0" w:beforeAutospacing="0" w:after="0" w:afterAutospacing="0"/>
        <w:contextualSpacing/>
        <w:rPr>
          <w:b/>
          <w:color w:val="auto"/>
          <w:highlight w:val="yellow"/>
        </w:rPr>
      </w:pPr>
      <w:bookmarkStart w:id="5" w:name="_Hlk3061935"/>
      <w:r w:rsidRPr="001E50EA">
        <w:rPr>
          <w:b/>
          <w:color w:val="auto"/>
          <w:highlight w:val="yellow"/>
        </w:rPr>
        <w:t>Extraction</w:t>
      </w:r>
      <w:r w:rsidR="00EB0F1B" w:rsidRPr="001E50EA">
        <w:rPr>
          <w:b/>
          <w:color w:val="auto"/>
          <w:highlight w:val="yellow"/>
        </w:rPr>
        <w:t xml:space="preserve"> of chlorophyll, lipids and</w:t>
      </w:r>
      <w:r w:rsidRPr="001E50EA">
        <w:rPr>
          <w:b/>
          <w:color w:val="auto"/>
          <w:highlight w:val="yellow"/>
        </w:rPr>
        <w:t xml:space="preserve"> metabolites</w:t>
      </w:r>
    </w:p>
    <w:p w14:paraId="26587870" w14:textId="77777777" w:rsidR="00EB4FD3" w:rsidRPr="001E50EA" w:rsidRDefault="00EB4FD3" w:rsidP="003E1EE5">
      <w:pPr>
        <w:pStyle w:val="a3"/>
        <w:tabs>
          <w:tab w:val="left" w:pos="851"/>
        </w:tabs>
        <w:spacing w:before="0" w:beforeAutospacing="0" w:after="0" w:afterAutospacing="0"/>
        <w:contextualSpacing/>
        <w:rPr>
          <w:b/>
          <w:color w:val="auto"/>
          <w:highlight w:val="yellow"/>
        </w:rPr>
      </w:pPr>
    </w:p>
    <w:p w14:paraId="7070B9C3" w14:textId="0737C710" w:rsidR="00C31947" w:rsidRPr="001E50EA" w:rsidRDefault="00C31947" w:rsidP="003E1EE5">
      <w:pPr>
        <w:pStyle w:val="a3"/>
        <w:numPr>
          <w:ilvl w:val="1"/>
          <w:numId w:val="27"/>
        </w:numPr>
        <w:tabs>
          <w:tab w:val="left" w:pos="851"/>
          <w:tab w:val="left" w:pos="1134"/>
        </w:tabs>
        <w:spacing w:before="0" w:beforeAutospacing="0" w:after="0" w:afterAutospacing="0"/>
        <w:contextualSpacing/>
        <w:rPr>
          <w:color w:val="auto"/>
          <w:highlight w:val="yellow"/>
        </w:rPr>
      </w:pPr>
      <w:r w:rsidRPr="001E50EA">
        <w:rPr>
          <w:color w:val="auto"/>
          <w:highlight w:val="yellow"/>
        </w:rPr>
        <w:t>Arrange the tubes, with the cell pellet (containing 10-</w:t>
      </w:r>
      <w:r w:rsidR="00B8773D" w:rsidRPr="001E50EA">
        <w:rPr>
          <w:color w:val="auto"/>
          <w:highlight w:val="yellow"/>
        </w:rPr>
        <w:t>15</w:t>
      </w:r>
      <w:r w:rsidRPr="001E50EA">
        <w:rPr>
          <w:color w:val="auto"/>
          <w:highlight w:val="yellow"/>
        </w:rPr>
        <w:t xml:space="preserve"> x 10</w:t>
      </w:r>
      <w:r w:rsidRPr="001E50EA">
        <w:rPr>
          <w:color w:val="auto"/>
          <w:highlight w:val="yellow"/>
          <w:vertAlign w:val="superscript"/>
        </w:rPr>
        <w:t>6</w:t>
      </w:r>
      <w:r w:rsidRPr="001E50EA">
        <w:rPr>
          <w:color w:val="auto"/>
          <w:highlight w:val="yellow"/>
        </w:rPr>
        <w:t xml:space="preserve"> cells), in liquid </w:t>
      </w:r>
      <w:r w:rsidR="006000B5" w:rsidRPr="001E50EA">
        <w:rPr>
          <w:color w:val="auto"/>
          <w:highlight w:val="yellow"/>
        </w:rPr>
        <w:t>nitrogen</w:t>
      </w:r>
      <w:r w:rsidRPr="001E50EA">
        <w:rPr>
          <w:color w:val="auto"/>
          <w:highlight w:val="yellow"/>
        </w:rPr>
        <w:t>.</w:t>
      </w:r>
    </w:p>
    <w:p w14:paraId="1248D29F" w14:textId="77777777" w:rsidR="00C31947" w:rsidRPr="001E50EA" w:rsidRDefault="00C31947" w:rsidP="003E1EE5">
      <w:pPr>
        <w:pStyle w:val="a3"/>
        <w:tabs>
          <w:tab w:val="left" w:pos="851"/>
          <w:tab w:val="left" w:pos="1134"/>
        </w:tabs>
        <w:spacing w:before="0" w:beforeAutospacing="0" w:after="0" w:afterAutospacing="0"/>
        <w:contextualSpacing/>
        <w:rPr>
          <w:color w:val="auto"/>
          <w:highlight w:val="yellow"/>
        </w:rPr>
      </w:pPr>
    </w:p>
    <w:p w14:paraId="05D96BB4" w14:textId="6EAD162F" w:rsidR="0065036B" w:rsidRPr="001E50EA" w:rsidRDefault="00EB0F1B" w:rsidP="003E1EE5">
      <w:pPr>
        <w:pStyle w:val="a3"/>
        <w:numPr>
          <w:ilvl w:val="1"/>
          <w:numId w:val="27"/>
        </w:numPr>
        <w:tabs>
          <w:tab w:val="left" w:pos="851"/>
          <w:tab w:val="left" w:pos="1134"/>
        </w:tabs>
        <w:spacing w:before="0" w:beforeAutospacing="0" w:after="0" w:afterAutospacing="0"/>
        <w:contextualSpacing/>
        <w:rPr>
          <w:color w:val="auto"/>
          <w:highlight w:val="yellow"/>
        </w:rPr>
      </w:pPr>
      <w:r w:rsidRPr="001E50EA">
        <w:rPr>
          <w:color w:val="auto"/>
          <w:highlight w:val="yellow"/>
        </w:rPr>
        <w:t xml:space="preserve">Resuspend the cell pellet </w:t>
      </w:r>
      <w:r w:rsidR="00384E90" w:rsidRPr="001E50EA">
        <w:rPr>
          <w:color w:val="auto"/>
          <w:highlight w:val="yellow"/>
        </w:rPr>
        <w:t xml:space="preserve">in </w:t>
      </w:r>
      <w:r w:rsidR="00F059D2" w:rsidRPr="001E50EA">
        <w:rPr>
          <w:color w:val="auto"/>
          <w:highlight w:val="yellow"/>
        </w:rPr>
        <w:t xml:space="preserve">each tube </w:t>
      </w:r>
      <w:r w:rsidR="00384E90" w:rsidRPr="001E50EA">
        <w:rPr>
          <w:color w:val="auto"/>
          <w:highlight w:val="yellow"/>
        </w:rPr>
        <w:t>with</w:t>
      </w:r>
      <w:r w:rsidRPr="001E50EA">
        <w:rPr>
          <w:color w:val="auto"/>
          <w:highlight w:val="yellow"/>
        </w:rPr>
        <w:t xml:space="preserve"> 1 mL of pre-cooled (-20</w:t>
      </w:r>
      <w:r w:rsidR="001D5290" w:rsidRPr="001E50EA">
        <w:rPr>
          <w:color w:val="auto"/>
          <w:highlight w:val="yellow"/>
        </w:rPr>
        <w:t xml:space="preserve"> </w:t>
      </w:r>
      <w:r w:rsidRPr="001E50EA">
        <w:rPr>
          <w:color w:val="auto"/>
          <w:highlight w:val="yellow"/>
        </w:rPr>
        <w:t>°C) Extraction Buffer 1</w:t>
      </w:r>
      <w:r w:rsidR="0065036B" w:rsidRPr="001E50EA">
        <w:rPr>
          <w:color w:val="auto"/>
          <w:highlight w:val="yellow"/>
        </w:rPr>
        <w:t>.</w:t>
      </w:r>
      <w:r w:rsidR="00C868F8" w:rsidRPr="001E50EA">
        <w:rPr>
          <w:color w:val="auto"/>
          <w:highlight w:val="yellow"/>
        </w:rPr>
        <w:t xml:space="preserve"> </w:t>
      </w:r>
    </w:p>
    <w:p w14:paraId="29B5899C" w14:textId="77777777" w:rsidR="00EB4FD3" w:rsidRPr="001E50EA" w:rsidRDefault="00EB4FD3" w:rsidP="003E1EE5">
      <w:pPr>
        <w:pStyle w:val="a3"/>
        <w:tabs>
          <w:tab w:val="left" w:pos="851"/>
          <w:tab w:val="left" w:pos="1134"/>
        </w:tabs>
        <w:spacing w:before="0" w:beforeAutospacing="0" w:after="0" w:afterAutospacing="0"/>
        <w:contextualSpacing/>
        <w:rPr>
          <w:color w:val="auto"/>
        </w:rPr>
      </w:pPr>
    </w:p>
    <w:p w14:paraId="5496FEDF" w14:textId="2D659539" w:rsidR="00C31947" w:rsidRPr="001E50EA" w:rsidRDefault="00384E90" w:rsidP="003E1EE5">
      <w:pPr>
        <w:pStyle w:val="a3"/>
        <w:tabs>
          <w:tab w:val="left" w:pos="851"/>
        </w:tabs>
        <w:spacing w:before="0" w:beforeAutospacing="0" w:after="0" w:afterAutospacing="0"/>
        <w:contextualSpacing/>
        <w:rPr>
          <w:color w:val="auto"/>
          <w:highlight w:val="yellow"/>
        </w:rPr>
      </w:pPr>
      <w:r w:rsidRPr="001E50EA">
        <w:rPr>
          <w:color w:val="auto"/>
        </w:rPr>
        <w:t xml:space="preserve">NOTE: </w:t>
      </w:r>
      <w:r w:rsidR="00F059D2" w:rsidRPr="001E50EA">
        <w:rPr>
          <w:color w:val="auto"/>
        </w:rPr>
        <w:t xml:space="preserve">Perform this step quickly to </w:t>
      </w:r>
      <w:r w:rsidR="00954D32" w:rsidRPr="001E50EA">
        <w:rPr>
          <w:color w:val="auto"/>
        </w:rPr>
        <w:t>avoid evaporation of</w:t>
      </w:r>
      <w:r w:rsidR="00F059D2" w:rsidRPr="001E50EA">
        <w:rPr>
          <w:color w:val="auto"/>
        </w:rPr>
        <w:t xml:space="preserve"> low viscosity </w:t>
      </w:r>
      <w:r w:rsidR="00954D32" w:rsidRPr="001E50EA">
        <w:rPr>
          <w:color w:val="auto"/>
        </w:rPr>
        <w:t>extraction buffer</w:t>
      </w:r>
      <w:r w:rsidR="00C31947" w:rsidRPr="001E50EA">
        <w:rPr>
          <w:color w:val="auto"/>
        </w:rPr>
        <w:t>.</w:t>
      </w:r>
      <w:r w:rsidR="000C079A" w:rsidRPr="001E50EA">
        <w:rPr>
          <w:color w:val="auto"/>
        </w:rPr>
        <w:t xml:space="preserve"> After adding the Extraction Buffer 1</w:t>
      </w:r>
      <w:r w:rsidRPr="001E50EA">
        <w:rPr>
          <w:color w:val="auto"/>
        </w:rPr>
        <w:t>,</w:t>
      </w:r>
      <w:r w:rsidR="000C079A" w:rsidRPr="001E50EA">
        <w:rPr>
          <w:color w:val="auto"/>
        </w:rPr>
        <w:t xml:space="preserve"> maintain the tubes at room temperature.</w:t>
      </w:r>
    </w:p>
    <w:p w14:paraId="1335D858" w14:textId="77777777" w:rsidR="00EB4FD3" w:rsidRPr="001E50EA" w:rsidRDefault="00EB4FD3" w:rsidP="003E1EE5">
      <w:pPr>
        <w:pStyle w:val="a3"/>
        <w:tabs>
          <w:tab w:val="left" w:pos="851"/>
        </w:tabs>
        <w:spacing w:before="0" w:beforeAutospacing="0" w:after="0" w:afterAutospacing="0"/>
        <w:contextualSpacing/>
        <w:rPr>
          <w:color w:val="auto"/>
          <w:highlight w:val="yellow"/>
        </w:rPr>
      </w:pPr>
    </w:p>
    <w:p w14:paraId="2FD845FF" w14:textId="2A9EC958" w:rsidR="00A00EBB" w:rsidRPr="001E50EA" w:rsidRDefault="0065036B"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Vortex</w:t>
      </w:r>
      <w:r w:rsidR="003E1EE5" w:rsidRPr="001E50EA">
        <w:rPr>
          <w:color w:val="auto"/>
          <w:highlight w:val="yellow"/>
        </w:rPr>
        <w:t xml:space="preserve"> </w:t>
      </w:r>
      <w:r w:rsidR="008D0693" w:rsidRPr="001E50EA">
        <w:rPr>
          <w:color w:val="auto"/>
          <w:highlight w:val="yellow"/>
        </w:rPr>
        <w:t xml:space="preserve">until the </w:t>
      </w:r>
      <w:r w:rsidRPr="001E50EA">
        <w:rPr>
          <w:color w:val="auto"/>
          <w:highlight w:val="yellow"/>
        </w:rPr>
        <w:t>cells</w:t>
      </w:r>
      <w:r w:rsidR="008D0693" w:rsidRPr="001E50EA">
        <w:rPr>
          <w:color w:val="auto"/>
          <w:highlight w:val="yellow"/>
        </w:rPr>
        <w:t xml:space="preserve"> </w:t>
      </w:r>
      <w:r w:rsidR="00C1703F" w:rsidRPr="001E50EA">
        <w:rPr>
          <w:color w:val="auto"/>
          <w:highlight w:val="yellow"/>
        </w:rPr>
        <w:t>are</w:t>
      </w:r>
      <w:r w:rsidRPr="001E50EA">
        <w:rPr>
          <w:color w:val="auto"/>
          <w:highlight w:val="yellow"/>
        </w:rPr>
        <w:t xml:space="preserve"> well homogenized within the extraction mixture</w:t>
      </w:r>
      <w:r w:rsidR="00341550" w:rsidRPr="001E50EA">
        <w:rPr>
          <w:color w:val="auto"/>
          <w:highlight w:val="yellow"/>
        </w:rPr>
        <w:t xml:space="preserve"> and aliquot the mixture into 2 mL</w:t>
      </w:r>
      <w:r w:rsidR="003E1EE5" w:rsidRPr="001E50EA">
        <w:rPr>
          <w:color w:val="auto"/>
          <w:highlight w:val="yellow"/>
        </w:rPr>
        <w:t xml:space="preserve"> </w:t>
      </w:r>
      <w:r w:rsidR="00384E90" w:rsidRPr="001E50EA">
        <w:rPr>
          <w:color w:val="auto"/>
          <w:highlight w:val="yellow"/>
        </w:rPr>
        <w:t xml:space="preserve">microcentrifuge </w:t>
      </w:r>
      <w:r w:rsidR="00341550" w:rsidRPr="001E50EA">
        <w:rPr>
          <w:color w:val="auto"/>
          <w:highlight w:val="yellow"/>
        </w:rPr>
        <w:t>tube</w:t>
      </w:r>
      <w:r w:rsidR="00C5582B" w:rsidRPr="001E50EA">
        <w:rPr>
          <w:color w:val="auto"/>
          <w:highlight w:val="yellow"/>
        </w:rPr>
        <w:t>.</w:t>
      </w:r>
    </w:p>
    <w:p w14:paraId="0B4D0AD1" w14:textId="77777777" w:rsidR="00EB4FD3" w:rsidRPr="001E50EA" w:rsidRDefault="00EB4FD3" w:rsidP="003E1EE5">
      <w:pPr>
        <w:pStyle w:val="a3"/>
        <w:tabs>
          <w:tab w:val="left" w:pos="851"/>
        </w:tabs>
        <w:spacing w:before="0" w:beforeAutospacing="0" w:after="0" w:afterAutospacing="0"/>
        <w:contextualSpacing/>
        <w:rPr>
          <w:color w:val="auto"/>
          <w:highlight w:val="yellow"/>
        </w:rPr>
      </w:pPr>
    </w:p>
    <w:p w14:paraId="13C6CAE9" w14:textId="06E50882" w:rsidR="00A00EBB" w:rsidRPr="001E50EA" w:rsidRDefault="0065036B"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 xml:space="preserve">Sonicate </w:t>
      </w:r>
      <w:r w:rsidR="00384E90" w:rsidRPr="001E50EA">
        <w:rPr>
          <w:color w:val="auto"/>
          <w:highlight w:val="yellow"/>
        </w:rPr>
        <w:t xml:space="preserve">the </w:t>
      </w:r>
      <w:r w:rsidR="008D0693" w:rsidRPr="001E50EA">
        <w:rPr>
          <w:color w:val="auto"/>
          <w:highlight w:val="yellow"/>
        </w:rPr>
        <w:t xml:space="preserve">cultures </w:t>
      </w:r>
      <w:r w:rsidR="007472C2" w:rsidRPr="001E50EA">
        <w:rPr>
          <w:color w:val="auto"/>
          <w:highlight w:val="yellow"/>
        </w:rPr>
        <w:t>using sonication bath</w:t>
      </w:r>
      <w:r w:rsidR="000A5DBF" w:rsidRPr="001E50EA">
        <w:rPr>
          <w:color w:val="auto"/>
          <w:highlight w:val="yellow"/>
        </w:rPr>
        <w:t xml:space="preserve"> (see </w:t>
      </w:r>
      <w:r w:rsidR="00472865" w:rsidRPr="001E50EA">
        <w:rPr>
          <w:b/>
          <w:color w:val="auto"/>
        </w:rPr>
        <w:t>Table of Materials</w:t>
      </w:r>
      <w:r w:rsidR="000A5DBF" w:rsidRPr="001E50EA">
        <w:rPr>
          <w:color w:val="auto"/>
          <w:highlight w:val="yellow"/>
        </w:rPr>
        <w:t>)</w:t>
      </w:r>
      <w:r w:rsidR="007472C2" w:rsidRPr="001E50EA">
        <w:rPr>
          <w:color w:val="auto"/>
          <w:highlight w:val="yellow"/>
        </w:rPr>
        <w:t xml:space="preserve"> </w:t>
      </w:r>
      <w:r w:rsidRPr="001E50EA">
        <w:rPr>
          <w:color w:val="auto"/>
          <w:highlight w:val="yellow"/>
        </w:rPr>
        <w:t>in ice cooled water for 10 min.</w:t>
      </w:r>
    </w:p>
    <w:p w14:paraId="0DD4C41A" w14:textId="77777777" w:rsidR="00EB4FD3" w:rsidRPr="001E50EA" w:rsidRDefault="00EB4FD3" w:rsidP="003E1EE5">
      <w:pPr>
        <w:pStyle w:val="a3"/>
        <w:tabs>
          <w:tab w:val="left" w:pos="851"/>
        </w:tabs>
        <w:spacing w:before="0" w:beforeAutospacing="0" w:after="0" w:afterAutospacing="0"/>
        <w:contextualSpacing/>
        <w:rPr>
          <w:color w:val="auto"/>
          <w:highlight w:val="yellow"/>
        </w:rPr>
      </w:pPr>
    </w:p>
    <w:p w14:paraId="174117E7" w14:textId="1E482AE6" w:rsidR="00A00EBB" w:rsidRPr="001E50EA" w:rsidRDefault="0065036B"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Incubate all the samples on an orbital shaker at 1</w:t>
      </w:r>
      <w:r w:rsidR="00241A4D" w:rsidRPr="001E50EA">
        <w:rPr>
          <w:color w:val="auto"/>
          <w:highlight w:val="yellow"/>
        </w:rPr>
        <w:t>0</w:t>
      </w:r>
      <w:r w:rsidRPr="001E50EA">
        <w:rPr>
          <w:color w:val="auto"/>
          <w:highlight w:val="yellow"/>
        </w:rPr>
        <w:t>00 rpm for 60 min at 4</w:t>
      </w:r>
      <w:r w:rsidR="001D5290" w:rsidRPr="001E50EA">
        <w:rPr>
          <w:color w:val="auto"/>
          <w:highlight w:val="yellow"/>
        </w:rPr>
        <w:t xml:space="preserve"> </w:t>
      </w:r>
      <w:r w:rsidRPr="001E50EA">
        <w:rPr>
          <w:color w:val="auto"/>
          <w:highlight w:val="yellow"/>
        </w:rPr>
        <w:t xml:space="preserve">°C. </w:t>
      </w:r>
    </w:p>
    <w:p w14:paraId="43B241A6" w14:textId="77777777" w:rsidR="00EB4FD3" w:rsidRPr="001E50EA" w:rsidRDefault="00EB4FD3" w:rsidP="003E1EE5">
      <w:pPr>
        <w:pStyle w:val="a3"/>
        <w:tabs>
          <w:tab w:val="left" w:pos="851"/>
        </w:tabs>
        <w:spacing w:before="0" w:beforeAutospacing="0" w:after="0" w:afterAutospacing="0"/>
        <w:contextualSpacing/>
        <w:rPr>
          <w:color w:val="auto"/>
          <w:highlight w:val="yellow"/>
        </w:rPr>
      </w:pPr>
    </w:p>
    <w:p w14:paraId="2815D1B7" w14:textId="5C20F7B0" w:rsidR="00A00EBB" w:rsidRPr="001E50EA" w:rsidRDefault="0062574D"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 xml:space="preserve">To induce the phase </w:t>
      </w:r>
      <w:r w:rsidR="00017D4E" w:rsidRPr="001E50EA">
        <w:rPr>
          <w:color w:val="auto"/>
          <w:highlight w:val="yellow"/>
        </w:rPr>
        <w:t>separation</w:t>
      </w:r>
      <w:r w:rsidR="00384E90" w:rsidRPr="001E50EA">
        <w:rPr>
          <w:color w:val="auto"/>
          <w:highlight w:val="yellow"/>
        </w:rPr>
        <w:t>,</w:t>
      </w:r>
      <w:r w:rsidR="00017D4E" w:rsidRPr="001E50EA">
        <w:rPr>
          <w:color w:val="auto"/>
          <w:highlight w:val="yellow"/>
        </w:rPr>
        <w:t xml:space="preserve"> add</w:t>
      </w:r>
      <w:r w:rsidRPr="001E50EA">
        <w:rPr>
          <w:color w:val="auto"/>
          <w:highlight w:val="yellow"/>
        </w:rPr>
        <w:t xml:space="preserve"> 650 µL of Extraction Buffer 2.</w:t>
      </w:r>
    </w:p>
    <w:p w14:paraId="2AE60EF8" w14:textId="77777777" w:rsidR="00EB4FD3" w:rsidRPr="001E50EA" w:rsidRDefault="00EB4FD3" w:rsidP="003E1EE5">
      <w:pPr>
        <w:pStyle w:val="a3"/>
        <w:tabs>
          <w:tab w:val="left" w:pos="851"/>
        </w:tabs>
        <w:spacing w:before="0" w:beforeAutospacing="0" w:after="0" w:afterAutospacing="0"/>
        <w:contextualSpacing/>
        <w:rPr>
          <w:color w:val="auto"/>
          <w:highlight w:val="yellow"/>
        </w:rPr>
      </w:pPr>
    </w:p>
    <w:p w14:paraId="64D1A772" w14:textId="08386F1B" w:rsidR="00503EFA" w:rsidRPr="001E50EA" w:rsidRDefault="0062574D"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 xml:space="preserve">Vortex </w:t>
      </w:r>
      <w:r w:rsidR="00A6253F" w:rsidRPr="001E50EA">
        <w:rPr>
          <w:color w:val="auto"/>
          <w:highlight w:val="yellow"/>
        </w:rPr>
        <w:t>briefly</w:t>
      </w:r>
      <w:r w:rsidR="001D5290" w:rsidRPr="001E50EA">
        <w:rPr>
          <w:color w:val="auto"/>
          <w:highlight w:val="yellow"/>
        </w:rPr>
        <w:t xml:space="preserve"> followed by c</w:t>
      </w:r>
      <w:r w:rsidR="0034088E" w:rsidRPr="001E50EA">
        <w:rPr>
          <w:color w:val="auto"/>
          <w:highlight w:val="yellow"/>
        </w:rPr>
        <w:t>entrifug</w:t>
      </w:r>
      <w:r w:rsidR="001D5290" w:rsidRPr="001E50EA">
        <w:rPr>
          <w:color w:val="auto"/>
          <w:highlight w:val="yellow"/>
        </w:rPr>
        <w:t>ation</w:t>
      </w:r>
      <w:r w:rsidR="0034088E" w:rsidRPr="001E50EA">
        <w:rPr>
          <w:color w:val="auto"/>
          <w:highlight w:val="yellow"/>
        </w:rPr>
        <w:t xml:space="preserve"> at 20000</w:t>
      </w:r>
      <w:r w:rsidR="00612A70" w:rsidRPr="001E50EA">
        <w:rPr>
          <w:color w:val="auto"/>
          <w:highlight w:val="yellow"/>
        </w:rPr>
        <w:t xml:space="preserve"> </w:t>
      </w:r>
      <w:r w:rsidR="0034088E" w:rsidRPr="001E50EA">
        <w:rPr>
          <w:color w:val="auto"/>
          <w:highlight w:val="yellow"/>
        </w:rPr>
        <w:t>x</w:t>
      </w:r>
      <w:r w:rsidR="00384E90" w:rsidRPr="001E50EA">
        <w:rPr>
          <w:color w:val="auto"/>
          <w:highlight w:val="yellow"/>
        </w:rPr>
        <w:t xml:space="preserve"> </w:t>
      </w:r>
      <w:r w:rsidR="0034088E" w:rsidRPr="001E50EA">
        <w:rPr>
          <w:i/>
          <w:color w:val="auto"/>
          <w:highlight w:val="yellow"/>
        </w:rPr>
        <w:t>g</w:t>
      </w:r>
      <w:r w:rsidR="0034088E" w:rsidRPr="001E50EA">
        <w:rPr>
          <w:color w:val="auto"/>
          <w:highlight w:val="yellow"/>
        </w:rPr>
        <w:t xml:space="preserve"> for 5 min at 4 °C.</w:t>
      </w:r>
    </w:p>
    <w:p w14:paraId="041E0063" w14:textId="77777777" w:rsidR="00EB4FD3" w:rsidRPr="001E50EA" w:rsidRDefault="00EB4FD3" w:rsidP="003E1EE5">
      <w:pPr>
        <w:pStyle w:val="a3"/>
        <w:tabs>
          <w:tab w:val="left" w:pos="851"/>
        </w:tabs>
        <w:spacing w:before="0" w:beforeAutospacing="0" w:after="0" w:afterAutospacing="0"/>
        <w:contextualSpacing/>
        <w:rPr>
          <w:color w:val="auto"/>
        </w:rPr>
      </w:pPr>
    </w:p>
    <w:p w14:paraId="792DAB37" w14:textId="59788B4A" w:rsidR="0034088E" w:rsidRPr="001E50EA" w:rsidRDefault="00384E90" w:rsidP="003E1EE5">
      <w:pPr>
        <w:pStyle w:val="a3"/>
        <w:tabs>
          <w:tab w:val="left" w:pos="851"/>
        </w:tabs>
        <w:spacing w:before="0" w:beforeAutospacing="0" w:after="0" w:afterAutospacing="0"/>
        <w:contextualSpacing/>
        <w:rPr>
          <w:color w:val="auto"/>
        </w:rPr>
      </w:pPr>
      <w:r w:rsidRPr="001E50EA">
        <w:rPr>
          <w:color w:val="auto"/>
        </w:rPr>
        <w:t>NOTE</w:t>
      </w:r>
      <w:r w:rsidR="00503EFA" w:rsidRPr="001E50EA">
        <w:rPr>
          <w:color w:val="auto"/>
        </w:rPr>
        <w:t xml:space="preserve">: </w:t>
      </w:r>
      <w:r w:rsidR="00EB4FD3" w:rsidRPr="001E50EA">
        <w:rPr>
          <w:color w:val="auto"/>
        </w:rPr>
        <w:t xml:space="preserve">After this step, there is a separation of liquid phases and a solid pellet in the bottom of the tube. </w:t>
      </w:r>
      <w:r w:rsidR="00503EFA" w:rsidRPr="001E50EA">
        <w:rPr>
          <w:color w:val="auto"/>
        </w:rPr>
        <w:t>Handle the tubes with care to avoid mixing of the two liquid phases</w:t>
      </w:r>
      <w:r w:rsidR="00241A4D" w:rsidRPr="001E50EA">
        <w:rPr>
          <w:color w:val="auto"/>
        </w:rPr>
        <w:t>.</w:t>
      </w:r>
      <w:r w:rsidR="00503EFA" w:rsidRPr="001E50EA">
        <w:rPr>
          <w:color w:val="auto"/>
        </w:rPr>
        <w:t xml:space="preserve"> The </w:t>
      </w:r>
      <w:r w:rsidR="001D5290" w:rsidRPr="001E50EA">
        <w:rPr>
          <w:color w:val="auto"/>
        </w:rPr>
        <w:t xml:space="preserve">top </w:t>
      </w:r>
      <w:r w:rsidR="0034088E" w:rsidRPr="001E50EA">
        <w:rPr>
          <w:color w:val="auto"/>
        </w:rPr>
        <w:t xml:space="preserve">MTBE-phase </w:t>
      </w:r>
      <w:r w:rsidR="001D5290" w:rsidRPr="001E50EA">
        <w:rPr>
          <w:color w:val="auto"/>
        </w:rPr>
        <w:t>contains</w:t>
      </w:r>
      <w:r w:rsidR="00552A7C" w:rsidRPr="001E50EA">
        <w:rPr>
          <w:color w:val="auto"/>
        </w:rPr>
        <w:t xml:space="preserve"> </w:t>
      </w:r>
      <w:r w:rsidR="00503EFA" w:rsidRPr="001E50EA">
        <w:rPr>
          <w:color w:val="auto"/>
        </w:rPr>
        <w:t xml:space="preserve">lipids and chlorophyll, </w:t>
      </w:r>
      <w:r w:rsidR="00552A7C" w:rsidRPr="001E50EA">
        <w:rPr>
          <w:color w:val="auto"/>
        </w:rPr>
        <w:t>while</w:t>
      </w:r>
      <w:r w:rsidR="00DF07CD" w:rsidRPr="001E50EA">
        <w:rPr>
          <w:color w:val="auto"/>
        </w:rPr>
        <w:t xml:space="preserve"> </w:t>
      </w:r>
      <w:r w:rsidR="00503EFA" w:rsidRPr="001E50EA">
        <w:rPr>
          <w:color w:val="auto"/>
        </w:rPr>
        <w:t>the</w:t>
      </w:r>
      <w:r w:rsidR="0034088E" w:rsidRPr="001E50EA">
        <w:rPr>
          <w:color w:val="auto"/>
        </w:rPr>
        <w:t xml:space="preserve"> lower phase</w:t>
      </w:r>
      <w:r w:rsidR="008960E8" w:rsidRPr="001E50EA">
        <w:rPr>
          <w:color w:val="auto"/>
        </w:rPr>
        <w:t xml:space="preserve"> </w:t>
      </w:r>
      <w:r w:rsidR="00503EFA" w:rsidRPr="001E50EA">
        <w:rPr>
          <w:color w:val="auto"/>
        </w:rPr>
        <w:t>contains</w:t>
      </w:r>
      <w:r w:rsidR="0034088E" w:rsidRPr="001E50EA">
        <w:rPr>
          <w:color w:val="auto"/>
        </w:rPr>
        <w:t xml:space="preserve"> the po</w:t>
      </w:r>
      <w:r w:rsidR="00503EFA" w:rsidRPr="001E50EA">
        <w:rPr>
          <w:color w:val="auto"/>
        </w:rPr>
        <w:t xml:space="preserve">lar and semi-polar metabolites. The </w:t>
      </w:r>
      <w:r w:rsidR="00341550" w:rsidRPr="001E50EA">
        <w:rPr>
          <w:color w:val="auto"/>
        </w:rPr>
        <w:t xml:space="preserve">precipitated </w:t>
      </w:r>
      <w:r w:rsidR="00503EFA" w:rsidRPr="001E50EA">
        <w:rPr>
          <w:color w:val="auto"/>
        </w:rPr>
        <w:t xml:space="preserve">pellet </w:t>
      </w:r>
      <w:r w:rsidR="00341550" w:rsidRPr="001E50EA">
        <w:rPr>
          <w:color w:val="auto"/>
        </w:rPr>
        <w:t>at the bottom contains</w:t>
      </w:r>
      <w:r w:rsidR="00503EFA" w:rsidRPr="001E50EA">
        <w:rPr>
          <w:color w:val="auto"/>
        </w:rPr>
        <w:t xml:space="preserve"> proteins, starch and other insoluble </w:t>
      </w:r>
      <w:r w:rsidR="00341550" w:rsidRPr="001E50EA">
        <w:rPr>
          <w:color w:val="auto"/>
        </w:rPr>
        <w:t xml:space="preserve">molecules. </w:t>
      </w:r>
    </w:p>
    <w:p w14:paraId="495EA235" w14:textId="77777777" w:rsidR="0034088E" w:rsidRPr="001E50EA" w:rsidRDefault="0034088E" w:rsidP="003E1EE5">
      <w:pPr>
        <w:pStyle w:val="a3"/>
        <w:tabs>
          <w:tab w:val="left" w:pos="851"/>
        </w:tabs>
        <w:spacing w:before="0" w:beforeAutospacing="0" w:after="0" w:afterAutospacing="0"/>
        <w:contextualSpacing/>
        <w:rPr>
          <w:color w:val="auto"/>
        </w:rPr>
      </w:pPr>
    </w:p>
    <w:p w14:paraId="717F99A7" w14:textId="72B59D8A" w:rsidR="00D439C5" w:rsidRPr="001E50EA" w:rsidRDefault="00D439C5" w:rsidP="003E1EE5">
      <w:pPr>
        <w:pStyle w:val="a3"/>
        <w:numPr>
          <w:ilvl w:val="0"/>
          <w:numId w:val="27"/>
        </w:numPr>
        <w:tabs>
          <w:tab w:val="left" w:pos="851"/>
        </w:tabs>
        <w:spacing w:before="0" w:beforeAutospacing="0" w:after="0" w:afterAutospacing="0"/>
        <w:contextualSpacing/>
        <w:rPr>
          <w:b/>
          <w:color w:val="auto"/>
          <w:highlight w:val="yellow"/>
        </w:rPr>
      </w:pPr>
      <w:r w:rsidRPr="001E50EA">
        <w:rPr>
          <w:b/>
          <w:color w:val="auto"/>
          <w:highlight w:val="yellow"/>
        </w:rPr>
        <w:t>Aliquoting the fractions</w:t>
      </w:r>
    </w:p>
    <w:p w14:paraId="4D69E0CC" w14:textId="77777777" w:rsidR="007B78BB" w:rsidRPr="001E50EA" w:rsidRDefault="007B78BB" w:rsidP="003E1EE5">
      <w:pPr>
        <w:pStyle w:val="a3"/>
        <w:tabs>
          <w:tab w:val="left" w:pos="851"/>
        </w:tabs>
        <w:spacing w:before="0" w:beforeAutospacing="0" w:after="0" w:afterAutospacing="0"/>
        <w:contextualSpacing/>
        <w:rPr>
          <w:b/>
          <w:color w:val="auto"/>
          <w:highlight w:val="yellow"/>
        </w:rPr>
      </w:pPr>
    </w:p>
    <w:p w14:paraId="70195860" w14:textId="5E467F0C" w:rsidR="00EB4FD3" w:rsidRPr="001E50EA" w:rsidRDefault="00D439C5"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Transfer 500 µL of upper MTBE-phase</w:t>
      </w:r>
      <w:r w:rsidR="00464EBC" w:rsidRPr="001E50EA">
        <w:rPr>
          <w:color w:val="auto"/>
          <w:highlight w:val="yellow"/>
        </w:rPr>
        <w:t xml:space="preserve"> (lipids)</w:t>
      </w:r>
      <w:r w:rsidRPr="001E50EA">
        <w:rPr>
          <w:color w:val="auto"/>
          <w:highlight w:val="yellow"/>
        </w:rPr>
        <w:t xml:space="preserve"> </w:t>
      </w:r>
      <w:r w:rsidR="00A07E27" w:rsidRPr="001E50EA">
        <w:rPr>
          <w:color w:val="auto"/>
          <w:highlight w:val="yellow"/>
        </w:rPr>
        <w:t>in</w:t>
      </w:r>
      <w:r w:rsidRPr="001E50EA">
        <w:rPr>
          <w:color w:val="auto"/>
          <w:highlight w:val="yellow"/>
        </w:rPr>
        <w:t>to a labe</w:t>
      </w:r>
      <w:r w:rsidR="00A07E27" w:rsidRPr="001E50EA">
        <w:rPr>
          <w:color w:val="auto"/>
          <w:highlight w:val="yellow"/>
        </w:rPr>
        <w:t>l</w:t>
      </w:r>
      <w:r w:rsidRPr="001E50EA">
        <w:rPr>
          <w:color w:val="auto"/>
          <w:highlight w:val="yellow"/>
        </w:rPr>
        <w:t xml:space="preserve">led </w:t>
      </w:r>
      <w:r w:rsidR="00A07E27" w:rsidRPr="001E50EA">
        <w:rPr>
          <w:color w:val="auto"/>
          <w:highlight w:val="yellow"/>
        </w:rPr>
        <w:t>1.5 mL tube</w:t>
      </w:r>
      <w:r w:rsidRPr="001E50EA">
        <w:rPr>
          <w:color w:val="auto"/>
          <w:highlight w:val="yellow"/>
        </w:rPr>
        <w:t>.</w:t>
      </w:r>
      <w:r w:rsidR="00464EBC" w:rsidRPr="001E50EA">
        <w:rPr>
          <w:color w:val="auto"/>
        </w:rPr>
        <w:t xml:space="preserve"> </w:t>
      </w:r>
      <w:r w:rsidR="00BC34C5" w:rsidRPr="001E50EA">
        <w:rPr>
          <w:color w:val="auto"/>
        </w:rPr>
        <w:t>D</w:t>
      </w:r>
      <w:r w:rsidR="00464EBC" w:rsidRPr="001E50EA">
        <w:rPr>
          <w:color w:val="auto"/>
        </w:rPr>
        <w:t>r</w:t>
      </w:r>
      <w:r w:rsidR="00217D38" w:rsidRPr="001E50EA">
        <w:rPr>
          <w:color w:val="auto"/>
        </w:rPr>
        <w:t>y</w:t>
      </w:r>
      <w:r w:rsidR="00464EBC" w:rsidRPr="001E50EA">
        <w:rPr>
          <w:color w:val="auto"/>
        </w:rPr>
        <w:t xml:space="preserve"> </w:t>
      </w:r>
      <w:r w:rsidR="00BC34C5" w:rsidRPr="001E50EA">
        <w:rPr>
          <w:color w:val="auto"/>
        </w:rPr>
        <w:t xml:space="preserve">the samples </w:t>
      </w:r>
      <w:r w:rsidR="00A54969" w:rsidRPr="001E50EA">
        <w:rPr>
          <w:color w:val="auto"/>
        </w:rPr>
        <w:t>using</w:t>
      </w:r>
      <w:r w:rsidR="00384E90" w:rsidRPr="001E50EA">
        <w:rPr>
          <w:color w:val="auto"/>
        </w:rPr>
        <w:t xml:space="preserve"> a</w:t>
      </w:r>
      <w:r w:rsidR="00A54969" w:rsidRPr="001E50EA">
        <w:rPr>
          <w:color w:val="auto"/>
        </w:rPr>
        <w:t xml:space="preserve"> vacuum concentrator (see </w:t>
      </w:r>
      <w:r w:rsidR="00472865" w:rsidRPr="001E50EA">
        <w:rPr>
          <w:b/>
          <w:color w:val="auto"/>
        </w:rPr>
        <w:t>Table of Materials</w:t>
      </w:r>
      <w:r w:rsidR="00A54969" w:rsidRPr="001E50EA">
        <w:rPr>
          <w:color w:val="auto"/>
        </w:rPr>
        <w:t xml:space="preserve">) </w:t>
      </w:r>
      <w:r w:rsidR="00217D38" w:rsidRPr="001E50EA">
        <w:rPr>
          <w:color w:val="auto"/>
        </w:rPr>
        <w:t>and</w:t>
      </w:r>
      <w:r w:rsidR="00464EBC" w:rsidRPr="001E50EA">
        <w:rPr>
          <w:color w:val="auto"/>
        </w:rPr>
        <w:t xml:space="preserve"> store at -80</w:t>
      </w:r>
      <w:r w:rsidR="00217D38" w:rsidRPr="001E50EA">
        <w:rPr>
          <w:color w:val="auto"/>
        </w:rPr>
        <w:t xml:space="preserve"> </w:t>
      </w:r>
      <w:r w:rsidR="00464EBC" w:rsidRPr="001E50EA">
        <w:rPr>
          <w:color w:val="auto"/>
        </w:rPr>
        <w:t>°C</w:t>
      </w:r>
      <w:r w:rsidR="0004284A" w:rsidRPr="001E50EA">
        <w:rPr>
          <w:color w:val="auto"/>
        </w:rPr>
        <w:t xml:space="preserve"> until measurement</w:t>
      </w:r>
      <w:r w:rsidR="00464EBC" w:rsidRPr="001E50EA">
        <w:rPr>
          <w:color w:val="auto"/>
        </w:rPr>
        <w:t>.</w:t>
      </w:r>
    </w:p>
    <w:p w14:paraId="27F98376" w14:textId="38805F1C" w:rsidR="00464EBC" w:rsidRPr="001E50EA" w:rsidRDefault="003E1EE5" w:rsidP="003E1EE5">
      <w:pPr>
        <w:pStyle w:val="a3"/>
        <w:tabs>
          <w:tab w:val="left" w:pos="851"/>
        </w:tabs>
        <w:spacing w:before="0" w:beforeAutospacing="0" w:after="0" w:afterAutospacing="0"/>
        <w:contextualSpacing/>
        <w:rPr>
          <w:color w:val="auto"/>
        </w:rPr>
      </w:pPr>
      <w:r w:rsidRPr="001E50EA">
        <w:rPr>
          <w:color w:val="auto"/>
        </w:rPr>
        <w:t xml:space="preserve">   </w:t>
      </w:r>
      <w:r w:rsidR="00464EBC" w:rsidRPr="001E50EA">
        <w:rPr>
          <w:color w:val="auto"/>
        </w:rPr>
        <w:t xml:space="preserve"> </w:t>
      </w:r>
    </w:p>
    <w:p w14:paraId="41BA8171" w14:textId="77777777" w:rsidR="00A00EBB" w:rsidRPr="001E50EA" w:rsidRDefault="00464EBC"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 xml:space="preserve">Remove </w:t>
      </w:r>
      <w:r w:rsidR="00A07E27" w:rsidRPr="001E50EA">
        <w:rPr>
          <w:color w:val="auto"/>
          <w:highlight w:val="yellow"/>
        </w:rPr>
        <w:t xml:space="preserve">the remaining </w:t>
      </w:r>
      <w:r w:rsidRPr="001E50EA">
        <w:rPr>
          <w:color w:val="auto"/>
          <w:highlight w:val="yellow"/>
        </w:rPr>
        <w:t xml:space="preserve">MTBE-phase </w:t>
      </w:r>
      <w:r w:rsidR="00A07E27" w:rsidRPr="001E50EA">
        <w:rPr>
          <w:color w:val="auto"/>
          <w:highlight w:val="yellow"/>
        </w:rPr>
        <w:t xml:space="preserve">using a 200 </w:t>
      </w:r>
      <w:proofErr w:type="spellStart"/>
      <w:r w:rsidR="00A07E27" w:rsidRPr="001E50EA">
        <w:rPr>
          <w:color w:val="auto"/>
          <w:highlight w:val="yellow"/>
        </w:rPr>
        <w:t>μL</w:t>
      </w:r>
      <w:proofErr w:type="spellEnd"/>
      <w:r w:rsidR="00A07E27" w:rsidRPr="001E50EA">
        <w:rPr>
          <w:color w:val="auto"/>
          <w:highlight w:val="yellow"/>
        </w:rPr>
        <w:t xml:space="preserve"> pipette.</w:t>
      </w:r>
    </w:p>
    <w:p w14:paraId="3B5EE291" w14:textId="77777777" w:rsidR="00EB4FD3" w:rsidRPr="001E50EA" w:rsidRDefault="00EB4FD3" w:rsidP="003E1EE5">
      <w:pPr>
        <w:pStyle w:val="a3"/>
        <w:tabs>
          <w:tab w:val="left" w:pos="851"/>
        </w:tabs>
        <w:spacing w:before="0" w:beforeAutospacing="0" w:after="0" w:afterAutospacing="0"/>
        <w:contextualSpacing/>
        <w:rPr>
          <w:color w:val="auto"/>
          <w:highlight w:val="yellow"/>
        </w:rPr>
      </w:pPr>
    </w:p>
    <w:p w14:paraId="242909FE" w14:textId="1C387E7D" w:rsidR="00EB4FD3" w:rsidRPr="001E50EA" w:rsidRDefault="00D439C5"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Transfer 650 µL of the lower phase</w:t>
      </w:r>
      <w:r w:rsidR="00464EBC" w:rsidRPr="001E50EA">
        <w:rPr>
          <w:color w:val="auto"/>
          <w:highlight w:val="yellow"/>
        </w:rPr>
        <w:t xml:space="preserve"> (polar and semi-polar metabolites)</w:t>
      </w:r>
      <w:r w:rsidRPr="001E50EA">
        <w:rPr>
          <w:color w:val="auto"/>
          <w:highlight w:val="yellow"/>
        </w:rPr>
        <w:t xml:space="preserve"> to a new </w:t>
      </w:r>
      <w:r w:rsidR="00A54969" w:rsidRPr="001E50EA">
        <w:rPr>
          <w:color w:val="auto"/>
          <w:highlight w:val="yellow"/>
        </w:rPr>
        <w:t xml:space="preserve">labeled </w:t>
      </w:r>
      <w:r w:rsidRPr="001E50EA">
        <w:rPr>
          <w:color w:val="auto"/>
          <w:highlight w:val="yellow"/>
        </w:rPr>
        <w:t>tube</w:t>
      </w:r>
      <w:r w:rsidR="00464EBC" w:rsidRPr="001E50EA">
        <w:rPr>
          <w:color w:val="auto"/>
          <w:highlight w:val="yellow"/>
        </w:rPr>
        <w:t>.</w:t>
      </w:r>
      <w:r w:rsidR="00384E90" w:rsidRPr="001E50EA">
        <w:rPr>
          <w:color w:val="auto"/>
        </w:rPr>
        <w:t xml:space="preserve"> </w:t>
      </w:r>
      <w:r w:rsidR="00BC34C5" w:rsidRPr="001E50EA">
        <w:rPr>
          <w:color w:val="auto"/>
        </w:rPr>
        <w:t>D</w:t>
      </w:r>
      <w:r w:rsidR="00217D38" w:rsidRPr="001E50EA">
        <w:rPr>
          <w:color w:val="auto"/>
        </w:rPr>
        <w:t>ry</w:t>
      </w:r>
      <w:r w:rsidR="00BC34C5" w:rsidRPr="001E50EA">
        <w:rPr>
          <w:color w:val="auto"/>
        </w:rPr>
        <w:t xml:space="preserve"> the samples</w:t>
      </w:r>
      <w:r w:rsidR="00217D38" w:rsidRPr="001E50EA">
        <w:rPr>
          <w:color w:val="auto"/>
        </w:rPr>
        <w:t xml:space="preserve"> </w:t>
      </w:r>
      <w:r w:rsidR="00A54969" w:rsidRPr="001E50EA">
        <w:rPr>
          <w:color w:val="auto"/>
        </w:rPr>
        <w:t xml:space="preserve">using </w:t>
      </w:r>
      <w:r w:rsidR="00384E90" w:rsidRPr="001E50EA">
        <w:rPr>
          <w:color w:val="auto"/>
        </w:rPr>
        <w:t xml:space="preserve">a </w:t>
      </w:r>
      <w:r w:rsidR="00A54969" w:rsidRPr="001E50EA">
        <w:rPr>
          <w:color w:val="auto"/>
        </w:rPr>
        <w:t xml:space="preserve">vacuum concentrator (see </w:t>
      </w:r>
      <w:r w:rsidR="00472865" w:rsidRPr="001E50EA">
        <w:rPr>
          <w:b/>
          <w:color w:val="auto"/>
        </w:rPr>
        <w:t>Table of Materials</w:t>
      </w:r>
      <w:r w:rsidR="00A54969" w:rsidRPr="001E50EA">
        <w:rPr>
          <w:color w:val="auto"/>
        </w:rPr>
        <w:t>)</w:t>
      </w:r>
      <w:r w:rsidR="00464EBC" w:rsidRPr="001E50EA">
        <w:rPr>
          <w:color w:val="auto"/>
        </w:rPr>
        <w:t xml:space="preserve"> and store at -80</w:t>
      </w:r>
      <w:r w:rsidR="00217D38" w:rsidRPr="001E50EA">
        <w:rPr>
          <w:color w:val="auto"/>
        </w:rPr>
        <w:t xml:space="preserve"> </w:t>
      </w:r>
      <w:r w:rsidR="00464EBC" w:rsidRPr="001E50EA">
        <w:rPr>
          <w:color w:val="auto"/>
        </w:rPr>
        <w:t>°C</w:t>
      </w:r>
      <w:r w:rsidR="0004284A" w:rsidRPr="001E50EA">
        <w:rPr>
          <w:color w:val="auto"/>
        </w:rPr>
        <w:t xml:space="preserve"> until measurement</w:t>
      </w:r>
      <w:r w:rsidR="00464EBC" w:rsidRPr="001E50EA">
        <w:rPr>
          <w:color w:val="auto"/>
        </w:rPr>
        <w:t xml:space="preserve">. </w:t>
      </w:r>
    </w:p>
    <w:p w14:paraId="7E986D6E" w14:textId="62FA776E" w:rsidR="00A00EBB" w:rsidRPr="001E50EA" w:rsidRDefault="003E1EE5" w:rsidP="003E1EE5">
      <w:pPr>
        <w:pStyle w:val="a3"/>
        <w:tabs>
          <w:tab w:val="left" w:pos="851"/>
        </w:tabs>
        <w:spacing w:before="0" w:beforeAutospacing="0" w:after="0" w:afterAutospacing="0"/>
        <w:contextualSpacing/>
        <w:rPr>
          <w:color w:val="auto"/>
          <w:highlight w:val="yellow"/>
        </w:rPr>
      </w:pPr>
      <w:r w:rsidRPr="001E50EA">
        <w:rPr>
          <w:color w:val="auto"/>
          <w:highlight w:val="yellow"/>
        </w:rPr>
        <w:t xml:space="preserve">   </w:t>
      </w:r>
    </w:p>
    <w:p w14:paraId="79A57807" w14:textId="53DF8942" w:rsidR="00A00EBB" w:rsidRPr="001E50EA" w:rsidRDefault="00464EBC"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 xml:space="preserve">Remove the remaining lower phase </w:t>
      </w:r>
      <w:r w:rsidR="00EC7ECA" w:rsidRPr="001E50EA">
        <w:rPr>
          <w:color w:val="auto"/>
          <w:highlight w:val="yellow"/>
        </w:rPr>
        <w:t xml:space="preserve">by </w:t>
      </w:r>
      <w:r w:rsidRPr="001E50EA">
        <w:rPr>
          <w:color w:val="auto"/>
          <w:highlight w:val="yellow"/>
        </w:rPr>
        <w:t>pipetting off the excess volume.</w:t>
      </w:r>
    </w:p>
    <w:p w14:paraId="6F7923D0" w14:textId="77777777" w:rsidR="00EB4FD3" w:rsidRPr="001E50EA" w:rsidRDefault="00EB4FD3" w:rsidP="003E1EE5">
      <w:pPr>
        <w:pStyle w:val="a3"/>
        <w:tabs>
          <w:tab w:val="left" w:pos="851"/>
        </w:tabs>
        <w:spacing w:before="0" w:beforeAutospacing="0" w:after="0" w:afterAutospacing="0"/>
        <w:contextualSpacing/>
        <w:rPr>
          <w:color w:val="auto"/>
          <w:highlight w:val="yellow"/>
        </w:rPr>
      </w:pPr>
    </w:p>
    <w:p w14:paraId="64F0252A" w14:textId="09DEEC30" w:rsidR="0004284A" w:rsidRPr="001E50EA" w:rsidRDefault="009073A4"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Freeze the solid pellet in liquid nitrogen and store at -80 °C until further extraction.</w:t>
      </w:r>
    </w:p>
    <w:p w14:paraId="21B38455" w14:textId="77777777" w:rsidR="006D0C0F" w:rsidRPr="001E50EA" w:rsidRDefault="006D0C0F" w:rsidP="003E1EE5">
      <w:pPr>
        <w:pStyle w:val="a3"/>
        <w:tabs>
          <w:tab w:val="left" w:pos="851"/>
        </w:tabs>
        <w:spacing w:before="0" w:beforeAutospacing="0" w:after="0" w:afterAutospacing="0"/>
        <w:contextualSpacing/>
        <w:rPr>
          <w:color w:val="auto"/>
          <w:highlight w:val="yellow"/>
        </w:rPr>
      </w:pPr>
    </w:p>
    <w:p w14:paraId="2782FC81" w14:textId="462226BD" w:rsidR="0088743B" w:rsidRPr="001E50EA" w:rsidRDefault="0004284A" w:rsidP="003E1EE5">
      <w:pPr>
        <w:pStyle w:val="a3"/>
        <w:numPr>
          <w:ilvl w:val="0"/>
          <w:numId w:val="27"/>
        </w:numPr>
        <w:tabs>
          <w:tab w:val="left" w:pos="851"/>
        </w:tabs>
        <w:spacing w:before="0" w:beforeAutospacing="0" w:after="0" w:afterAutospacing="0"/>
        <w:contextualSpacing/>
        <w:rPr>
          <w:b/>
          <w:color w:val="auto"/>
          <w:highlight w:val="yellow"/>
        </w:rPr>
      </w:pPr>
      <w:r w:rsidRPr="001E50EA">
        <w:rPr>
          <w:b/>
          <w:color w:val="auto"/>
          <w:highlight w:val="yellow"/>
        </w:rPr>
        <w:t xml:space="preserve">Determination of polar metabolites </w:t>
      </w:r>
      <w:r w:rsidR="0018568A" w:rsidRPr="001E50EA">
        <w:rPr>
          <w:b/>
          <w:color w:val="auto"/>
          <w:highlight w:val="yellow"/>
        </w:rPr>
        <w:t>(primary metabolites)</w:t>
      </w:r>
    </w:p>
    <w:p w14:paraId="14B3543B" w14:textId="77777777" w:rsidR="00EB4FD3" w:rsidRPr="001E50EA" w:rsidRDefault="00EB4FD3" w:rsidP="003E1EE5">
      <w:pPr>
        <w:pStyle w:val="a3"/>
        <w:tabs>
          <w:tab w:val="left" w:pos="851"/>
        </w:tabs>
        <w:spacing w:before="0" w:beforeAutospacing="0" w:after="0" w:afterAutospacing="0"/>
        <w:contextualSpacing/>
        <w:rPr>
          <w:b/>
          <w:color w:val="auto"/>
          <w:highlight w:val="yellow"/>
        </w:rPr>
      </w:pPr>
    </w:p>
    <w:p w14:paraId="194FBD69" w14:textId="5FDD125A" w:rsidR="00017D4E" w:rsidRPr="001E50EA" w:rsidRDefault="00A6253F" w:rsidP="003E1EE5">
      <w:pPr>
        <w:pStyle w:val="a3"/>
        <w:numPr>
          <w:ilvl w:val="1"/>
          <w:numId w:val="27"/>
        </w:numPr>
        <w:tabs>
          <w:tab w:val="left" w:pos="851"/>
        </w:tabs>
        <w:spacing w:before="0" w:beforeAutospacing="0" w:after="0" w:afterAutospacing="0"/>
        <w:contextualSpacing/>
        <w:rPr>
          <w:b/>
          <w:color w:val="auto"/>
          <w:highlight w:val="yellow"/>
        </w:rPr>
      </w:pPr>
      <w:r w:rsidRPr="001E50EA">
        <w:rPr>
          <w:color w:val="auto"/>
          <w:highlight w:val="yellow"/>
        </w:rPr>
        <w:t>Re</w:t>
      </w:r>
      <w:r w:rsidR="00A00EBB" w:rsidRPr="001E50EA">
        <w:rPr>
          <w:color w:val="auto"/>
          <w:highlight w:val="yellow"/>
        </w:rPr>
        <w:t xml:space="preserve">suspend the dried </w:t>
      </w:r>
      <w:r w:rsidR="00017D4E" w:rsidRPr="001E50EA">
        <w:rPr>
          <w:color w:val="auto"/>
          <w:highlight w:val="yellow"/>
        </w:rPr>
        <w:t>pellet of the polar phase (</w:t>
      </w:r>
      <w:r w:rsidR="00CA54AA" w:rsidRPr="001E50EA">
        <w:rPr>
          <w:color w:val="auto"/>
          <w:highlight w:val="yellow"/>
        </w:rPr>
        <w:t xml:space="preserve">step </w:t>
      </w:r>
      <w:r w:rsidR="00017D4E" w:rsidRPr="001E50EA">
        <w:rPr>
          <w:color w:val="auto"/>
          <w:highlight w:val="yellow"/>
        </w:rPr>
        <w:t xml:space="preserve">6.3) in </w:t>
      </w:r>
      <w:proofErr w:type="spellStart"/>
      <w:r w:rsidR="00017D4E" w:rsidRPr="001E50EA">
        <w:rPr>
          <w:color w:val="auto"/>
          <w:highlight w:val="yellow"/>
        </w:rPr>
        <w:t>methoxyamine</w:t>
      </w:r>
      <w:proofErr w:type="spellEnd"/>
      <w:r w:rsidR="00017D4E" w:rsidRPr="001E50EA">
        <w:rPr>
          <w:color w:val="auto"/>
          <w:highlight w:val="yellow"/>
        </w:rPr>
        <w:t xml:space="preserve">-hydrochloride/pyridine solution for </w:t>
      </w:r>
      <w:proofErr w:type="spellStart"/>
      <w:r w:rsidR="00017D4E" w:rsidRPr="001E50EA">
        <w:rPr>
          <w:color w:val="auto"/>
          <w:highlight w:val="yellow"/>
        </w:rPr>
        <w:t>methoxymization</w:t>
      </w:r>
      <w:proofErr w:type="spellEnd"/>
      <w:r w:rsidR="00017D4E" w:rsidRPr="001E50EA">
        <w:rPr>
          <w:color w:val="auto"/>
          <w:highlight w:val="yellow"/>
        </w:rPr>
        <w:t xml:space="preserve"> of carbonyl groups.</w:t>
      </w:r>
    </w:p>
    <w:p w14:paraId="226FBB76" w14:textId="77777777" w:rsidR="00EB4FD3" w:rsidRPr="001E50EA" w:rsidRDefault="00EB4FD3" w:rsidP="003E1EE5">
      <w:pPr>
        <w:pStyle w:val="a3"/>
        <w:tabs>
          <w:tab w:val="left" w:pos="851"/>
        </w:tabs>
        <w:spacing w:before="0" w:beforeAutospacing="0" w:after="0" w:afterAutospacing="0"/>
        <w:contextualSpacing/>
        <w:rPr>
          <w:b/>
          <w:color w:val="auto"/>
          <w:highlight w:val="yellow"/>
        </w:rPr>
      </w:pPr>
    </w:p>
    <w:p w14:paraId="0455F139" w14:textId="78E8A7A0" w:rsidR="00017D4E" w:rsidRPr="001E50EA" w:rsidRDefault="00A6253F" w:rsidP="003E1EE5">
      <w:pPr>
        <w:pStyle w:val="a3"/>
        <w:numPr>
          <w:ilvl w:val="1"/>
          <w:numId w:val="27"/>
        </w:numPr>
        <w:tabs>
          <w:tab w:val="left" w:pos="851"/>
        </w:tabs>
        <w:spacing w:before="0" w:beforeAutospacing="0" w:after="0" w:afterAutospacing="0"/>
        <w:contextualSpacing/>
        <w:rPr>
          <w:b/>
          <w:color w:val="auto"/>
          <w:highlight w:val="yellow"/>
        </w:rPr>
      </w:pPr>
      <w:r w:rsidRPr="001E50EA">
        <w:rPr>
          <w:color w:val="auto"/>
          <w:highlight w:val="yellow"/>
        </w:rPr>
        <w:t>Heat the samples</w:t>
      </w:r>
      <w:r w:rsidR="00017D4E" w:rsidRPr="001E50EA">
        <w:rPr>
          <w:color w:val="auto"/>
          <w:highlight w:val="yellow"/>
        </w:rPr>
        <w:t xml:space="preserve"> at 37 °C for 90 min.</w:t>
      </w:r>
    </w:p>
    <w:p w14:paraId="77BD0E61" w14:textId="77777777" w:rsidR="00EB4FD3" w:rsidRPr="001E50EA" w:rsidRDefault="00EB4FD3" w:rsidP="003E1EE5">
      <w:pPr>
        <w:pStyle w:val="a3"/>
        <w:tabs>
          <w:tab w:val="left" w:pos="851"/>
        </w:tabs>
        <w:spacing w:before="0" w:beforeAutospacing="0" w:after="0" w:afterAutospacing="0"/>
        <w:contextualSpacing/>
        <w:rPr>
          <w:b/>
          <w:color w:val="auto"/>
          <w:highlight w:val="yellow"/>
        </w:rPr>
      </w:pPr>
    </w:p>
    <w:p w14:paraId="712A9B59" w14:textId="6AA6413F" w:rsidR="00A00EBB" w:rsidRPr="001E50EA" w:rsidRDefault="00A6253F" w:rsidP="003E1EE5">
      <w:pPr>
        <w:pStyle w:val="a3"/>
        <w:numPr>
          <w:ilvl w:val="1"/>
          <w:numId w:val="27"/>
        </w:numPr>
        <w:tabs>
          <w:tab w:val="left" w:pos="851"/>
        </w:tabs>
        <w:spacing w:before="0" w:beforeAutospacing="0" w:after="0" w:afterAutospacing="0"/>
        <w:contextualSpacing/>
        <w:rPr>
          <w:b/>
          <w:color w:val="auto"/>
          <w:highlight w:val="yellow"/>
        </w:rPr>
      </w:pPr>
      <w:r w:rsidRPr="001E50EA">
        <w:rPr>
          <w:color w:val="auto"/>
          <w:highlight w:val="yellow"/>
        </w:rPr>
        <w:t>Derivatize</w:t>
      </w:r>
      <w:r w:rsidR="00017D4E" w:rsidRPr="001E50EA">
        <w:rPr>
          <w:color w:val="auto"/>
          <w:highlight w:val="yellow"/>
        </w:rPr>
        <w:t xml:space="preserve"> the samples with N-methyl-N-</w:t>
      </w:r>
      <w:proofErr w:type="spellStart"/>
      <w:r w:rsidR="00017D4E" w:rsidRPr="001E50EA">
        <w:rPr>
          <w:color w:val="auto"/>
          <w:highlight w:val="yellow"/>
        </w:rPr>
        <w:t>trimethylsilyltrifloracetamide</w:t>
      </w:r>
      <w:proofErr w:type="spellEnd"/>
      <w:r w:rsidR="00017D4E" w:rsidRPr="001E50EA">
        <w:rPr>
          <w:color w:val="auto"/>
          <w:highlight w:val="yellow"/>
        </w:rPr>
        <w:t xml:space="preserve"> (MSTFA) for 30 min at 37 °C</w:t>
      </w:r>
      <w:r w:rsidR="00725589" w:rsidRPr="001E50EA">
        <w:rPr>
          <w:color w:val="auto"/>
          <w:highlight w:val="yellow"/>
        </w:rPr>
        <w:t xml:space="preserve"> as described </w:t>
      </w:r>
      <w:r w:rsidR="00384E90" w:rsidRPr="001E50EA">
        <w:rPr>
          <w:color w:val="auto"/>
          <w:highlight w:val="yellow"/>
        </w:rPr>
        <w:t>previously</w:t>
      </w:r>
      <w:r w:rsidR="00725589" w:rsidRPr="001E50EA">
        <w:rPr>
          <w:color w:val="auto"/>
          <w:highlight w:val="yellow"/>
        </w:rPr>
        <w:fldChar w:fldCharType="begin"/>
      </w:r>
      <w:r w:rsidR="00167A8F" w:rsidRPr="001E50EA">
        <w:rPr>
          <w:color w:val="auto"/>
          <w:highlight w:val="yellow"/>
        </w:rPr>
        <w:instrText xml:space="preserve"> ADDIN EN.CITE &lt;EndNote&gt;&lt;Cite&gt;&lt;Author&gt;Roessner&lt;/Author&gt;&lt;Year&gt;2000&lt;/Year&gt;&lt;RecNum&gt;13&lt;/RecNum&gt;&lt;DisplayText&gt;&lt;style face="superscript"&gt;13&lt;/style&gt;&lt;/DisplayText&gt;&lt;record&gt;&lt;rec-number&gt;13&lt;/rec-number&gt;&lt;foreign-keys&gt;&lt;key app="EN" db-id="5e55vtzpksp92vefastvwzdlevd0azrtw9tf" timestamp="1551796991"&gt;13&lt;/key&gt;&lt;/foreign-keys&gt;&lt;ref-type name="Journal Article"&gt;17&lt;/ref-type&gt;&lt;contributors&gt;&lt;authors&gt;&lt;author&gt;Roessner, U.&lt;/author&gt;&lt;author&gt;Wagner, C.&lt;/author&gt;&lt;author&gt;Kopka, J.&lt;/author&gt;&lt;author&gt;Trethewey, R. N.&lt;/author&gt;&lt;author&gt;Willmitzer, L.&lt;/author&gt;&lt;/authors&gt;&lt;/contributors&gt;&lt;auth-address&gt;Max-Planck-Institut fur Molekulare Pflanzenphysiologie, Am Muhlenberg 1, 14476 Golm, Germany.&lt;/auth-address&gt;&lt;titles&gt;&lt;title&gt;Technical advance: simultaneous analysis of metabolites in potato tuber by gas chromatography-mass spectrometry&lt;/title&gt;&lt;secondary-title&gt;Plant J&lt;/secondary-title&gt;&lt;alt-title&gt;The Plant journal : for cell and molecular biology&lt;/alt-title&gt;&lt;/titles&gt;&lt;periodical&gt;&lt;full-title&gt;Plant J&lt;/full-title&gt;&lt;abbr-1&gt;The Plant journal : for cell and molecular biology&lt;/abbr-1&gt;&lt;/periodical&gt;&lt;alt-periodical&gt;&lt;full-title&gt;Plant J&lt;/full-title&gt;&lt;abbr-1&gt;The Plant journal : for cell and molecular biology&lt;/abbr-1&gt;&lt;/alt-periodical&gt;&lt;pages&gt;131-42&lt;/pages&gt;&lt;volume&gt;23&lt;/volume&gt;&lt;number&gt;1&lt;/number&gt;&lt;edition&gt;2000/08/06&lt;/edition&gt;&lt;keywords&gt;&lt;keyword&gt;Gas Chromatography-Mass Spectrometry&lt;/keyword&gt;&lt;keyword&gt;Plants, Genetically Modified/metabolism&lt;/keyword&gt;&lt;keyword&gt;Solanum tuberosum/*metabolism&lt;/keyword&gt;&lt;/keywords&gt;&lt;dates&gt;&lt;year&gt;2000&lt;/year&gt;&lt;pub-dates&gt;&lt;date&gt;Jul&lt;/date&gt;&lt;/pub-dates&gt;&lt;/dates&gt;&lt;isbn&gt;0960-7412 (Print)&amp;#xD;0960-7412 (Linking)&lt;/isbn&gt;&lt;accession-num&gt;10929108&lt;/accession-num&gt;&lt;urls&gt;&lt;related-urls&gt;&lt;url&gt;https://www.ncbi.nlm.nih.gov/pubmed/10929108&lt;/url&gt;&lt;/related-urls&gt;&lt;/urls&gt;&lt;language&gt;eng&lt;/language&gt;&lt;/record&gt;&lt;/Cite&gt;&lt;/EndNote&gt;</w:instrText>
      </w:r>
      <w:r w:rsidR="00725589" w:rsidRPr="001E50EA">
        <w:rPr>
          <w:color w:val="auto"/>
          <w:highlight w:val="yellow"/>
        </w:rPr>
        <w:fldChar w:fldCharType="separate"/>
      </w:r>
      <w:r w:rsidR="00167A8F" w:rsidRPr="001E50EA">
        <w:rPr>
          <w:noProof/>
          <w:color w:val="auto"/>
          <w:highlight w:val="yellow"/>
          <w:vertAlign w:val="superscript"/>
        </w:rPr>
        <w:t>13</w:t>
      </w:r>
      <w:r w:rsidR="00725589" w:rsidRPr="001E50EA">
        <w:rPr>
          <w:color w:val="auto"/>
          <w:highlight w:val="yellow"/>
        </w:rPr>
        <w:fldChar w:fldCharType="end"/>
      </w:r>
      <w:r w:rsidR="00017D4E" w:rsidRPr="001E50EA">
        <w:rPr>
          <w:color w:val="auto"/>
          <w:highlight w:val="yellow"/>
        </w:rPr>
        <w:t xml:space="preserve">. </w:t>
      </w:r>
    </w:p>
    <w:p w14:paraId="5D48FF4E" w14:textId="77777777" w:rsidR="00EB4FD3" w:rsidRPr="001E50EA" w:rsidRDefault="00EB4FD3" w:rsidP="003E1EE5">
      <w:pPr>
        <w:pStyle w:val="a3"/>
        <w:tabs>
          <w:tab w:val="left" w:pos="851"/>
        </w:tabs>
        <w:spacing w:before="0" w:beforeAutospacing="0" w:after="0" w:afterAutospacing="0"/>
        <w:contextualSpacing/>
        <w:rPr>
          <w:b/>
          <w:color w:val="auto"/>
          <w:highlight w:val="yellow"/>
        </w:rPr>
      </w:pPr>
    </w:p>
    <w:p w14:paraId="14AB14CA" w14:textId="7035434C" w:rsidR="00017D4E" w:rsidRPr="001E50EA" w:rsidRDefault="00017D4E"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 xml:space="preserve">Use </w:t>
      </w:r>
      <w:r w:rsidR="00384E90" w:rsidRPr="001E50EA">
        <w:rPr>
          <w:color w:val="auto"/>
          <w:highlight w:val="yellow"/>
        </w:rPr>
        <w:t xml:space="preserve">gas chromatography coupled to time-of-flight mass spectrometry </w:t>
      </w:r>
      <w:r w:rsidRPr="001E50EA">
        <w:rPr>
          <w:color w:val="auto"/>
          <w:highlight w:val="yellow"/>
        </w:rPr>
        <w:t>(</w:t>
      </w:r>
      <w:r w:rsidR="00384E90" w:rsidRPr="001E50EA">
        <w:rPr>
          <w:color w:val="auto"/>
          <w:highlight w:val="yellow"/>
        </w:rPr>
        <w:t>GC-TOF-MS</w:t>
      </w:r>
      <w:r w:rsidRPr="001E50EA">
        <w:rPr>
          <w:color w:val="auto"/>
          <w:highlight w:val="yellow"/>
        </w:rPr>
        <w:t>) to analyze the primary metabolites.</w:t>
      </w:r>
      <w:r w:rsidR="000A0AE2" w:rsidRPr="001E50EA">
        <w:rPr>
          <w:color w:val="auto"/>
          <w:highlight w:val="yellow"/>
        </w:rPr>
        <w:t xml:space="preserve"> The gradient parameters </w:t>
      </w:r>
      <w:r w:rsidR="00DE7386" w:rsidRPr="001E50EA">
        <w:rPr>
          <w:color w:val="auto"/>
          <w:highlight w:val="yellow"/>
        </w:rPr>
        <w:t xml:space="preserve">used were </w:t>
      </w:r>
      <w:r w:rsidR="00A54969" w:rsidRPr="001E50EA">
        <w:rPr>
          <w:color w:val="auto"/>
          <w:highlight w:val="yellow"/>
        </w:rPr>
        <w:t>according</w:t>
      </w:r>
      <w:r w:rsidR="00DE7386" w:rsidRPr="001E50EA">
        <w:rPr>
          <w:color w:val="auto"/>
          <w:highlight w:val="yellow"/>
        </w:rPr>
        <w:t xml:space="preserve"> to the previously described protocol</w:t>
      </w:r>
      <w:r w:rsidR="00DE7386" w:rsidRPr="001E50EA">
        <w:rPr>
          <w:color w:val="auto"/>
          <w:highlight w:val="yellow"/>
        </w:rPr>
        <w:fldChar w:fldCharType="begin"/>
      </w:r>
      <w:r w:rsidR="00167A8F" w:rsidRPr="001E50EA">
        <w:rPr>
          <w:color w:val="auto"/>
          <w:highlight w:val="yellow"/>
        </w:rPr>
        <w:instrText xml:space="preserve"> ADDIN EN.CITE &lt;EndNote&gt;&lt;Cite&gt;&lt;Author&gt;Salem&lt;/Author&gt;&lt;Year&gt;2017&lt;/Year&gt;&lt;RecNum&gt;14&lt;/RecNum&gt;&lt;DisplayText&gt;&lt;style face="superscript"&gt;14&lt;/style&gt;&lt;/DisplayText&gt;&lt;record&gt;&lt;rec-number&gt;14&lt;/rec-number&gt;&lt;foreign-keys&gt;&lt;key app="EN" db-id="5e55vtzpksp92vefastvwzdlevd0azrtw9tf" timestamp="1551796992"&gt;14&lt;/key&gt;&lt;/foreign-keys&gt;&lt;ref-type name="Journal Article"&gt;17&lt;/ref-type&gt;&lt;contributors&gt;&lt;authors&gt;&lt;author&gt;Salem, M.&lt;/author&gt;&lt;author&gt;Bernach, M.&lt;/author&gt;&lt;author&gt;Bajdzienko, K.&lt;/author&gt;&lt;author&gt;Giavalisco, P.&lt;/author&gt;&lt;/authors&gt;&lt;/contributors&gt;&lt;auth-address&gt;Max Planck Institute of Molecular Plant Physiology, Golm, Germany; Department of Pharmacognosy, Faculty of Pharmacy, Cairo University.&amp;#xD;Max Planck Institute of Molecular Plant Physiology, Golm, Germany.&amp;#xD;Max Planck Institute of Molecular Plant Physiology, Golm, Germany; giavalisco@mpimp-golm.mpg.de.&lt;/auth-address&gt;&lt;titles&gt;&lt;title&gt;A Simple Fractionated Extraction Method for the Comprehensive Analysis of Metabolites, Lipids, and Proteins from a Single Sample&lt;/title&gt;&lt;secondary-title&gt;J Vis Exp&lt;/secondary-title&gt;&lt;/titles&gt;&lt;periodical&gt;&lt;full-title&gt;J Vis Exp&lt;/full-title&gt;&lt;/periodical&gt;&lt;number&gt;124&lt;/number&gt;&lt;edition&gt;2017/06/13&lt;/edition&gt;&lt;keywords&gt;&lt;keyword&gt;Arabidopsis&lt;/keyword&gt;&lt;keyword&gt;Chromatography, Gas&lt;/keyword&gt;&lt;keyword&gt;Chromatography, Liquid&lt;/keyword&gt;&lt;keyword&gt;Lipids/*isolation &amp;amp; purification&lt;/keyword&gt;&lt;keyword&gt;Mass Spectrometry/methods&lt;/keyword&gt;&lt;keyword&gt;Metabolomics/methods&lt;/keyword&gt;&lt;keyword&gt;Proteins/*isolation &amp;amp; purification&lt;/keyword&gt;&lt;keyword&gt;Proteomics/methods&lt;/keyword&gt;&lt;/keywords&gt;&lt;dates&gt;&lt;year&gt;2017&lt;/year&gt;&lt;pub-dates&gt;&lt;date&gt;Jun 1&lt;/date&gt;&lt;/pub-dates&gt;&lt;/dates&gt;&lt;isbn&gt;1940-087X (Electronic)&amp;#xD;1940-087X (Linking)&lt;/isbn&gt;&lt;accession-num&gt;28605387&lt;/accession-num&gt;&lt;urls&gt;&lt;related-urls&gt;&lt;url&gt;https://www.ncbi.nlm.nih.gov/pubmed/28605387&lt;/url&gt;&lt;/related-urls&gt;&lt;/urls&gt;&lt;custom2&gt;PMC5608179&lt;/custom2&gt;&lt;electronic-resource-num&gt;10.3791/55802&lt;/electronic-resource-num&gt;&lt;/record&gt;&lt;/Cite&gt;&lt;/EndNote&gt;</w:instrText>
      </w:r>
      <w:r w:rsidR="00DE7386" w:rsidRPr="001E50EA">
        <w:rPr>
          <w:color w:val="auto"/>
          <w:highlight w:val="yellow"/>
        </w:rPr>
        <w:fldChar w:fldCharType="separate"/>
      </w:r>
      <w:r w:rsidR="00167A8F" w:rsidRPr="001E50EA">
        <w:rPr>
          <w:noProof/>
          <w:color w:val="auto"/>
          <w:highlight w:val="yellow"/>
          <w:vertAlign w:val="superscript"/>
        </w:rPr>
        <w:t>14</w:t>
      </w:r>
      <w:r w:rsidR="00DE7386" w:rsidRPr="001E50EA">
        <w:rPr>
          <w:color w:val="auto"/>
          <w:highlight w:val="yellow"/>
        </w:rPr>
        <w:fldChar w:fldCharType="end"/>
      </w:r>
      <w:r w:rsidR="00DE7386" w:rsidRPr="001E50EA">
        <w:rPr>
          <w:color w:val="auto"/>
          <w:highlight w:val="yellow"/>
        </w:rPr>
        <w:t>.</w:t>
      </w:r>
    </w:p>
    <w:p w14:paraId="49AB3B65" w14:textId="77777777" w:rsidR="00017D4E" w:rsidRPr="001E50EA" w:rsidRDefault="00017D4E" w:rsidP="003E1EE5">
      <w:pPr>
        <w:pStyle w:val="a3"/>
        <w:tabs>
          <w:tab w:val="left" w:pos="851"/>
        </w:tabs>
        <w:spacing w:before="0" w:beforeAutospacing="0" w:after="0" w:afterAutospacing="0"/>
        <w:contextualSpacing/>
        <w:rPr>
          <w:color w:val="auto"/>
          <w:highlight w:val="yellow"/>
        </w:rPr>
      </w:pPr>
    </w:p>
    <w:p w14:paraId="2C1FFD67" w14:textId="6ED6004F" w:rsidR="00017D4E" w:rsidRPr="001E50EA" w:rsidRDefault="00017D4E" w:rsidP="003E1EE5">
      <w:pPr>
        <w:pStyle w:val="a3"/>
        <w:numPr>
          <w:ilvl w:val="0"/>
          <w:numId w:val="27"/>
        </w:numPr>
        <w:tabs>
          <w:tab w:val="left" w:pos="851"/>
        </w:tabs>
        <w:spacing w:before="0" w:beforeAutospacing="0" w:after="0" w:afterAutospacing="0"/>
        <w:contextualSpacing/>
        <w:rPr>
          <w:b/>
          <w:color w:val="auto"/>
          <w:highlight w:val="yellow"/>
        </w:rPr>
      </w:pPr>
      <w:r w:rsidRPr="001E50EA">
        <w:rPr>
          <w:b/>
          <w:color w:val="auto"/>
          <w:highlight w:val="yellow"/>
        </w:rPr>
        <w:t xml:space="preserve">Determination of non-polar metabolites </w:t>
      </w:r>
      <w:r w:rsidR="0018568A" w:rsidRPr="001E50EA">
        <w:rPr>
          <w:b/>
          <w:color w:val="auto"/>
          <w:highlight w:val="yellow"/>
        </w:rPr>
        <w:t>(Lipids)</w:t>
      </w:r>
    </w:p>
    <w:p w14:paraId="1BA40552" w14:textId="77777777" w:rsidR="00EB4FD3" w:rsidRPr="001E50EA" w:rsidRDefault="00EB4FD3" w:rsidP="003E1EE5">
      <w:pPr>
        <w:pStyle w:val="a3"/>
        <w:tabs>
          <w:tab w:val="left" w:pos="851"/>
        </w:tabs>
        <w:spacing w:before="0" w:beforeAutospacing="0" w:after="0" w:afterAutospacing="0"/>
        <w:contextualSpacing/>
        <w:rPr>
          <w:b/>
          <w:color w:val="auto"/>
          <w:highlight w:val="yellow"/>
        </w:rPr>
      </w:pPr>
    </w:p>
    <w:p w14:paraId="729D8813" w14:textId="0A36B4D7" w:rsidR="00E56AB1" w:rsidRPr="001E50EA" w:rsidRDefault="00A6253F"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Re</w:t>
      </w:r>
      <w:r w:rsidR="008D0693" w:rsidRPr="001E50EA">
        <w:rPr>
          <w:color w:val="auto"/>
          <w:highlight w:val="yellow"/>
        </w:rPr>
        <w:t>-</w:t>
      </w:r>
      <w:r w:rsidR="00017D4E" w:rsidRPr="001E50EA">
        <w:rPr>
          <w:color w:val="auto"/>
          <w:highlight w:val="yellow"/>
        </w:rPr>
        <w:t>suspend the dried pellet of non-polar phase (</w:t>
      </w:r>
      <w:r w:rsidR="00CA54AA" w:rsidRPr="001E50EA">
        <w:rPr>
          <w:color w:val="auto"/>
          <w:highlight w:val="yellow"/>
        </w:rPr>
        <w:t xml:space="preserve">step </w:t>
      </w:r>
      <w:r w:rsidR="00E56AB1" w:rsidRPr="001E50EA">
        <w:rPr>
          <w:color w:val="auto"/>
          <w:highlight w:val="yellow"/>
        </w:rPr>
        <w:t xml:space="preserve">6.1) in a mixture of </w:t>
      </w:r>
      <w:proofErr w:type="spellStart"/>
      <w:proofErr w:type="gramStart"/>
      <w:r w:rsidR="00E56AB1" w:rsidRPr="001E50EA">
        <w:rPr>
          <w:color w:val="auto"/>
          <w:highlight w:val="yellow"/>
        </w:rPr>
        <w:t>acetonitrile:isopropanol</w:t>
      </w:r>
      <w:proofErr w:type="spellEnd"/>
      <w:proofErr w:type="gramEnd"/>
      <w:r w:rsidR="00E56AB1" w:rsidRPr="001E50EA">
        <w:rPr>
          <w:color w:val="auto"/>
          <w:highlight w:val="yellow"/>
        </w:rPr>
        <w:t xml:space="preserve"> (7:3</w:t>
      </w:r>
      <w:r w:rsidR="008D0693" w:rsidRPr="001E50EA">
        <w:rPr>
          <w:color w:val="auto"/>
          <w:highlight w:val="yellow"/>
        </w:rPr>
        <w:t>, v:v</w:t>
      </w:r>
      <w:r w:rsidR="00E56AB1" w:rsidRPr="001E50EA">
        <w:rPr>
          <w:color w:val="auto"/>
          <w:highlight w:val="yellow"/>
        </w:rPr>
        <w:t>).</w:t>
      </w:r>
    </w:p>
    <w:p w14:paraId="5E2D7CBA" w14:textId="77777777" w:rsidR="00EB4FD3" w:rsidRPr="001E50EA" w:rsidRDefault="00EB4FD3" w:rsidP="003E1EE5">
      <w:pPr>
        <w:pStyle w:val="a3"/>
        <w:tabs>
          <w:tab w:val="left" w:pos="851"/>
        </w:tabs>
        <w:spacing w:before="0" w:beforeAutospacing="0" w:after="0" w:afterAutospacing="0"/>
        <w:contextualSpacing/>
        <w:rPr>
          <w:color w:val="auto"/>
          <w:highlight w:val="yellow"/>
        </w:rPr>
      </w:pPr>
    </w:p>
    <w:p w14:paraId="75D0D754" w14:textId="68E6A8CE" w:rsidR="00804819" w:rsidRPr="001E50EA" w:rsidRDefault="00E56AB1"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 xml:space="preserve">Centrifuge </w:t>
      </w:r>
      <w:r w:rsidR="006B2C36" w:rsidRPr="001E50EA">
        <w:rPr>
          <w:color w:val="auto"/>
          <w:highlight w:val="yellow"/>
        </w:rPr>
        <w:t>at 20000 x</w:t>
      </w:r>
      <w:r w:rsidR="00384E90" w:rsidRPr="001E50EA">
        <w:rPr>
          <w:color w:val="auto"/>
          <w:highlight w:val="yellow"/>
        </w:rPr>
        <w:t xml:space="preserve"> </w:t>
      </w:r>
      <w:r w:rsidR="006B2C36" w:rsidRPr="001E50EA">
        <w:rPr>
          <w:i/>
          <w:color w:val="auto"/>
          <w:highlight w:val="yellow"/>
        </w:rPr>
        <w:t>g</w:t>
      </w:r>
      <w:r w:rsidR="006B2C36" w:rsidRPr="001E50EA">
        <w:rPr>
          <w:color w:val="auto"/>
          <w:highlight w:val="yellow"/>
        </w:rPr>
        <w:t xml:space="preserve"> </w:t>
      </w:r>
      <w:r w:rsidRPr="001E50EA">
        <w:rPr>
          <w:color w:val="auto"/>
          <w:highlight w:val="yellow"/>
        </w:rPr>
        <w:t>and separate on a reverse phase C8 column (100</w:t>
      </w:r>
      <w:r w:rsidR="000D14C6" w:rsidRPr="001E50EA">
        <w:rPr>
          <w:color w:val="auto"/>
          <w:highlight w:val="yellow"/>
        </w:rPr>
        <w:t xml:space="preserve"> </w:t>
      </w:r>
      <w:r w:rsidRPr="001E50EA">
        <w:rPr>
          <w:color w:val="auto"/>
          <w:highlight w:val="yellow"/>
        </w:rPr>
        <w:t>mm×2.1</w:t>
      </w:r>
      <w:r w:rsidR="000D14C6" w:rsidRPr="001E50EA">
        <w:rPr>
          <w:color w:val="auto"/>
          <w:highlight w:val="yellow"/>
        </w:rPr>
        <w:t xml:space="preserve"> </w:t>
      </w:r>
      <w:r w:rsidRPr="001E50EA">
        <w:rPr>
          <w:color w:val="auto"/>
          <w:highlight w:val="yellow"/>
        </w:rPr>
        <w:t>mm×1.7</w:t>
      </w:r>
      <w:r w:rsidR="000D14C6" w:rsidRPr="001E50EA">
        <w:rPr>
          <w:color w:val="auto"/>
          <w:highlight w:val="yellow"/>
        </w:rPr>
        <w:t xml:space="preserve"> </w:t>
      </w:r>
      <w:proofErr w:type="spellStart"/>
      <w:r w:rsidRPr="001E50EA">
        <w:rPr>
          <w:color w:val="auto"/>
          <w:highlight w:val="yellow"/>
        </w:rPr>
        <w:t>μm</w:t>
      </w:r>
      <w:proofErr w:type="spellEnd"/>
      <w:r w:rsidRPr="001E50EA">
        <w:rPr>
          <w:color w:val="auto"/>
          <w:highlight w:val="yellow"/>
        </w:rPr>
        <w:t xml:space="preserve"> particles), using a UPLC system</w:t>
      </w:r>
      <w:r w:rsidR="006B2C36" w:rsidRPr="001E50EA">
        <w:rPr>
          <w:color w:val="auto"/>
          <w:highlight w:val="yellow"/>
        </w:rPr>
        <w:t xml:space="preserve"> (see </w:t>
      </w:r>
      <w:r w:rsidR="00472865" w:rsidRPr="001E50EA">
        <w:rPr>
          <w:b/>
          <w:color w:val="auto"/>
        </w:rPr>
        <w:t>Table of Materials</w:t>
      </w:r>
      <w:r w:rsidR="006B2C36" w:rsidRPr="001E50EA">
        <w:rPr>
          <w:color w:val="auto"/>
          <w:highlight w:val="yellow"/>
        </w:rPr>
        <w:t>)</w:t>
      </w:r>
      <w:r w:rsidRPr="001E50EA">
        <w:rPr>
          <w:color w:val="auto"/>
          <w:highlight w:val="yellow"/>
        </w:rPr>
        <w:t xml:space="preserve">. </w:t>
      </w:r>
      <w:r w:rsidR="00017D4E" w:rsidRPr="001E50EA">
        <w:rPr>
          <w:color w:val="auto"/>
          <w:highlight w:val="yellow"/>
        </w:rPr>
        <w:t xml:space="preserve">The two mobile phases were water with 1% 1 M ammonium acetate, 0.1% acetic acid (Buffer A), and </w:t>
      </w:r>
      <w:proofErr w:type="spellStart"/>
      <w:proofErr w:type="gramStart"/>
      <w:r w:rsidR="00017D4E" w:rsidRPr="001E50EA">
        <w:rPr>
          <w:color w:val="auto"/>
          <w:highlight w:val="yellow"/>
        </w:rPr>
        <w:t>acetonitrile:isopropanol</w:t>
      </w:r>
      <w:proofErr w:type="spellEnd"/>
      <w:proofErr w:type="gramEnd"/>
      <w:r w:rsidR="00017D4E" w:rsidRPr="001E50EA">
        <w:rPr>
          <w:color w:val="auto"/>
          <w:highlight w:val="yellow"/>
        </w:rPr>
        <w:t xml:space="preserve"> (7:3) containing 1% 1 M ammonium</w:t>
      </w:r>
      <w:r w:rsidR="00474AB7" w:rsidRPr="001E50EA">
        <w:rPr>
          <w:color w:val="auto"/>
          <w:highlight w:val="yellow"/>
        </w:rPr>
        <w:t xml:space="preserve"> </w:t>
      </w:r>
      <w:r w:rsidR="00017D4E" w:rsidRPr="001E50EA">
        <w:rPr>
          <w:color w:val="auto"/>
          <w:highlight w:val="yellow"/>
        </w:rPr>
        <w:t>acetate, 0.1% acetic acid (Buffer B).</w:t>
      </w:r>
      <w:r w:rsidR="00DE7386" w:rsidRPr="001E50EA">
        <w:rPr>
          <w:color w:val="auto"/>
          <w:highlight w:val="yellow"/>
        </w:rPr>
        <w:t xml:space="preserve"> </w:t>
      </w:r>
    </w:p>
    <w:p w14:paraId="2181F8E2" w14:textId="77777777" w:rsidR="00804819" w:rsidRPr="001E50EA" w:rsidRDefault="00804819" w:rsidP="003E1EE5">
      <w:pPr>
        <w:pStyle w:val="af3"/>
        <w:ind w:left="0"/>
        <w:rPr>
          <w:color w:val="auto"/>
          <w:highlight w:val="yellow"/>
        </w:rPr>
      </w:pPr>
    </w:p>
    <w:p w14:paraId="4829AE07" w14:textId="12DD5CFC" w:rsidR="00E56AB1" w:rsidRPr="001E50EA" w:rsidRDefault="00384E90"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Use t</w:t>
      </w:r>
      <w:r w:rsidR="00DE7386" w:rsidRPr="001E50EA">
        <w:rPr>
          <w:color w:val="auto"/>
          <w:highlight w:val="yellow"/>
        </w:rPr>
        <w:t xml:space="preserve">he gradient parameters </w:t>
      </w:r>
      <w:r w:rsidR="00474AB7" w:rsidRPr="001E50EA">
        <w:rPr>
          <w:color w:val="auto"/>
          <w:highlight w:val="yellow"/>
        </w:rPr>
        <w:t>according</w:t>
      </w:r>
      <w:r w:rsidR="00DE7386" w:rsidRPr="001E50EA">
        <w:rPr>
          <w:color w:val="auto"/>
          <w:highlight w:val="yellow"/>
        </w:rPr>
        <w:t xml:space="preserve"> to the previously described protocol</w:t>
      </w:r>
      <w:r w:rsidR="00DE7386" w:rsidRPr="001E50EA">
        <w:rPr>
          <w:color w:val="auto"/>
          <w:highlight w:val="yellow"/>
        </w:rPr>
        <w:fldChar w:fldCharType="begin"/>
      </w:r>
      <w:r w:rsidR="00167A8F" w:rsidRPr="001E50EA">
        <w:rPr>
          <w:color w:val="auto"/>
          <w:highlight w:val="yellow"/>
        </w:rPr>
        <w:instrText xml:space="preserve"> ADDIN EN.CITE &lt;EndNote&gt;&lt;Cite&gt;&lt;Author&gt;Salem&lt;/Author&gt;&lt;Year&gt;2017&lt;/Year&gt;&lt;RecNum&gt;14&lt;/RecNum&gt;&lt;DisplayText&gt;&lt;style face="superscript"&gt;14&lt;/style&gt;&lt;/DisplayText&gt;&lt;record&gt;&lt;rec-number&gt;14&lt;/rec-number&gt;&lt;foreign-keys&gt;&lt;key app="EN" db-id="5e55vtzpksp92vefastvwzdlevd0azrtw9tf" timestamp="1551796992"&gt;14&lt;/key&gt;&lt;/foreign-keys&gt;&lt;ref-type name="Journal Article"&gt;17&lt;/ref-type&gt;&lt;contributors&gt;&lt;authors&gt;&lt;author&gt;Salem, M.&lt;/author&gt;&lt;author&gt;Bernach, M.&lt;/author&gt;&lt;author&gt;Bajdzienko, K.&lt;/author&gt;&lt;author&gt;Giavalisco, P.&lt;/author&gt;&lt;/authors&gt;&lt;/contributors&gt;&lt;auth-address&gt;Max Planck Institute of Molecular Plant Physiology, Golm, Germany; Department of Pharmacognosy, Faculty of Pharmacy, Cairo University.&amp;#xD;Max Planck Institute of Molecular Plant Physiology, Golm, Germany.&amp;#xD;Max Planck Institute of Molecular Plant Physiology, Golm, Germany; giavalisco@mpimp-golm.mpg.de.&lt;/auth-address&gt;&lt;titles&gt;&lt;title&gt;A Simple Fractionated Extraction Method for the Comprehensive Analysis of Metabolites, Lipids, and Proteins from a Single Sample&lt;/title&gt;&lt;secondary-title&gt;J Vis Exp&lt;/secondary-title&gt;&lt;/titles&gt;&lt;periodical&gt;&lt;full-title&gt;J Vis Exp&lt;/full-title&gt;&lt;/periodical&gt;&lt;number&gt;124&lt;/number&gt;&lt;edition&gt;2017/06/13&lt;/edition&gt;&lt;keywords&gt;&lt;keyword&gt;Arabidopsis&lt;/keyword&gt;&lt;keyword&gt;Chromatography, Gas&lt;/keyword&gt;&lt;keyword&gt;Chromatography, Liquid&lt;/keyword&gt;&lt;keyword&gt;Lipids/*isolation &amp;amp; purification&lt;/keyword&gt;&lt;keyword&gt;Mass Spectrometry/methods&lt;/keyword&gt;&lt;keyword&gt;Metabolomics/methods&lt;/keyword&gt;&lt;keyword&gt;Proteins/*isolation &amp;amp; purification&lt;/keyword&gt;&lt;keyword&gt;Proteomics/methods&lt;/keyword&gt;&lt;/keywords&gt;&lt;dates&gt;&lt;year&gt;2017&lt;/year&gt;&lt;pub-dates&gt;&lt;date&gt;Jun 1&lt;/date&gt;&lt;/pub-dates&gt;&lt;/dates&gt;&lt;isbn&gt;1940-087X (Electronic)&amp;#xD;1940-087X (Linking)&lt;/isbn&gt;&lt;accession-num&gt;28605387&lt;/accession-num&gt;&lt;urls&gt;&lt;related-urls&gt;&lt;url&gt;https://www.ncbi.nlm.nih.gov/pubmed/28605387&lt;/url&gt;&lt;/related-urls&gt;&lt;/urls&gt;&lt;custom2&gt;PMC5608179&lt;/custom2&gt;&lt;electronic-resource-num&gt;10.3791/55802&lt;/electronic-resource-num&gt;&lt;/record&gt;&lt;/Cite&gt;&lt;/EndNote&gt;</w:instrText>
      </w:r>
      <w:r w:rsidR="00DE7386" w:rsidRPr="001E50EA">
        <w:rPr>
          <w:color w:val="auto"/>
          <w:highlight w:val="yellow"/>
        </w:rPr>
        <w:fldChar w:fldCharType="separate"/>
      </w:r>
      <w:r w:rsidR="00167A8F" w:rsidRPr="001E50EA">
        <w:rPr>
          <w:noProof/>
          <w:color w:val="auto"/>
          <w:highlight w:val="yellow"/>
          <w:vertAlign w:val="superscript"/>
        </w:rPr>
        <w:t>14</w:t>
      </w:r>
      <w:r w:rsidR="00DE7386" w:rsidRPr="001E50EA">
        <w:rPr>
          <w:color w:val="auto"/>
          <w:highlight w:val="yellow"/>
        </w:rPr>
        <w:fldChar w:fldCharType="end"/>
      </w:r>
      <w:r w:rsidR="00DE7386" w:rsidRPr="001E50EA">
        <w:rPr>
          <w:color w:val="auto"/>
          <w:highlight w:val="yellow"/>
        </w:rPr>
        <w:t>.</w:t>
      </w:r>
    </w:p>
    <w:p w14:paraId="1F3666BD" w14:textId="77777777" w:rsidR="00DE7386" w:rsidRPr="001E50EA" w:rsidRDefault="00DE7386" w:rsidP="003E1EE5">
      <w:pPr>
        <w:pStyle w:val="a3"/>
        <w:tabs>
          <w:tab w:val="left" w:pos="851"/>
        </w:tabs>
        <w:spacing w:before="0" w:beforeAutospacing="0" w:after="0" w:afterAutospacing="0"/>
        <w:contextualSpacing/>
        <w:rPr>
          <w:color w:val="auto"/>
          <w:highlight w:val="yellow"/>
        </w:rPr>
      </w:pPr>
    </w:p>
    <w:p w14:paraId="2311673A" w14:textId="62BEAE18" w:rsidR="006D0C0F" w:rsidRPr="001E50EA" w:rsidRDefault="00E56AB1" w:rsidP="003E1EE5">
      <w:pPr>
        <w:pStyle w:val="a3"/>
        <w:numPr>
          <w:ilvl w:val="0"/>
          <w:numId w:val="27"/>
        </w:numPr>
        <w:tabs>
          <w:tab w:val="left" w:pos="851"/>
        </w:tabs>
        <w:spacing w:before="0" w:beforeAutospacing="0" w:after="0" w:afterAutospacing="0"/>
        <w:contextualSpacing/>
        <w:rPr>
          <w:b/>
          <w:color w:val="auto"/>
          <w:highlight w:val="yellow"/>
        </w:rPr>
      </w:pPr>
      <w:r w:rsidRPr="001E50EA">
        <w:rPr>
          <w:b/>
          <w:color w:val="auto"/>
          <w:highlight w:val="yellow"/>
        </w:rPr>
        <w:t>Determination of chlorophyll content</w:t>
      </w:r>
    </w:p>
    <w:p w14:paraId="37157881" w14:textId="77777777" w:rsidR="00CE107E" w:rsidRPr="001E50EA" w:rsidRDefault="00CE107E" w:rsidP="003E1EE5">
      <w:pPr>
        <w:pStyle w:val="a3"/>
        <w:tabs>
          <w:tab w:val="left" w:pos="851"/>
        </w:tabs>
        <w:spacing w:before="0" w:beforeAutospacing="0" w:after="0" w:afterAutospacing="0"/>
        <w:contextualSpacing/>
        <w:rPr>
          <w:b/>
          <w:color w:val="auto"/>
          <w:highlight w:val="yellow"/>
        </w:rPr>
      </w:pPr>
    </w:p>
    <w:p w14:paraId="5AF6A70A" w14:textId="171EB0E1" w:rsidR="00D519A6" w:rsidRPr="001E50EA" w:rsidRDefault="00D519A6"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Mix 100 µL of the MTBE-phase (</w:t>
      </w:r>
      <w:r w:rsidR="00CA54AA" w:rsidRPr="001E50EA">
        <w:rPr>
          <w:color w:val="auto"/>
          <w:highlight w:val="yellow"/>
        </w:rPr>
        <w:t xml:space="preserve">step </w:t>
      </w:r>
      <w:r w:rsidRPr="001E50EA">
        <w:rPr>
          <w:color w:val="auto"/>
          <w:highlight w:val="yellow"/>
        </w:rPr>
        <w:t xml:space="preserve">6.1) with </w:t>
      </w:r>
      <w:r w:rsidR="00A6253F" w:rsidRPr="001E50EA">
        <w:rPr>
          <w:color w:val="auto"/>
          <w:highlight w:val="yellow"/>
        </w:rPr>
        <w:t>9</w:t>
      </w:r>
      <w:r w:rsidR="00804819" w:rsidRPr="001E50EA">
        <w:rPr>
          <w:color w:val="auto"/>
          <w:highlight w:val="yellow"/>
        </w:rPr>
        <w:t>0</w:t>
      </w:r>
      <w:r w:rsidR="00A6253F" w:rsidRPr="001E50EA">
        <w:rPr>
          <w:color w:val="auto"/>
          <w:highlight w:val="yellow"/>
        </w:rPr>
        <w:t>0</w:t>
      </w:r>
      <w:r w:rsidR="00AD7554" w:rsidRPr="001E50EA">
        <w:rPr>
          <w:color w:val="auto"/>
          <w:highlight w:val="yellow"/>
        </w:rPr>
        <w:t xml:space="preserve"> </w:t>
      </w:r>
      <w:r w:rsidR="00A6253F" w:rsidRPr="001E50EA">
        <w:rPr>
          <w:color w:val="auto"/>
          <w:highlight w:val="yellow"/>
        </w:rPr>
        <w:t xml:space="preserve">µL </w:t>
      </w:r>
      <w:r w:rsidR="00F6622F" w:rsidRPr="001E50EA">
        <w:rPr>
          <w:color w:val="auto"/>
          <w:highlight w:val="yellow"/>
        </w:rPr>
        <w:t>of</w:t>
      </w:r>
      <w:r w:rsidR="00A6253F" w:rsidRPr="001E50EA">
        <w:rPr>
          <w:color w:val="auto"/>
          <w:highlight w:val="yellow"/>
        </w:rPr>
        <w:t xml:space="preserve"> 90% methanol for a method blank as well as the experimental samples.</w:t>
      </w:r>
    </w:p>
    <w:p w14:paraId="1209A2A5" w14:textId="77777777" w:rsidR="00EB4FD3" w:rsidRPr="001E50EA" w:rsidRDefault="00EB4FD3" w:rsidP="003E1EE5">
      <w:pPr>
        <w:pStyle w:val="a3"/>
        <w:tabs>
          <w:tab w:val="left" w:pos="851"/>
        </w:tabs>
        <w:spacing w:before="0" w:beforeAutospacing="0" w:after="0" w:afterAutospacing="0"/>
        <w:contextualSpacing/>
        <w:rPr>
          <w:color w:val="auto"/>
          <w:highlight w:val="yellow"/>
        </w:rPr>
      </w:pPr>
    </w:p>
    <w:p w14:paraId="59A5D510" w14:textId="7DAC2150" w:rsidR="00C31947" w:rsidRPr="001E50EA" w:rsidRDefault="00D519A6"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 xml:space="preserve">Measure </w:t>
      </w:r>
      <w:r w:rsidR="00F6622F" w:rsidRPr="001E50EA">
        <w:rPr>
          <w:color w:val="auto"/>
          <w:highlight w:val="yellow"/>
        </w:rPr>
        <w:t>the absorbance using spectro</w:t>
      </w:r>
      <w:r w:rsidR="000E4192" w:rsidRPr="001E50EA">
        <w:rPr>
          <w:color w:val="auto"/>
          <w:highlight w:val="yellow"/>
        </w:rPr>
        <w:t>photo</w:t>
      </w:r>
      <w:r w:rsidR="00F6622F" w:rsidRPr="001E50EA">
        <w:rPr>
          <w:color w:val="auto"/>
          <w:highlight w:val="yellow"/>
        </w:rPr>
        <w:t xml:space="preserve">meter at a wavelength of 665 nm and 652 nm to distinguish between chlorophyll </w:t>
      </w:r>
      <w:r w:rsidR="00F6622F" w:rsidRPr="001E50EA">
        <w:rPr>
          <w:i/>
          <w:color w:val="auto"/>
          <w:highlight w:val="yellow"/>
        </w:rPr>
        <w:t>a</w:t>
      </w:r>
      <w:r w:rsidR="00F6622F" w:rsidRPr="001E50EA">
        <w:rPr>
          <w:color w:val="auto"/>
          <w:highlight w:val="yellow"/>
        </w:rPr>
        <w:t xml:space="preserve"> and chlorophyll </w:t>
      </w:r>
      <w:r w:rsidR="00F6622F" w:rsidRPr="001E50EA">
        <w:rPr>
          <w:i/>
          <w:color w:val="auto"/>
          <w:highlight w:val="yellow"/>
        </w:rPr>
        <w:t>b.</w:t>
      </w:r>
      <w:r w:rsidRPr="001E50EA">
        <w:rPr>
          <w:color w:val="auto"/>
          <w:highlight w:val="yellow"/>
        </w:rPr>
        <w:t xml:space="preserve"> </w:t>
      </w:r>
    </w:p>
    <w:p w14:paraId="624B61E6" w14:textId="77777777" w:rsidR="00C31947" w:rsidRPr="001E50EA" w:rsidRDefault="00C31947" w:rsidP="003E1EE5">
      <w:pPr>
        <w:pStyle w:val="af3"/>
        <w:ind w:left="0"/>
        <w:rPr>
          <w:color w:val="auto"/>
        </w:rPr>
      </w:pPr>
    </w:p>
    <w:p w14:paraId="4EE7E217" w14:textId="5C38BD48" w:rsidR="00EB4FD3" w:rsidRPr="001E50EA" w:rsidRDefault="00384E90" w:rsidP="003E1EE5">
      <w:pPr>
        <w:pStyle w:val="a3"/>
        <w:tabs>
          <w:tab w:val="left" w:pos="851"/>
        </w:tabs>
        <w:spacing w:before="0" w:beforeAutospacing="0" w:after="0" w:afterAutospacing="0"/>
        <w:contextualSpacing/>
        <w:rPr>
          <w:color w:val="auto"/>
        </w:rPr>
      </w:pPr>
      <w:r w:rsidRPr="001E50EA">
        <w:rPr>
          <w:color w:val="auto"/>
        </w:rPr>
        <w:t>NOTE</w:t>
      </w:r>
      <w:r w:rsidR="00F6622F" w:rsidRPr="001E50EA">
        <w:rPr>
          <w:color w:val="auto"/>
        </w:rPr>
        <w:t xml:space="preserve">: </w:t>
      </w:r>
      <w:r w:rsidR="006000B5" w:rsidRPr="001E50EA">
        <w:rPr>
          <w:color w:val="auto"/>
        </w:rPr>
        <w:t>T</w:t>
      </w:r>
      <w:r w:rsidR="00F6622F" w:rsidRPr="001E50EA">
        <w:rPr>
          <w:color w:val="auto"/>
        </w:rPr>
        <w:t xml:space="preserve">he absorption </w:t>
      </w:r>
      <w:r w:rsidR="006000B5" w:rsidRPr="001E50EA">
        <w:rPr>
          <w:color w:val="auto"/>
        </w:rPr>
        <w:t xml:space="preserve">should range </w:t>
      </w:r>
      <w:r w:rsidR="00F6622F" w:rsidRPr="001E50EA">
        <w:rPr>
          <w:color w:val="auto"/>
        </w:rPr>
        <w:t>between 0.1 and 1 for valid concentration calculation.</w:t>
      </w:r>
      <w:r w:rsidR="006000B5" w:rsidRPr="001E50EA">
        <w:rPr>
          <w:color w:val="auto"/>
        </w:rPr>
        <w:t xml:space="preserve"> Dilute the samples, if necessary.</w:t>
      </w:r>
    </w:p>
    <w:p w14:paraId="5480BB52" w14:textId="30D972F9" w:rsidR="00F6622F" w:rsidRPr="001E50EA" w:rsidRDefault="00F6622F" w:rsidP="003E1EE5">
      <w:pPr>
        <w:pStyle w:val="a3"/>
        <w:tabs>
          <w:tab w:val="left" w:pos="851"/>
        </w:tabs>
        <w:spacing w:before="0" w:beforeAutospacing="0" w:after="0" w:afterAutospacing="0"/>
        <w:contextualSpacing/>
        <w:rPr>
          <w:color w:val="auto"/>
          <w:highlight w:val="yellow"/>
        </w:rPr>
      </w:pPr>
      <w:r w:rsidRPr="001E50EA">
        <w:rPr>
          <w:color w:val="auto"/>
          <w:highlight w:val="yellow"/>
        </w:rPr>
        <w:t xml:space="preserve"> </w:t>
      </w:r>
    </w:p>
    <w:p w14:paraId="2F705233" w14:textId="6E82F776" w:rsidR="00F6622F" w:rsidRPr="001E50EA" w:rsidRDefault="00F6622F" w:rsidP="003E1EE5">
      <w:pPr>
        <w:pStyle w:val="a3"/>
        <w:numPr>
          <w:ilvl w:val="1"/>
          <w:numId w:val="27"/>
        </w:numPr>
        <w:tabs>
          <w:tab w:val="left" w:pos="851"/>
        </w:tabs>
        <w:spacing w:before="0" w:beforeAutospacing="0" w:after="0" w:afterAutospacing="0"/>
        <w:contextualSpacing/>
        <w:rPr>
          <w:color w:val="auto"/>
          <w:highlight w:val="yellow"/>
        </w:rPr>
      </w:pPr>
      <w:r w:rsidRPr="001E50EA">
        <w:rPr>
          <w:color w:val="auto"/>
          <w:highlight w:val="yellow"/>
        </w:rPr>
        <w:t xml:space="preserve">Calculate the chlorophyll a and b content, </w:t>
      </w:r>
      <w:proofErr w:type="gramStart"/>
      <w:r w:rsidRPr="001E50EA">
        <w:rPr>
          <w:color w:val="auto"/>
          <w:highlight w:val="yellow"/>
        </w:rPr>
        <w:t>and also</w:t>
      </w:r>
      <w:proofErr w:type="gramEnd"/>
      <w:r w:rsidRPr="001E50EA">
        <w:rPr>
          <w:color w:val="auto"/>
          <w:highlight w:val="yellow"/>
        </w:rPr>
        <w:t xml:space="preserve"> the total chlorophyll content according to the following formulas.</w:t>
      </w:r>
    </w:p>
    <w:p w14:paraId="7B2FA968" w14:textId="275D47EB" w:rsidR="00F6622F" w:rsidRPr="001E50EA" w:rsidRDefault="00F6622F" w:rsidP="003E1EE5">
      <w:pPr>
        <w:pStyle w:val="a3"/>
        <w:tabs>
          <w:tab w:val="left" w:pos="851"/>
        </w:tabs>
        <w:spacing w:before="0" w:beforeAutospacing="0" w:after="0" w:afterAutospacing="0"/>
        <w:contextualSpacing/>
        <w:rPr>
          <w:color w:val="auto"/>
          <w:lang w:val="pt-BR"/>
        </w:rPr>
      </w:pPr>
      <w:r w:rsidRPr="001E50EA">
        <w:rPr>
          <w:color w:val="auto"/>
          <w:lang w:val="pt-BR"/>
        </w:rPr>
        <w:t>Chl</w:t>
      </w:r>
      <w:r w:rsidRPr="001E50EA">
        <w:rPr>
          <w:color w:val="auto"/>
          <w:vertAlign w:val="subscript"/>
          <w:lang w:val="pt-BR"/>
        </w:rPr>
        <w:t>a</w:t>
      </w:r>
      <w:r w:rsidRPr="001E50EA">
        <w:rPr>
          <w:color w:val="auto"/>
          <w:lang w:val="pt-BR"/>
        </w:rPr>
        <w:t xml:space="preserve"> = 16.82A</w:t>
      </w:r>
      <w:r w:rsidRPr="001E50EA">
        <w:rPr>
          <w:color w:val="auto"/>
          <w:vertAlign w:val="subscript"/>
          <w:lang w:val="pt-BR"/>
        </w:rPr>
        <w:t xml:space="preserve">665 </w:t>
      </w:r>
      <w:r w:rsidRPr="001E50EA">
        <w:rPr>
          <w:color w:val="auto"/>
          <w:lang w:val="pt-BR"/>
        </w:rPr>
        <w:t>– 9.28A</w:t>
      </w:r>
      <w:r w:rsidRPr="001E50EA">
        <w:rPr>
          <w:color w:val="auto"/>
          <w:vertAlign w:val="subscript"/>
          <w:lang w:val="pt-BR"/>
        </w:rPr>
        <w:t xml:space="preserve">652 </w:t>
      </w:r>
    </w:p>
    <w:p w14:paraId="0F05AFAE" w14:textId="14056207" w:rsidR="00F6622F" w:rsidRPr="001E50EA" w:rsidRDefault="00F6622F" w:rsidP="003E1EE5">
      <w:pPr>
        <w:pStyle w:val="a3"/>
        <w:tabs>
          <w:tab w:val="left" w:pos="851"/>
        </w:tabs>
        <w:spacing w:before="0" w:beforeAutospacing="0" w:after="0" w:afterAutospacing="0"/>
        <w:contextualSpacing/>
        <w:rPr>
          <w:color w:val="auto"/>
          <w:lang w:val="pt-BR"/>
        </w:rPr>
      </w:pPr>
      <w:r w:rsidRPr="001E50EA">
        <w:rPr>
          <w:color w:val="auto"/>
          <w:lang w:val="pt-BR"/>
        </w:rPr>
        <w:t>Chl</w:t>
      </w:r>
      <w:r w:rsidRPr="001E50EA">
        <w:rPr>
          <w:color w:val="auto"/>
          <w:vertAlign w:val="subscript"/>
          <w:lang w:val="pt-BR"/>
        </w:rPr>
        <w:t xml:space="preserve">b </w:t>
      </w:r>
      <w:r w:rsidRPr="001E50EA">
        <w:rPr>
          <w:color w:val="auto"/>
          <w:lang w:val="pt-BR"/>
        </w:rPr>
        <w:t>= 36.92A</w:t>
      </w:r>
      <w:r w:rsidR="00655B8C" w:rsidRPr="001E50EA">
        <w:rPr>
          <w:color w:val="auto"/>
          <w:vertAlign w:val="subscript"/>
          <w:lang w:val="pt-BR"/>
        </w:rPr>
        <w:t xml:space="preserve">652 </w:t>
      </w:r>
      <w:r w:rsidR="00655B8C" w:rsidRPr="001E50EA">
        <w:rPr>
          <w:color w:val="auto"/>
          <w:lang w:val="pt-BR"/>
        </w:rPr>
        <w:t>– 16.54A</w:t>
      </w:r>
      <w:r w:rsidR="00655B8C" w:rsidRPr="001E50EA">
        <w:rPr>
          <w:color w:val="auto"/>
          <w:vertAlign w:val="subscript"/>
          <w:lang w:val="pt-BR"/>
        </w:rPr>
        <w:t xml:space="preserve">665 </w:t>
      </w:r>
    </w:p>
    <w:p w14:paraId="2032F118" w14:textId="14627C77" w:rsidR="00655B8C" w:rsidRPr="001E50EA" w:rsidRDefault="00655B8C" w:rsidP="003E1EE5">
      <w:pPr>
        <w:pStyle w:val="a3"/>
        <w:tabs>
          <w:tab w:val="left" w:pos="851"/>
        </w:tabs>
        <w:spacing w:before="0" w:beforeAutospacing="0" w:after="0" w:afterAutospacing="0"/>
        <w:contextualSpacing/>
        <w:rPr>
          <w:color w:val="auto"/>
        </w:rPr>
      </w:pPr>
      <w:proofErr w:type="spellStart"/>
      <w:r w:rsidRPr="001E50EA">
        <w:rPr>
          <w:color w:val="auto"/>
        </w:rPr>
        <w:t>Chl</w:t>
      </w:r>
      <w:r w:rsidRPr="001E50EA">
        <w:rPr>
          <w:color w:val="auto"/>
          <w:vertAlign w:val="subscript"/>
        </w:rPr>
        <w:t>a</w:t>
      </w:r>
      <w:proofErr w:type="spellEnd"/>
      <w:r w:rsidRPr="001E50EA">
        <w:rPr>
          <w:color w:val="auto"/>
          <w:vertAlign w:val="subscript"/>
        </w:rPr>
        <w:t xml:space="preserve">=b </w:t>
      </w:r>
      <w:r w:rsidRPr="001E50EA">
        <w:rPr>
          <w:color w:val="auto"/>
        </w:rPr>
        <w:t>= 0.28A</w:t>
      </w:r>
      <w:r w:rsidRPr="001E50EA">
        <w:rPr>
          <w:color w:val="auto"/>
          <w:vertAlign w:val="subscript"/>
        </w:rPr>
        <w:t xml:space="preserve">665 </w:t>
      </w:r>
      <w:r w:rsidRPr="001E50EA">
        <w:rPr>
          <w:color w:val="auto"/>
        </w:rPr>
        <w:t>+ 27.64A</w:t>
      </w:r>
      <w:r w:rsidRPr="001E50EA">
        <w:rPr>
          <w:color w:val="auto"/>
          <w:vertAlign w:val="subscript"/>
        </w:rPr>
        <w:t xml:space="preserve">652 </w:t>
      </w:r>
    </w:p>
    <w:p w14:paraId="54D4AD33" w14:textId="77777777" w:rsidR="00EB4FD3" w:rsidRPr="001E50EA" w:rsidRDefault="00EB4FD3" w:rsidP="003E1EE5">
      <w:pPr>
        <w:pStyle w:val="a3"/>
        <w:tabs>
          <w:tab w:val="left" w:pos="851"/>
        </w:tabs>
        <w:spacing w:before="0" w:beforeAutospacing="0" w:after="0" w:afterAutospacing="0"/>
        <w:contextualSpacing/>
        <w:rPr>
          <w:color w:val="auto"/>
          <w:highlight w:val="yellow"/>
        </w:rPr>
      </w:pPr>
    </w:p>
    <w:p w14:paraId="11A2BF50" w14:textId="35557597" w:rsidR="00B12528" w:rsidRPr="001E50EA" w:rsidRDefault="00384E90" w:rsidP="003E1EE5">
      <w:pPr>
        <w:pStyle w:val="a3"/>
        <w:tabs>
          <w:tab w:val="left" w:pos="851"/>
        </w:tabs>
        <w:spacing w:before="0" w:beforeAutospacing="0" w:after="0" w:afterAutospacing="0"/>
        <w:contextualSpacing/>
        <w:rPr>
          <w:color w:val="auto"/>
        </w:rPr>
      </w:pPr>
      <w:r w:rsidRPr="001E50EA">
        <w:rPr>
          <w:color w:val="auto"/>
        </w:rPr>
        <w:t>NOTE</w:t>
      </w:r>
      <w:r w:rsidR="00B12528" w:rsidRPr="001E50EA">
        <w:rPr>
          <w:color w:val="auto"/>
        </w:rPr>
        <w:t>: The formulas were described by Bar-Nun</w:t>
      </w:r>
      <w:r w:rsidR="00A20634" w:rsidRPr="001E50EA">
        <w:rPr>
          <w:color w:val="auto"/>
        </w:rPr>
        <w:t xml:space="preserve"> and Ohad</w:t>
      </w:r>
      <w:r w:rsidR="00A6253F" w:rsidRPr="001E50EA">
        <w:rPr>
          <w:color w:val="auto"/>
        </w:rPr>
        <w:fldChar w:fldCharType="begin"/>
      </w:r>
      <w:r w:rsidR="00167A8F" w:rsidRPr="001E50EA">
        <w:rPr>
          <w:color w:val="auto"/>
        </w:rPr>
        <w:instrText xml:space="preserve"> ADDIN EN.CITE &lt;EndNote&gt;&lt;Cite&gt;&lt;Author&gt;Bar-Nun&lt;/Author&gt;&lt;Year&gt;1980&lt;/Year&gt;&lt;RecNum&gt;15&lt;/RecNum&gt;&lt;DisplayText&gt;&lt;style face="superscript"&gt;15&lt;/style&gt;&lt;/DisplayText&gt;&lt;record&gt;&lt;rec-number&gt;15&lt;/rec-number&gt;&lt;foreign-keys&gt;&lt;key app="EN" db-id="5e55vtzpksp92vefastvwzdlevd0azrtw9tf" timestamp="1551796993"&gt;15&lt;/key&gt;&lt;/foreign-keys&gt;&lt;ref-type name="Journal Article"&gt;17&lt;/ref-type&gt;&lt;contributors&gt;&lt;authors&gt;&lt;author&gt;Bar-Nun, Shoshana&lt;/author&gt;&lt;author&gt;Ohad, Itzhak&lt;/author&gt;&lt;/authors&gt;&lt;/contributors&gt;&lt;titles&gt;&lt;title&gt;[34] Chloroplast membrane polypeptides&lt;/title&gt;&lt;secondary-title&gt;Methods in Enzymology&lt;/secondary-title&gt;&lt;/titles&gt;&lt;periodical&gt;&lt;full-title&gt;Methods in Enzymology&lt;/full-title&gt;&lt;/periodical&gt;&lt;pages&gt;363-374&lt;/pages&gt;&lt;volume&gt;69&lt;/volume&gt;&lt;dates&gt;&lt;year&gt;1980&lt;/year&gt;&lt;pub-dates&gt;&lt;date&gt;1980/01/01&lt;/date&gt;&lt;/pub-dates&gt;&lt;/dates&gt;&lt;isbn&gt;00766879&lt;/isbn&gt;&lt;urls&gt;&lt;related-urls&gt;&lt;url&gt;http://www.sciencedirect.com/science/article/pii/S0076687980690363&lt;/url&gt;&lt;/related-urls&gt;&lt;/urls&gt;&lt;electronic-resource-num&gt;10.1016/s0076-6879(80)69036-3&lt;/electronic-resource-num&gt;&lt;/record&gt;&lt;/Cite&gt;&lt;/EndNote&gt;</w:instrText>
      </w:r>
      <w:r w:rsidR="00A6253F" w:rsidRPr="001E50EA">
        <w:rPr>
          <w:color w:val="auto"/>
        </w:rPr>
        <w:fldChar w:fldCharType="separate"/>
      </w:r>
      <w:r w:rsidR="00167A8F" w:rsidRPr="001E50EA">
        <w:rPr>
          <w:noProof/>
          <w:color w:val="auto"/>
          <w:vertAlign w:val="superscript"/>
        </w:rPr>
        <w:t>15</w:t>
      </w:r>
      <w:r w:rsidR="00A6253F" w:rsidRPr="001E50EA">
        <w:rPr>
          <w:color w:val="auto"/>
        </w:rPr>
        <w:fldChar w:fldCharType="end"/>
      </w:r>
      <w:r w:rsidR="00A6253F" w:rsidRPr="001E50EA">
        <w:rPr>
          <w:color w:val="auto"/>
        </w:rPr>
        <w:t>.</w:t>
      </w:r>
    </w:p>
    <w:p w14:paraId="50AA89AA" w14:textId="77777777" w:rsidR="00B12528" w:rsidRPr="001E50EA" w:rsidRDefault="00B12528" w:rsidP="003E1EE5">
      <w:pPr>
        <w:pStyle w:val="a3"/>
        <w:tabs>
          <w:tab w:val="left" w:pos="851"/>
        </w:tabs>
        <w:spacing w:before="0" w:beforeAutospacing="0" w:after="0" w:afterAutospacing="0"/>
        <w:contextualSpacing/>
        <w:rPr>
          <w:color w:val="auto"/>
          <w:highlight w:val="yellow"/>
        </w:rPr>
      </w:pPr>
    </w:p>
    <w:p w14:paraId="050C9619" w14:textId="40F338FE" w:rsidR="00DE328A" w:rsidRPr="001E50EA" w:rsidRDefault="00DE328A" w:rsidP="003E1EE5">
      <w:pPr>
        <w:pStyle w:val="a3"/>
        <w:numPr>
          <w:ilvl w:val="0"/>
          <w:numId w:val="27"/>
        </w:numPr>
        <w:tabs>
          <w:tab w:val="left" w:pos="851"/>
          <w:tab w:val="left" w:pos="1134"/>
        </w:tabs>
        <w:spacing w:before="0" w:beforeAutospacing="0" w:after="0" w:afterAutospacing="0"/>
        <w:contextualSpacing/>
        <w:rPr>
          <w:b/>
          <w:color w:val="auto"/>
          <w:highlight w:val="yellow"/>
        </w:rPr>
      </w:pPr>
      <w:r w:rsidRPr="001E50EA">
        <w:rPr>
          <w:b/>
          <w:color w:val="auto"/>
          <w:highlight w:val="yellow"/>
        </w:rPr>
        <w:t>Extraction and determination of the protein content</w:t>
      </w:r>
      <w:r w:rsidR="00C952BE" w:rsidRPr="001E50EA">
        <w:rPr>
          <w:b/>
          <w:color w:val="auto"/>
          <w:highlight w:val="yellow"/>
        </w:rPr>
        <w:t>, digestion and analysis</w:t>
      </w:r>
    </w:p>
    <w:p w14:paraId="4DDE464F" w14:textId="77777777" w:rsidR="00C952BE" w:rsidRPr="001E50EA" w:rsidRDefault="00C952BE" w:rsidP="003E1EE5">
      <w:pPr>
        <w:pStyle w:val="a3"/>
        <w:tabs>
          <w:tab w:val="left" w:pos="851"/>
          <w:tab w:val="left" w:pos="1134"/>
        </w:tabs>
        <w:spacing w:before="0" w:beforeAutospacing="0" w:after="0" w:afterAutospacing="0"/>
        <w:contextualSpacing/>
        <w:rPr>
          <w:b/>
          <w:color w:val="auto"/>
          <w:highlight w:val="yellow"/>
        </w:rPr>
      </w:pPr>
    </w:p>
    <w:p w14:paraId="37C87572" w14:textId="78A2C769" w:rsidR="000973EC" w:rsidRPr="001E50EA" w:rsidRDefault="00384E90" w:rsidP="003E1EE5">
      <w:pPr>
        <w:widowControl/>
        <w:autoSpaceDE/>
        <w:autoSpaceDN/>
        <w:adjustRightInd/>
        <w:contextualSpacing/>
      </w:pPr>
      <w:r w:rsidRPr="001E50EA">
        <w:t>NOTE</w:t>
      </w:r>
      <w:r w:rsidR="00C952BE" w:rsidRPr="001E50EA">
        <w:t xml:space="preserve">: </w:t>
      </w:r>
      <w:r w:rsidR="006000B5" w:rsidRPr="001E50EA">
        <w:t>To resuspend the protein</w:t>
      </w:r>
      <w:r w:rsidR="00CA54AA" w:rsidRPr="001E50EA">
        <w:t>,</w:t>
      </w:r>
      <w:r w:rsidR="006000B5" w:rsidRPr="001E50EA">
        <w:t xml:space="preserve"> pellet u</w:t>
      </w:r>
      <w:r w:rsidR="00C952BE" w:rsidRPr="001E50EA">
        <w:t>rea/thiourea buffer (</w:t>
      </w:r>
      <w:r w:rsidR="00192B65" w:rsidRPr="001E50EA">
        <w:t xml:space="preserve">6 </w:t>
      </w:r>
      <w:r w:rsidR="00C952BE" w:rsidRPr="001E50EA">
        <w:t xml:space="preserve">M urea, 2 M </w:t>
      </w:r>
      <w:proofErr w:type="spellStart"/>
      <w:r w:rsidR="00C952BE" w:rsidRPr="001E50EA">
        <w:t>thioureaand</w:t>
      </w:r>
      <w:proofErr w:type="spellEnd"/>
      <w:r w:rsidR="00C952BE" w:rsidRPr="001E50EA">
        <w:t xml:space="preserve"> protease and phosphatase inhibitors)</w:t>
      </w:r>
      <w:r w:rsidR="00CB17DB" w:rsidRPr="001E50EA">
        <w:t xml:space="preserve"> </w:t>
      </w:r>
      <w:r w:rsidR="006000B5" w:rsidRPr="001E50EA">
        <w:t xml:space="preserve">was used with modifications in the protocol </w:t>
      </w:r>
      <w:r w:rsidR="00FF0EBB" w:rsidRPr="001E50EA">
        <w:t xml:space="preserve">previously </w:t>
      </w:r>
      <w:r w:rsidR="006000B5" w:rsidRPr="001E50EA">
        <w:t>described</w:t>
      </w:r>
      <w:r w:rsidR="00C952BE" w:rsidRPr="001E50EA">
        <w:fldChar w:fldCharType="begin">
          <w:fldData xml:space="preserve">PEVuZE5vdGU+PENpdGU+PEF1dGhvcj5HaWF2YWxpc2NvPC9BdXRob3I+PFllYXI+MjAwNTwvWWVh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</w:fldData>
        </w:fldChar>
      </w:r>
      <w:r w:rsidR="00167A8F" w:rsidRPr="001E50EA">
        <w:instrText xml:space="preserve"> ADDIN EN.CITE </w:instrText>
      </w:r>
      <w:r w:rsidR="00167A8F" w:rsidRPr="001E50EA">
        <w:fldChar w:fldCharType="begin">
          <w:fldData xml:space="preserve">PEVuZE5vdGU+PENpdGU+PEF1dGhvcj5HaWF2YWxpc2NvPC9BdXRob3I+PFllYXI+MjAwNTwvWWVh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</w:fldData>
        </w:fldChar>
      </w:r>
      <w:r w:rsidR="00167A8F" w:rsidRPr="001E50EA">
        <w:instrText xml:space="preserve"> ADDIN EN.CITE.DATA </w:instrText>
      </w:r>
      <w:r w:rsidR="00167A8F" w:rsidRPr="001E50EA">
        <w:fldChar w:fldCharType="end"/>
      </w:r>
      <w:r w:rsidR="00C952BE" w:rsidRPr="001E50EA">
        <w:fldChar w:fldCharType="separate"/>
      </w:r>
      <w:r w:rsidR="00167A8F" w:rsidRPr="001E50EA">
        <w:rPr>
          <w:noProof/>
          <w:vertAlign w:val="superscript"/>
        </w:rPr>
        <w:t>16</w:t>
      </w:r>
      <w:r w:rsidR="00C952BE" w:rsidRPr="001E50EA">
        <w:fldChar w:fldCharType="end"/>
      </w:r>
      <w:r w:rsidR="00C952BE" w:rsidRPr="001E50EA">
        <w:t xml:space="preserve">. </w:t>
      </w:r>
      <w:r w:rsidR="006000B5" w:rsidRPr="001E50EA">
        <w:t xml:space="preserve">However, </w:t>
      </w:r>
      <w:r w:rsidR="00C952BE" w:rsidRPr="001E50EA">
        <w:t>any buffer of choice can be used for resuspension of proteins.</w:t>
      </w:r>
    </w:p>
    <w:p w14:paraId="4EE6DF8C" w14:textId="5B49BB39" w:rsidR="00DE328A" w:rsidRPr="001E50EA" w:rsidRDefault="00DE328A" w:rsidP="003E1EE5">
      <w:pPr>
        <w:pStyle w:val="a3"/>
        <w:tabs>
          <w:tab w:val="left" w:pos="851"/>
          <w:tab w:val="left" w:pos="1134"/>
        </w:tabs>
        <w:spacing w:before="0" w:beforeAutospacing="0" w:after="0" w:afterAutospacing="0"/>
        <w:contextualSpacing/>
        <w:rPr>
          <w:b/>
          <w:color w:val="auto"/>
          <w:highlight w:val="yellow"/>
        </w:rPr>
      </w:pPr>
    </w:p>
    <w:p w14:paraId="0A1AECFB" w14:textId="1F663B8E" w:rsidR="00DE328A" w:rsidRPr="001E50EA" w:rsidRDefault="00DE328A" w:rsidP="003E1EE5">
      <w:pPr>
        <w:pStyle w:val="a3"/>
        <w:numPr>
          <w:ilvl w:val="1"/>
          <w:numId w:val="27"/>
        </w:numPr>
        <w:tabs>
          <w:tab w:val="left" w:pos="851"/>
          <w:tab w:val="left" w:pos="1134"/>
        </w:tabs>
        <w:spacing w:before="0" w:beforeAutospacing="0" w:after="0" w:afterAutospacing="0"/>
        <w:contextualSpacing/>
        <w:rPr>
          <w:color w:val="auto"/>
          <w:highlight w:val="yellow"/>
        </w:rPr>
      </w:pPr>
      <w:r w:rsidRPr="001E50EA">
        <w:rPr>
          <w:b/>
          <w:color w:val="auto"/>
          <w:highlight w:val="yellow"/>
        </w:rPr>
        <w:t xml:space="preserve"> </w:t>
      </w:r>
      <w:r w:rsidRPr="001E50EA">
        <w:rPr>
          <w:color w:val="auto"/>
          <w:highlight w:val="yellow"/>
        </w:rPr>
        <w:t xml:space="preserve">Prepare the </w:t>
      </w:r>
      <w:r w:rsidR="00C952BE" w:rsidRPr="001E50EA">
        <w:rPr>
          <w:color w:val="auto"/>
          <w:highlight w:val="yellow"/>
        </w:rPr>
        <w:t>protein</w:t>
      </w:r>
      <w:r w:rsidRPr="001E50EA">
        <w:rPr>
          <w:color w:val="auto"/>
          <w:highlight w:val="yellow"/>
        </w:rPr>
        <w:t xml:space="preserve"> buffer using the following concentrations: </w:t>
      </w:r>
      <w:r w:rsidR="0009353B" w:rsidRPr="001E50EA">
        <w:rPr>
          <w:color w:val="auto"/>
          <w:highlight w:val="yellow"/>
        </w:rPr>
        <w:t xml:space="preserve">6 </w:t>
      </w:r>
      <w:r w:rsidRPr="001E50EA">
        <w:rPr>
          <w:color w:val="auto"/>
          <w:highlight w:val="yellow"/>
        </w:rPr>
        <w:t>M of urea</w:t>
      </w:r>
      <w:r w:rsidR="00CA54AA" w:rsidRPr="001E50EA">
        <w:rPr>
          <w:color w:val="auto"/>
          <w:highlight w:val="yellow"/>
        </w:rPr>
        <w:t xml:space="preserve"> and </w:t>
      </w:r>
      <w:r w:rsidRPr="001E50EA">
        <w:rPr>
          <w:color w:val="auto"/>
          <w:highlight w:val="yellow"/>
        </w:rPr>
        <w:t xml:space="preserve">2 M of thiourea. </w:t>
      </w:r>
    </w:p>
    <w:p w14:paraId="46021AF8" w14:textId="77777777" w:rsidR="00DE328A" w:rsidRPr="001E50EA" w:rsidRDefault="00DE328A" w:rsidP="003E1EE5">
      <w:pPr>
        <w:pStyle w:val="a3"/>
        <w:tabs>
          <w:tab w:val="left" w:pos="851"/>
          <w:tab w:val="left" w:pos="1134"/>
        </w:tabs>
        <w:spacing w:before="0" w:beforeAutospacing="0" w:after="0" w:afterAutospacing="0"/>
        <w:contextualSpacing/>
        <w:rPr>
          <w:color w:val="auto"/>
          <w:highlight w:val="yellow"/>
        </w:rPr>
      </w:pPr>
    </w:p>
    <w:p w14:paraId="59D1885D" w14:textId="131FF1C5" w:rsidR="00DE328A" w:rsidRPr="001E50EA" w:rsidRDefault="00DE328A" w:rsidP="003E1EE5">
      <w:pPr>
        <w:pStyle w:val="a3"/>
        <w:numPr>
          <w:ilvl w:val="1"/>
          <w:numId w:val="27"/>
        </w:numPr>
        <w:tabs>
          <w:tab w:val="left" w:pos="851"/>
          <w:tab w:val="left" w:pos="1134"/>
        </w:tabs>
        <w:spacing w:before="0" w:beforeAutospacing="0" w:after="0" w:afterAutospacing="0"/>
        <w:contextualSpacing/>
        <w:rPr>
          <w:b/>
          <w:color w:val="auto"/>
          <w:highlight w:val="yellow"/>
        </w:rPr>
      </w:pPr>
      <w:r w:rsidRPr="001E50EA">
        <w:rPr>
          <w:color w:val="auto"/>
          <w:highlight w:val="yellow"/>
        </w:rPr>
        <w:t xml:space="preserve"> Dissolve the pellet (</w:t>
      </w:r>
      <w:r w:rsidR="00CA54AA" w:rsidRPr="001E50EA">
        <w:rPr>
          <w:color w:val="auto"/>
          <w:highlight w:val="yellow"/>
        </w:rPr>
        <w:t xml:space="preserve">step </w:t>
      </w:r>
      <w:r w:rsidRPr="001E50EA">
        <w:rPr>
          <w:color w:val="auto"/>
          <w:highlight w:val="yellow"/>
        </w:rPr>
        <w:t xml:space="preserve">6.5) in </w:t>
      </w:r>
      <w:r w:rsidR="009118FF" w:rsidRPr="001E50EA">
        <w:rPr>
          <w:color w:val="auto"/>
          <w:highlight w:val="yellow"/>
        </w:rPr>
        <w:t xml:space="preserve">200 </w:t>
      </w:r>
      <w:r w:rsidRPr="001E50EA">
        <w:rPr>
          <w:color w:val="auto"/>
          <w:highlight w:val="yellow"/>
        </w:rPr>
        <w:t xml:space="preserve">µL of </w:t>
      </w:r>
      <w:r w:rsidR="00316224" w:rsidRPr="001E50EA">
        <w:rPr>
          <w:color w:val="auto"/>
          <w:highlight w:val="yellow"/>
        </w:rPr>
        <w:t xml:space="preserve">protein </w:t>
      </w:r>
      <w:r w:rsidRPr="001E50EA">
        <w:rPr>
          <w:color w:val="auto"/>
          <w:highlight w:val="yellow"/>
        </w:rPr>
        <w:t>buffer</w:t>
      </w:r>
      <w:r w:rsidR="00316224" w:rsidRPr="001E50EA">
        <w:rPr>
          <w:color w:val="auto"/>
          <w:highlight w:val="yellow"/>
        </w:rPr>
        <w:t xml:space="preserve"> (10.1)</w:t>
      </w:r>
      <w:r w:rsidRPr="001E50EA">
        <w:rPr>
          <w:color w:val="auto"/>
          <w:highlight w:val="yellow"/>
        </w:rPr>
        <w:t>.</w:t>
      </w:r>
    </w:p>
    <w:p w14:paraId="566943AE" w14:textId="77777777" w:rsidR="00DE328A" w:rsidRPr="001E50EA" w:rsidRDefault="00DE328A" w:rsidP="003E1EE5">
      <w:pPr>
        <w:pStyle w:val="a3"/>
        <w:tabs>
          <w:tab w:val="left" w:pos="851"/>
          <w:tab w:val="left" w:pos="1134"/>
        </w:tabs>
        <w:spacing w:before="0" w:beforeAutospacing="0" w:after="0" w:afterAutospacing="0"/>
        <w:contextualSpacing/>
        <w:rPr>
          <w:b/>
          <w:color w:val="auto"/>
          <w:highlight w:val="yellow"/>
        </w:rPr>
      </w:pPr>
    </w:p>
    <w:p w14:paraId="1F5659A2" w14:textId="6EC725A0" w:rsidR="00DE328A" w:rsidRPr="001E50EA" w:rsidRDefault="00DE328A" w:rsidP="003E1EE5">
      <w:pPr>
        <w:pStyle w:val="a3"/>
        <w:numPr>
          <w:ilvl w:val="1"/>
          <w:numId w:val="27"/>
        </w:numPr>
        <w:tabs>
          <w:tab w:val="left" w:pos="851"/>
          <w:tab w:val="left" w:pos="1134"/>
        </w:tabs>
        <w:spacing w:before="0" w:beforeAutospacing="0" w:after="0" w:afterAutospacing="0"/>
        <w:contextualSpacing/>
        <w:rPr>
          <w:b/>
          <w:color w:val="auto"/>
          <w:highlight w:val="yellow"/>
        </w:rPr>
      </w:pPr>
      <w:r w:rsidRPr="001E50EA">
        <w:rPr>
          <w:color w:val="auto"/>
          <w:highlight w:val="yellow"/>
        </w:rPr>
        <w:t xml:space="preserve"> Incubate the samples </w:t>
      </w:r>
      <w:r w:rsidR="009118FF" w:rsidRPr="001E50EA">
        <w:rPr>
          <w:color w:val="auto"/>
          <w:highlight w:val="yellow"/>
        </w:rPr>
        <w:t xml:space="preserve">at </w:t>
      </w:r>
      <w:r w:rsidRPr="001E50EA">
        <w:rPr>
          <w:color w:val="auto"/>
          <w:highlight w:val="yellow"/>
        </w:rPr>
        <w:t>room temperature for 30 min</w:t>
      </w:r>
      <w:r w:rsidR="00D875B4" w:rsidRPr="001E50EA">
        <w:rPr>
          <w:color w:val="auto"/>
          <w:highlight w:val="yellow"/>
        </w:rPr>
        <w:t>, followed by centrifugation at 20000 x</w:t>
      </w:r>
      <w:r w:rsidR="003E1EE5" w:rsidRPr="001E50EA">
        <w:rPr>
          <w:color w:val="auto"/>
          <w:highlight w:val="yellow"/>
        </w:rPr>
        <w:t xml:space="preserve"> </w:t>
      </w:r>
      <w:r w:rsidR="00D875B4" w:rsidRPr="001E50EA">
        <w:rPr>
          <w:i/>
          <w:color w:val="auto"/>
          <w:highlight w:val="yellow"/>
        </w:rPr>
        <w:t>g</w:t>
      </w:r>
      <w:r w:rsidR="00D875B4" w:rsidRPr="001E50EA">
        <w:rPr>
          <w:color w:val="auto"/>
          <w:highlight w:val="yellow"/>
        </w:rPr>
        <w:t xml:space="preserve"> for 5 min.</w:t>
      </w:r>
    </w:p>
    <w:p w14:paraId="4097F240" w14:textId="77777777" w:rsidR="00DE328A" w:rsidRPr="001E50EA" w:rsidRDefault="00DE328A" w:rsidP="003E1EE5">
      <w:pPr>
        <w:pStyle w:val="a3"/>
        <w:tabs>
          <w:tab w:val="left" w:pos="851"/>
          <w:tab w:val="left" w:pos="1134"/>
        </w:tabs>
        <w:spacing w:before="0" w:beforeAutospacing="0" w:after="0" w:afterAutospacing="0"/>
        <w:contextualSpacing/>
        <w:rPr>
          <w:b/>
          <w:color w:val="auto"/>
          <w:highlight w:val="yellow"/>
        </w:rPr>
      </w:pPr>
    </w:p>
    <w:p w14:paraId="20356296" w14:textId="77777777" w:rsidR="00DE328A" w:rsidRPr="001E50EA" w:rsidRDefault="00DE328A" w:rsidP="003E1EE5">
      <w:pPr>
        <w:pStyle w:val="a3"/>
        <w:numPr>
          <w:ilvl w:val="1"/>
          <w:numId w:val="27"/>
        </w:numPr>
        <w:tabs>
          <w:tab w:val="left" w:pos="851"/>
          <w:tab w:val="left" w:pos="1134"/>
        </w:tabs>
        <w:spacing w:before="0" w:beforeAutospacing="0" w:after="0" w:afterAutospacing="0"/>
        <w:contextualSpacing/>
        <w:rPr>
          <w:b/>
          <w:color w:val="auto"/>
          <w:highlight w:val="yellow"/>
        </w:rPr>
      </w:pPr>
      <w:r w:rsidRPr="001E50EA">
        <w:rPr>
          <w:color w:val="auto"/>
          <w:highlight w:val="yellow"/>
        </w:rPr>
        <w:t xml:space="preserve"> Transfer the supernatant, which contains the proteins, to a new tube.</w:t>
      </w:r>
    </w:p>
    <w:p w14:paraId="3B13C618" w14:textId="77777777" w:rsidR="00DE328A" w:rsidRPr="001E50EA" w:rsidRDefault="00DE328A" w:rsidP="003E1EE5">
      <w:pPr>
        <w:pStyle w:val="a3"/>
        <w:tabs>
          <w:tab w:val="left" w:pos="851"/>
          <w:tab w:val="left" w:pos="1134"/>
        </w:tabs>
        <w:spacing w:before="0" w:beforeAutospacing="0" w:after="0" w:afterAutospacing="0"/>
        <w:contextualSpacing/>
        <w:rPr>
          <w:b/>
          <w:color w:val="auto"/>
          <w:highlight w:val="yellow"/>
        </w:rPr>
      </w:pPr>
    </w:p>
    <w:p w14:paraId="04C8DE69" w14:textId="27EFB3B1" w:rsidR="00C952BE" w:rsidRPr="001E50EA" w:rsidRDefault="00DE328A" w:rsidP="003E1EE5">
      <w:pPr>
        <w:pStyle w:val="a3"/>
        <w:numPr>
          <w:ilvl w:val="1"/>
          <w:numId w:val="27"/>
        </w:numPr>
        <w:tabs>
          <w:tab w:val="left" w:pos="851"/>
          <w:tab w:val="left" w:pos="1134"/>
        </w:tabs>
        <w:spacing w:before="0" w:beforeAutospacing="0" w:after="0" w:afterAutospacing="0"/>
        <w:contextualSpacing/>
        <w:rPr>
          <w:b/>
          <w:color w:val="auto"/>
          <w:highlight w:val="yellow"/>
        </w:rPr>
      </w:pPr>
      <w:r w:rsidRPr="001E50EA">
        <w:rPr>
          <w:color w:val="auto"/>
          <w:highlight w:val="yellow"/>
        </w:rPr>
        <w:t xml:space="preserve"> Determine the protein concentration by Bradford assay</w:t>
      </w:r>
      <w:r w:rsidR="00C952BE" w:rsidRPr="001E50EA">
        <w:rPr>
          <w:highlight w:val="yellow"/>
        </w:rPr>
        <w:fldChar w:fldCharType="begin"/>
      </w:r>
      <w:r w:rsidR="00167A8F" w:rsidRPr="001E50EA">
        <w:rPr>
          <w:highlight w:val="yellow"/>
        </w:rPr>
        <w:instrText xml:space="preserve"> ADDIN EN.CITE &lt;EndNote&gt;&lt;Cite&gt;&lt;Author&gt;Bradford&lt;/Author&gt;&lt;Year&gt;1976&lt;/Year&gt;&lt;RecNum&gt;17&lt;/RecNum&gt;&lt;DisplayText&gt;&lt;style face="superscript"&gt;17&lt;/style&gt;&lt;/DisplayText&gt;&lt;record&gt;&lt;rec-number&gt;17&lt;/rec-number&gt;&lt;foreign-keys&gt;&lt;key app="EN" db-id="5e55vtzpksp92vefastvwzdlevd0azrtw9tf" timestamp="1551796995"&gt;17&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248-54&lt;/pages&gt;&lt;volume&gt;72&lt;/volume&gt;&lt;edition&gt;1976/05/07&lt;/edition&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7&lt;/date&gt;&lt;/pub-dates&gt;&lt;/dates&gt;&lt;isbn&gt;0003-2697 (Print)&amp;#xD;0003-2697 (Linking)&lt;/isbn&gt;&lt;accession-num&gt;942051&lt;/accession-num&gt;&lt;label&gt;76250790&lt;/label&gt;&lt;work-type&gt;Research Support, U.S. Gov&amp;apos;t, P.H.S.&lt;/work-type&gt;&lt;urls&gt;&lt;related-urls&gt;&lt;url&gt;https://www.ncbi.nlm.nih.gov/pubmed/942051&lt;/url&gt;&lt;/related-urls&gt;&lt;/urls&gt;&lt;language&gt;eng&lt;/language&gt;&lt;/record&gt;&lt;/Cite&gt;&lt;/EndNote&gt;</w:instrText>
      </w:r>
      <w:r w:rsidR="00C952BE" w:rsidRPr="001E50EA">
        <w:rPr>
          <w:highlight w:val="yellow"/>
        </w:rPr>
        <w:fldChar w:fldCharType="separate"/>
      </w:r>
      <w:r w:rsidR="00167A8F" w:rsidRPr="001E50EA">
        <w:rPr>
          <w:noProof/>
          <w:highlight w:val="yellow"/>
          <w:vertAlign w:val="superscript"/>
        </w:rPr>
        <w:t>17</w:t>
      </w:r>
      <w:r w:rsidR="00C952BE" w:rsidRPr="001E50EA">
        <w:rPr>
          <w:highlight w:val="yellow"/>
        </w:rPr>
        <w:fldChar w:fldCharType="end"/>
      </w:r>
      <w:r w:rsidR="00C952BE" w:rsidRPr="001E50EA">
        <w:rPr>
          <w:highlight w:val="yellow"/>
        </w:rPr>
        <w:t>.</w:t>
      </w:r>
    </w:p>
    <w:p w14:paraId="29090EF4" w14:textId="77777777" w:rsidR="00C952BE" w:rsidRPr="001E50EA" w:rsidRDefault="00C952BE" w:rsidP="003E1EE5">
      <w:pPr>
        <w:pStyle w:val="af3"/>
        <w:ind w:left="0"/>
        <w:rPr>
          <w:highlight w:val="yellow"/>
        </w:rPr>
      </w:pPr>
    </w:p>
    <w:p w14:paraId="57B8B47A" w14:textId="470D66A2" w:rsidR="00C952BE" w:rsidRPr="001E50EA" w:rsidRDefault="00241A4D" w:rsidP="003E1EE5">
      <w:pPr>
        <w:pStyle w:val="a3"/>
        <w:numPr>
          <w:ilvl w:val="1"/>
          <w:numId w:val="27"/>
        </w:numPr>
        <w:tabs>
          <w:tab w:val="left" w:pos="851"/>
          <w:tab w:val="left" w:pos="1134"/>
        </w:tabs>
        <w:spacing w:before="0" w:beforeAutospacing="0" w:after="0" w:afterAutospacing="0"/>
        <w:contextualSpacing/>
        <w:rPr>
          <w:b/>
          <w:color w:val="auto"/>
          <w:highlight w:val="yellow"/>
        </w:rPr>
      </w:pPr>
      <w:r w:rsidRPr="001E50EA">
        <w:rPr>
          <w:highlight w:val="yellow"/>
        </w:rPr>
        <w:t xml:space="preserve"> </w:t>
      </w:r>
      <w:r w:rsidR="007E4A2B" w:rsidRPr="001E50EA">
        <w:rPr>
          <w:highlight w:val="yellow"/>
        </w:rPr>
        <w:t xml:space="preserve">Digest 50 µg of protein </w:t>
      </w:r>
      <w:r w:rsidR="007E4A2B" w:rsidRPr="001E50EA">
        <w:rPr>
          <w:bCs/>
          <w:highlight w:val="yellow"/>
        </w:rPr>
        <w:t xml:space="preserve">in-solution with a protocol of choice. </w:t>
      </w:r>
      <w:r w:rsidR="00C952BE" w:rsidRPr="001E50EA">
        <w:rPr>
          <w:bCs/>
          <w:highlight w:val="yellow"/>
        </w:rPr>
        <w:t>Her</w:t>
      </w:r>
      <w:r w:rsidR="00CA54AA" w:rsidRPr="001E50EA">
        <w:rPr>
          <w:bCs/>
          <w:highlight w:val="yellow"/>
        </w:rPr>
        <w:t>e,</w:t>
      </w:r>
      <w:r w:rsidR="007E4A2B" w:rsidRPr="001E50EA">
        <w:rPr>
          <w:bCs/>
          <w:highlight w:val="yellow"/>
        </w:rPr>
        <w:t xml:space="preserve"> </w:t>
      </w:r>
      <w:proofErr w:type="gramStart"/>
      <w:r w:rsidR="00434CB7" w:rsidRPr="001E50EA">
        <w:rPr>
          <w:bCs/>
          <w:highlight w:val="yellow"/>
        </w:rPr>
        <w:t>use</w:t>
      </w:r>
      <w:proofErr w:type="gramEnd"/>
      <w:r w:rsidR="00434CB7" w:rsidRPr="001E50EA">
        <w:rPr>
          <w:bCs/>
          <w:highlight w:val="yellow"/>
        </w:rPr>
        <w:t xml:space="preserve"> the </w:t>
      </w:r>
      <w:r w:rsidR="00997F22" w:rsidRPr="001E50EA">
        <w:rPr>
          <w:bCs/>
          <w:highlight w:val="yellow"/>
        </w:rPr>
        <w:t>following protocol</w:t>
      </w:r>
      <w:r w:rsidR="007E4A2B" w:rsidRPr="001E50EA">
        <w:rPr>
          <w:highlight w:val="yellow"/>
        </w:rPr>
        <w:t>.</w:t>
      </w:r>
    </w:p>
    <w:p w14:paraId="6EC4AE31" w14:textId="77777777" w:rsidR="00792518" w:rsidRPr="001E50EA" w:rsidRDefault="00792518" w:rsidP="003E1EE5">
      <w:pPr>
        <w:pStyle w:val="af3"/>
        <w:ind w:left="0"/>
        <w:rPr>
          <w:b/>
          <w:color w:val="auto"/>
          <w:highlight w:val="yellow"/>
        </w:rPr>
      </w:pPr>
    </w:p>
    <w:p w14:paraId="7CAFB233" w14:textId="08E470E4" w:rsidR="00792518" w:rsidRPr="001E50EA" w:rsidRDefault="00997F22" w:rsidP="003E1EE5">
      <w:pPr>
        <w:pStyle w:val="a3"/>
        <w:numPr>
          <w:ilvl w:val="2"/>
          <w:numId w:val="27"/>
        </w:numPr>
        <w:tabs>
          <w:tab w:val="left" w:pos="851"/>
          <w:tab w:val="left" w:pos="1134"/>
        </w:tabs>
        <w:spacing w:before="0" w:beforeAutospacing="0" w:after="0" w:afterAutospacing="0"/>
        <w:ind w:left="0" w:firstLine="0"/>
        <w:contextualSpacing/>
        <w:rPr>
          <w:b/>
          <w:color w:val="auto"/>
          <w:highlight w:val="yellow"/>
        </w:rPr>
      </w:pPr>
      <w:r w:rsidRPr="001E50EA">
        <w:rPr>
          <w:highlight w:val="yellow"/>
          <w:lang w:bidi="ar-EG"/>
        </w:rPr>
        <w:t xml:space="preserve">Reduce 50 </w:t>
      </w:r>
      <w:r w:rsidRPr="001E50EA">
        <w:rPr>
          <w:color w:val="auto"/>
          <w:highlight w:val="yellow"/>
        </w:rPr>
        <w:t>µg</w:t>
      </w:r>
      <w:r w:rsidRPr="001E50EA">
        <w:rPr>
          <w:highlight w:val="yellow"/>
          <w:lang w:bidi="ar-EG"/>
        </w:rPr>
        <w:t xml:space="preserve"> </w:t>
      </w:r>
      <w:r w:rsidR="00CA54AA" w:rsidRPr="001E50EA">
        <w:rPr>
          <w:highlight w:val="yellow"/>
          <w:lang w:bidi="ar-EG"/>
        </w:rPr>
        <w:t xml:space="preserve">of </w:t>
      </w:r>
      <w:r w:rsidRPr="001E50EA">
        <w:rPr>
          <w:highlight w:val="yellow"/>
          <w:lang w:bidi="ar-EG"/>
        </w:rPr>
        <w:t>p</w:t>
      </w:r>
      <w:r w:rsidR="00792518" w:rsidRPr="001E50EA">
        <w:rPr>
          <w:highlight w:val="yellow"/>
          <w:lang w:bidi="ar-EG"/>
        </w:rPr>
        <w:t>rotein samples using 5</w:t>
      </w:r>
      <w:r w:rsidR="0009353B" w:rsidRPr="001E50EA">
        <w:rPr>
          <w:highlight w:val="yellow"/>
          <w:lang w:bidi="ar-EG"/>
        </w:rPr>
        <w:t xml:space="preserve"> </w:t>
      </w:r>
      <w:r w:rsidR="00792518" w:rsidRPr="001E50EA">
        <w:rPr>
          <w:highlight w:val="yellow"/>
          <w:lang w:bidi="ar-EG"/>
        </w:rPr>
        <w:t xml:space="preserve">mM DTT for 30 min </w:t>
      </w:r>
      <w:r w:rsidR="0009353B" w:rsidRPr="001E50EA">
        <w:rPr>
          <w:highlight w:val="yellow"/>
          <w:lang w:bidi="ar-EG"/>
        </w:rPr>
        <w:t>followed by alkylation</w:t>
      </w:r>
      <w:r w:rsidR="00792518" w:rsidRPr="001E50EA">
        <w:rPr>
          <w:highlight w:val="yellow"/>
          <w:lang w:bidi="ar-EG"/>
        </w:rPr>
        <w:t xml:space="preserve"> using 10</w:t>
      </w:r>
      <w:r w:rsidR="0009353B" w:rsidRPr="001E50EA">
        <w:rPr>
          <w:highlight w:val="yellow"/>
          <w:lang w:bidi="ar-EG"/>
        </w:rPr>
        <w:t xml:space="preserve"> </w:t>
      </w:r>
      <w:r w:rsidR="00792518" w:rsidRPr="001E50EA">
        <w:rPr>
          <w:highlight w:val="yellow"/>
          <w:lang w:bidi="ar-EG"/>
        </w:rPr>
        <w:t>mM iodoacetamide for 30 min at room temperature in dark.</w:t>
      </w:r>
    </w:p>
    <w:p w14:paraId="5B6059FA" w14:textId="77777777" w:rsidR="0009353B" w:rsidRPr="001E50EA" w:rsidRDefault="0009353B" w:rsidP="003E1EE5">
      <w:pPr>
        <w:pStyle w:val="a3"/>
        <w:tabs>
          <w:tab w:val="left" w:pos="851"/>
          <w:tab w:val="left" w:pos="1134"/>
        </w:tabs>
        <w:spacing w:before="0" w:beforeAutospacing="0" w:after="0" w:afterAutospacing="0"/>
        <w:contextualSpacing/>
        <w:rPr>
          <w:b/>
          <w:color w:val="auto"/>
          <w:highlight w:val="yellow"/>
        </w:rPr>
      </w:pPr>
    </w:p>
    <w:p w14:paraId="36E03E0A" w14:textId="4DC47930" w:rsidR="00997F22" w:rsidRPr="001E50EA" w:rsidRDefault="0009353B" w:rsidP="003E1EE5">
      <w:pPr>
        <w:pStyle w:val="a3"/>
        <w:numPr>
          <w:ilvl w:val="2"/>
          <w:numId w:val="27"/>
        </w:numPr>
        <w:tabs>
          <w:tab w:val="left" w:pos="851"/>
          <w:tab w:val="left" w:pos="1134"/>
        </w:tabs>
        <w:spacing w:before="0" w:beforeAutospacing="0" w:after="0" w:afterAutospacing="0"/>
        <w:ind w:left="0" w:firstLine="0"/>
        <w:contextualSpacing/>
        <w:rPr>
          <w:b/>
          <w:color w:val="auto"/>
          <w:highlight w:val="yellow"/>
        </w:rPr>
      </w:pPr>
      <w:r w:rsidRPr="001E50EA">
        <w:rPr>
          <w:highlight w:val="yellow"/>
        </w:rPr>
        <w:t xml:space="preserve">Add Trypsin/Lys-C Mix at a 25:1 </w:t>
      </w:r>
      <w:proofErr w:type="spellStart"/>
      <w:r w:rsidRPr="001E50EA">
        <w:rPr>
          <w:highlight w:val="yellow"/>
        </w:rPr>
        <w:t>protein:protease</w:t>
      </w:r>
      <w:proofErr w:type="spellEnd"/>
      <w:r w:rsidRPr="001E50EA">
        <w:rPr>
          <w:highlight w:val="yellow"/>
        </w:rPr>
        <w:t xml:space="preserve"> ratio (w/w), mix and incubate </w:t>
      </w:r>
      <w:r w:rsidR="009118FF" w:rsidRPr="001E50EA">
        <w:rPr>
          <w:highlight w:val="yellow"/>
        </w:rPr>
        <w:t>for 3 h</w:t>
      </w:r>
      <w:r w:rsidRPr="001E50EA">
        <w:rPr>
          <w:highlight w:val="yellow"/>
        </w:rPr>
        <w:t xml:space="preserve"> at 37</w:t>
      </w:r>
      <w:r w:rsidR="009118FF" w:rsidRPr="001E50EA">
        <w:rPr>
          <w:highlight w:val="yellow"/>
        </w:rPr>
        <w:t xml:space="preserve"> </w:t>
      </w:r>
      <w:r w:rsidRPr="001E50EA">
        <w:rPr>
          <w:highlight w:val="yellow"/>
        </w:rPr>
        <w:t>°C.</w:t>
      </w:r>
    </w:p>
    <w:p w14:paraId="2FB6801D" w14:textId="77777777" w:rsidR="009118FF" w:rsidRPr="001E50EA" w:rsidRDefault="009118FF" w:rsidP="003E1EE5">
      <w:pPr>
        <w:pStyle w:val="af3"/>
        <w:ind w:left="0"/>
        <w:rPr>
          <w:b/>
          <w:color w:val="auto"/>
          <w:highlight w:val="yellow"/>
        </w:rPr>
      </w:pPr>
    </w:p>
    <w:p w14:paraId="7DDB23DD" w14:textId="64DDB816" w:rsidR="009118FF" w:rsidRPr="001E50EA" w:rsidRDefault="009118FF" w:rsidP="003E1EE5">
      <w:pPr>
        <w:pStyle w:val="a3"/>
        <w:numPr>
          <w:ilvl w:val="2"/>
          <w:numId w:val="27"/>
        </w:numPr>
        <w:tabs>
          <w:tab w:val="left" w:pos="851"/>
          <w:tab w:val="left" w:pos="1134"/>
        </w:tabs>
        <w:spacing w:before="0" w:beforeAutospacing="0" w:after="0" w:afterAutospacing="0"/>
        <w:ind w:left="0" w:firstLine="0"/>
        <w:contextualSpacing/>
        <w:rPr>
          <w:b/>
          <w:color w:val="auto"/>
          <w:highlight w:val="yellow"/>
        </w:rPr>
      </w:pPr>
      <w:r w:rsidRPr="001E50EA">
        <w:rPr>
          <w:color w:val="auto"/>
          <w:highlight w:val="yellow"/>
        </w:rPr>
        <w:t>Dilute the samples six fold</w:t>
      </w:r>
      <w:r w:rsidR="00CA54AA" w:rsidRPr="001E50EA">
        <w:rPr>
          <w:color w:val="auto"/>
          <w:highlight w:val="yellow"/>
        </w:rPr>
        <w:t>s</w:t>
      </w:r>
      <w:r w:rsidRPr="001E50EA">
        <w:rPr>
          <w:color w:val="auto"/>
          <w:highlight w:val="yellow"/>
        </w:rPr>
        <w:t xml:space="preserve"> using 50 mM </w:t>
      </w:r>
      <w:proofErr w:type="spellStart"/>
      <w:r w:rsidRPr="001E50EA">
        <w:rPr>
          <w:color w:val="auto"/>
          <w:highlight w:val="yellow"/>
        </w:rPr>
        <w:t>TrisHCl</w:t>
      </w:r>
      <w:proofErr w:type="spellEnd"/>
      <w:r w:rsidRPr="001E50EA">
        <w:rPr>
          <w:color w:val="auto"/>
          <w:highlight w:val="yellow"/>
        </w:rPr>
        <w:t xml:space="preserve"> (pH 8)</w:t>
      </w:r>
      <w:r w:rsidR="00E839C9" w:rsidRPr="001E50EA">
        <w:rPr>
          <w:color w:val="auto"/>
          <w:highlight w:val="yellow"/>
        </w:rPr>
        <w:t xml:space="preserve"> and </w:t>
      </w:r>
      <w:r w:rsidRPr="001E50EA">
        <w:rPr>
          <w:color w:val="auto"/>
          <w:highlight w:val="yellow"/>
        </w:rPr>
        <w:t xml:space="preserve">Incubate overnight at </w:t>
      </w:r>
      <w:r w:rsidRPr="001E50EA">
        <w:rPr>
          <w:highlight w:val="yellow"/>
        </w:rPr>
        <w:t>37 °C</w:t>
      </w:r>
      <w:r w:rsidR="00E839C9" w:rsidRPr="001E50EA">
        <w:rPr>
          <w:highlight w:val="yellow"/>
        </w:rPr>
        <w:t>.</w:t>
      </w:r>
    </w:p>
    <w:p w14:paraId="03BA2970" w14:textId="58934FA4" w:rsidR="009118FF" w:rsidRPr="001E50EA" w:rsidRDefault="009118FF" w:rsidP="003E1EE5">
      <w:pPr>
        <w:pStyle w:val="a3"/>
        <w:tabs>
          <w:tab w:val="left" w:pos="851"/>
          <w:tab w:val="left" w:pos="1134"/>
        </w:tabs>
        <w:spacing w:before="0" w:beforeAutospacing="0" w:after="0" w:afterAutospacing="0"/>
        <w:contextualSpacing/>
        <w:rPr>
          <w:b/>
          <w:color w:val="auto"/>
          <w:highlight w:val="yellow"/>
        </w:rPr>
      </w:pPr>
    </w:p>
    <w:p w14:paraId="58F54843" w14:textId="1F6BBB79" w:rsidR="0009353B" w:rsidRPr="001E50EA" w:rsidRDefault="0009353B" w:rsidP="003E1EE5">
      <w:pPr>
        <w:pStyle w:val="a3"/>
        <w:numPr>
          <w:ilvl w:val="2"/>
          <w:numId w:val="27"/>
        </w:numPr>
        <w:tabs>
          <w:tab w:val="left" w:pos="851"/>
          <w:tab w:val="left" w:pos="1134"/>
        </w:tabs>
        <w:spacing w:before="0" w:beforeAutospacing="0" w:after="0" w:afterAutospacing="0"/>
        <w:ind w:left="0" w:firstLine="0"/>
        <w:contextualSpacing/>
        <w:rPr>
          <w:b/>
          <w:color w:val="auto"/>
          <w:highlight w:val="yellow"/>
        </w:rPr>
      </w:pPr>
      <w:r w:rsidRPr="001E50EA">
        <w:rPr>
          <w:highlight w:val="yellow"/>
        </w:rPr>
        <w:t>Terminate digestion by addin</w:t>
      </w:r>
      <w:r w:rsidR="00E839C9" w:rsidRPr="001E50EA">
        <w:rPr>
          <w:highlight w:val="yellow"/>
        </w:rPr>
        <w:t>g trifl</w:t>
      </w:r>
      <w:r w:rsidRPr="001E50EA">
        <w:rPr>
          <w:highlight w:val="yellow"/>
        </w:rPr>
        <w:t xml:space="preserve">uoroacetic acid </w:t>
      </w:r>
      <w:r w:rsidR="00434CB7" w:rsidRPr="001E50EA">
        <w:rPr>
          <w:highlight w:val="yellow"/>
        </w:rPr>
        <w:t xml:space="preserve">(TFA) </w:t>
      </w:r>
      <w:r w:rsidRPr="001E50EA">
        <w:rPr>
          <w:highlight w:val="yellow"/>
        </w:rPr>
        <w:t>to a final concentration of 0.5–1%.</w:t>
      </w:r>
    </w:p>
    <w:p w14:paraId="5ACB5F5C" w14:textId="77777777" w:rsidR="00C952BE" w:rsidRPr="001E50EA" w:rsidRDefault="00C952BE" w:rsidP="003E1EE5">
      <w:pPr>
        <w:pStyle w:val="af3"/>
        <w:ind w:left="0"/>
        <w:rPr>
          <w:bCs/>
          <w:highlight w:val="yellow"/>
        </w:rPr>
      </w:pPr>
    </w:p>
    <w:p w14:paraId="28C02833" w14:textId="47E5D197" w:rsidR="00C952BE" w:rsidRPr="001E50EA" w:rsidRDefault="007A7F96" w:rsidP="003E1EE5">
      <w:pPr>
        <w:pStyle w:val="a3"/>
        <w:numPr>
          <w:ilvl w:val="1"/>
          <w:numId w:val="27"/>
        </w:numPr>
        <w:tabs>
          <w:tab w:val="left" w:pos="851"/>
          <w:tab w:val="left" w:pos="1134"/>
        </w:tabs>
        <w:spacing w:before="0" w:beforeAutospacing="0" w:after="0" w:afterAutospacing="0"/>
        <w:contextualSpacing/>
        <w:rPr>
          <w:b/>
          <w:color w:val="auto"/>
          <w:highlight w:val="yellow"/>
        </w:rPr>
      </w:pPr>
      <w:r w:rsidRPr="001E50EA">
        <w:rPr>
          <w:bCs/>
          <w:highlight w:val="yellow"/>
        </w:rPr>
        <w:t xml:space="preserve"> </w:t>
      </w:r>
      <w:r w:rsidR="007E4A2B" w:rsidRPr="001E50EA">
        <w:rPr>
          <w:bCs/>
          <w:highlight w:val="yellow"/>
        </w:rPr>
        <w:t>After digestion, perform desalting of the peptides prior to mass spectrometry using C</w:t>
      </w:r>
      <w:r w:rsidR="007E4A2B" w:rsidRPr="001E50EA">
        <w:rPr>
          <w:bCs/>
          <w:highlight w:val="yellow"/>
          <w:vertAlign w:val="subscript"/>
        </w:rPr>
        <w:t>18</w:t>
      </w:r>
      <w:r w:rsidR="007E4A2B" w:rsidRPr="001E50EA">
        <w:rPr>
          <w:bCs/>
          <w:highlight w:val="yellow"/>
        </w:rPr>
        <w:t xml:space="preserve"> stage tips and elute the digested peptides</w:t>
      </w:r>
      <w:r w:rsidR="007E4A2B" w:rsidRPr="001E50EA">
        <w:rPr>
          <w:bCs/>
          <w:highlight w:val="yellow"/>
        </w:rPr>
        <w:fldChar w:fldCharType="begin"/>
      </w:r>
      <w:r w:rsidR="00167A8F" w:rsidRPr="001E50EA">
        <w:rPr>
          <w:bCs/>
          <w:highlight w:val="yellow"/>
        </w:rPr>
        <w:instrText xml:space="preserve"> ADDIN EN.CITE &lt;EndNote&gt;&lt;Cite&gt;&lt;Author&gt;Rappsilber&lt;/Author&gt;&lt;Year&gt;2007&lt;/Year&gt;&lt;RecNum&gt;18&lt;/RecNum&gt;&lt;DisplayText&gt;&lt;style face="superscript"&gt;18&lt;/style&gt;&lt;/DisplayText&gt;&lt;record&gt;&lt;rec-number&gt;18&lt;/rec-number&gt;&lt;foreign-keys&gt;&lt;key app="EN" db-id="5e55vtzpksp92vefastvwzdlevd0azrtw9tf" timestamp="1551796995"&gt;18&lt;/key&gt;&lt;/foreign-keys&gt;&lt;ref-type name="Journal Article"&gt;17&lt;/ref-type&gt;&lt;contributors&gt;&lt;authors&gt;&lt;author&gt;Rappsilber, J.&lt;/author&gt;&lt;author&gt;Mann, M.&lt;/author&gt;&lt;author&gt;Ishihama, Y.&lt;/author&gt;&lt;/authors&gt;&lt;/contributors&gt;&lt;auth-address&gt;Wellcome Trust Centre for Cell Biology, University of Edinburgh, Edinburgh, UK. juri.rappsilber@ed.ac.uk&lt;/auth-address&gt;&lt;titles&gt;&lt;title&gt;Protocol for micro-purification, enrichment, pre-fractionation and storage of peptides for proteomics using StageTip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896-906&lt;/pages&gt;&lt;volume&gt;2&lt;/volume&gt;&lt;number&gt;8&lt;/number&gt;&lt;edition&gt;2007/08/19&lt;/edition&gt;&lt;keywords&gt;&lt;keyword&gt;Chemical Fractionation/instrumentation/*methods&lt;/keyword&gt;&lt;keyword&gt;Chromatography, Liquid&lt;/keyword&gt;&lt;keyword&gt;Equipment Design&lt;/keyword&gt;&lt;keyword&gt;Mass Spectrometry&lt;/keyword&gt;&lt;keyword&gt;Peptides/*isolation &amp;amp; purification&lt;/keyword&gt;&lt;keyword&gt;Polytetrafluoroethylene&lt;/keyword&gt;&lt;keyword&gt;Proteomics/instrumentation/*methods&lt;/keyword&gt;&lt;keyword&gt;Surface Properties&lt;/keyword&gt;&lt;/keywords&gt;&lt;dates&gt;&lt;year&gt;2007&lt;/year&gt;&lt;/dates&gt;&lt;isbn&gt;1750-2799 (Electronic)&amp;#xD;1750-2799 (Linking)&lt;/isbn&gt;&lt;accession-num&gt;17703201&lt;/accession-num&gt;&lt;label&gt;method&lt;/label&gt;&lt;work-type&gt;Research Support, Non-U.S. Gov&amp;apos;t&lt;/work-type&gt;&lt;urls&gt;&lt;related-urls&gt;&lt;url&gt;https://www.ncbi.nlm.nih.gov/pubmed/17703201&lt;/url&gt;&lt;/related-urls&gt;&lt;/urls&gt;&lt;electronic-resource-num&gt;10.1038/nprot.2007.261&lt;/electronic-resource-num&gt;&lt;language&gt;eng&lt;/language&gt;&lt;/record&gt;&lt;/Cite&gt;&lt;/EndNote&gt;</w:instrText>
      </w:r>
      <w:r w:rsidR="007E4A2B" w:rsidRPr="001E50EA">
        <w:rPr>
          <w:bCs/>
          <w:highlight w:val="yellow"/>
        </w:rPr>
        <w:fldChar w:fldCharType="separate"/>
      </w:r>
      <w:r w:rsidR="00167A8F" w:rsidRPr="001E50EA">
        <w:rPr>
          <w:bCs/>
          <w:noProof/>
          <w:highlight w:val="yellow"/>
          <w:vertAlign w:val="superscript"/>
        </w:rPr>
        <w:t>18</w:t>
      </w:r>
      <w:r w:rsidR="007E4A2B" w:rsidRPr="001E50EA">
        <w:rPr>
          <w:bCs/>
          <w:highlight w:val="yellow"/>
        </w:rPr>
        <w:fldChar w:fldCharType="end"/>
      </w:r>
      <w:r w:rsidR="007E4A2B" w:rsidRPr="001E50EA">
        <w:rPr>
          <w:bCs/>
          <w:highlight w:val="yellow"/>
        </w:rPr>
        <w:t xml:space="preserve">. </w:t>
      </w:r>
    </w:p>
    <w:p w14:paraId="44C1976D" w14:textId="77777777" w:rsidR="00C952BE" w:rsidRPr="001E50EA" w:rsidRDefault="00C952BE" w:rsidP="003E1EE5">
      <w:pPr>
        <w:pStyle w:val="a3"/>
        <w:tabs>
          <w:tab w:val="left" w:pos="851"/>
          <w:tab w:val="left" w:pos="1134"/>
        </w:tabs>
        <w:spacing w:before="0" w:beforeAutospacing="0" w:after="0" w:afterAutospacing="0"/>
        <w:contextualSpacing/>
        <w:rPr>
          <w:b/>
          <w:color w:val="auto"/>
          <w:highlight w:val="yellow"/>
        </w:rPr>
      </w:pPr>
    </w:p>
    <w:p w14:paraId="4EA2BFD4" w14:textId="333538CD" w:rsidR="00C952BE" w:rsidRPr="001E50EA" w:rsidRDefault="00792518" w:rsidP="003E1EE5">
      <w:pPr>
        <w:pStyle w:val="a3"/>
        <w:numPr>
          <w:ilvl w:val="1"/>
          <w:numId w:val="27"/>
        </w:numPr>
        <w:tabs>
          <w:tab w:val="left" w:pos="851"/>
          <w:tab w:val="left" w:pos="1134"/>
        </w:tabs>
        <w:spacing w:before="0" w:beforeAutospacing="0" w:after="0" w:afterAutospacing="0"/>
        <w:contextualSpacing/>
        <w:rPr>
          <w:highlight w:val="yellow"/>
        </w:rPr>
      </w:pPr>
      <w:r w:rsidRPr="001E50EA">
        <w:rPr>
          <w:bCs/>
          <w:highlight w:val="yellow"/>
        </w:rPr>
        <w:t xml:space="preserve"> </w:t>
      </w:r>
      <w:r w:rsidR="007E4A2B" w:rsidRPr="001E50EA">
        <w:rPr>
          <w:bCs/>
          <w:highlight w:val="yellow"/>
        </w:rPr>
        <w:t>Concentrate the samples to near dryness</w:t>
      </w:r>
      <w:r w:rsidR="00C952BE" w:rsidRPr="001E50EA">
        <w:rPr>
          <w:bCs/>
          <w:highlight w:val="yellow"/>
        </w:rPr>
        <w:t>, leaving 2-5</w:t>
      </w:r>
      <w:r w:rsidR="007E4A2B" w:rsidRPr="001E50EA">
        <w:rPr>
          <w:bCs/>
          <w:highlight w:val="yellow"/>
        </w:rPr>
        <w:t xml:space="preserve"> </w:t>
      </w:r>
      <w:r w:rsidR="00C952BE" w:rsidRPr="001E50EA">
        <w:rPr>
          <w:color w:val="auto"/>
          <w:highlight w:val="yellow"/>
        </w:rPr>
        <w:t xml:space="preserve">µL </w:t>
      </w:r>
      <w:r w:rsidR="00CA54AA" w:rsidRPr="001E50EA">
        <w:rPr>
          <w:color w:val="auto"/>
          <w:highlight w:val="yellow"/>
        </w:rPr>
        <w:t xml:space="preserve">of </w:t>
      </w:r>
      <w:r w:rsidR="00C952BE" w:rsidRPr="001E50EA">
        <w:rPr>
          <w:color w:val="auto"/>
          <w:highlight w:val="yellow"/>
        </w:rPr>
        <w:t>solution</w:t>
      </w:r>
      <w:r w:rsidR="00C952BE" w:rsidRPr="001E50EA">
        <w:rPr>
          <w:bCs/>
          <w:highlight w:val="yellow"/>
        </w:rPr>
        <w:t xml:space="preserve"> </w:t>
      </w:r>
      <w:r w:rsidR="007E4A2B" w:rsidRPr="001E50EA">
        <w:rPr>
          <w:bCs/>
          <w:highlight w:val="yellow"/>
        </w:rPr>
        <w:t>in a vacuum concentrator</w:t>
      </w:r>
      <w:r w:rsidR="00434CB7" w:rsidRPr="001E50EA">
        <w:rPr>
          <w:bCs/>
          <w:highlight w:val="yellow"/>
        </w:rPr>
        <w:t xml:space="preserve"> (see </w:t>
      </w:r>
      <w:r w:rsidR="00472865" w:rsidRPr="001E50EA">
        <w:rPr>
          <w:b/>
          <w:bCs/>
        </w:rPr>
        <w:t>Table of Materials</w:t>
      </w:r>
      <w:r w:rsidR="00434CB7" w:rsidRPr="001E50EA">
        <w:rPr>
          <w:bCs/>
          <w:highlight w:val="yellow"/>
        </w:rPr>
        <w:t>)</w:t>
      </w:r>
      <w:r w:rsidR="007E4A2B" w:rsidRPr="001E50EA">
        <w:rPr>
          <w:bCs/>
          <w:highlight w:val="yellow"/>
        </w:rPr>
        <w:t xml:space="preserve"> without heating. </w:t>
      </w:r>
    </w:p>
    <w:p w14:paraId="5890F471" w14:textId="77777777" w:rsidR="00C952BE" w:rsidRPr="001E50EA" w:rsidRDefault="00C952BE" w:rsidP="003E1EE5">
      <w:pPr>
        <w:pStyle w:val="af3"/>
        <w:ind w:left="0"/>
        <w:rPr>
          <w:bCs/>
          <w:highlight w:val="yellow"/>
        </w:rPr>
      </w:pPr>
    </w:p>
    <w:p w14:paraId="371B938C" w14:textId="5F4D6EEB" w:rsidR="007E4A2B" w:rsidRPr="001E50EA" w:rsidRDefault="00556FBF" w:rsidP="003E1EE5">
      <w:pPr>
        <w:pStyle w:val="a3"/>
        <w:numPr>
          <w:ilvl w:val="1"/>
          <w:numId w:val="27"/>
        </w:numPr>
        <w:tabs>
          <w:tab w:val="left" w:pos="851"/>
          <w:tab w:val="left" w:pos="1134"/>
        </w:tabs>
        <w:spacing w:before="0" w:beforeAutospacing="0" w:after="0" w:afterAutospacing="0"/>
        <w:contextualSpacing/>
        <w:rPr>
          <w:highlight w:val="yellow"/>
        </w:rPr>
      </w:pPr>
      <w:r w:rsidRPr="001E50EA">
        <w:rPr>
          <w:bCs/>
          <w:highlight w:val="yellow"/>
        </w:rPr>
        <w:t>Re</w:t>
      </w:r>
      <w:r w:rsidR="007E4A2B" w:rsidRPr="001E50EA">
        <w:rPr>
          <w:bCs/>
          <w:highlight w:val="yellow"/>
        </w:rPr>
        <w:t xml:space="preserve">suspend the samples in loading buffer (5% acetonitrile, 0.5% formic acid) and analyze the peptide mixtures by LC-MS/MS using a </w:t>
      </w:r>
      <w:r w:rsidR="007E4A2B" w:rsidRPr="001E50EA">
        <w:rPr>
          <w:highlight w:val="yellow"/>
        </w:rPr>
        <w:t>high-resolution mass spectrometer</w:t>
      </w:r>
      <w:r w:rsidR="0087168C" w:rsidRPr="001E50EA">
        <w:rPr>
          <w:highlight w:val="yellow"/>
        </w:rPr>
        <w:t xml:space="preserve"> (see </w:t>
      </w:r>
      <w:r w:rsidR="00472865" w:rsidRPr="001E50EA">
        <w:rPr>
          <w:b/>
        </w:rPr>
        <w:t>Table of Materials</w:t>
      </w:r>
      <w:r w:rsidR="0087168C" w:rsidRPr="001E50EA">
        <w:rPr>
          <w:highlight w:val="yellow"/>
        </w:rPr>
        <w:t>)</w:t>
      </w:r>
      <w:r w:rsidR="007E4A2B" w:rsidRPr="001E50EA">
        <w:rPr>
          <w:highlight w:val="yellow"/>
        </w:rPr>
        <w:t xml:space="preserve"> connected to a </w:t>
      </w:r>
      <w:proofErr w:type="spellStart"/>
      <w:r w:rsidR="007E4A2B" w:rsidRPr="001E50EA">
        <w:rPr>
          <w:highlight w:val="yellow"/>
        </w:rPr>
        <w:t>nano</w:t>
      </w:r>
      <w:proofErr w:type="spellEnd"/>
      <w:r w:rsidR="0009353B" w:rsidRPr="001E50EA">
        <w:rPr>
          <w:highlight w:val="yellow"/>
        </w:rPr>
        <w:t>-</w:t>
      </w:r>
      <w:r w:rsidRPr="001E50EA">
        <w:rPr>
          <w:highlight w:val="yellow"/>
        </w:rPr>
        <w:t>UP</w:t>
      </w:r>
      <w:r w:rsidR="007E4A2B" w:rsidRPr="001E50EA">
        <w:rPr>
          <w:highlight w:val="yellow"/>
        </w:rPr>
        <w:t xml:space="preserve">LC system. </w:t>
      </w:r>
    </w:p>
    <w:p w14:paraId="5B6F6423" w14:textId="77777777" w:rsidR="00D25204" w:rsidRPr="001E50EA" w:rsidRDefault="00D25204" w:rsidP="003E1EE5">
      <w:pPr>
        <w:pStyle w:val="af3"/>
        <w:ind w:left="0"/>
        <w:rPr>
          <w:highlight w:val="yellow"/>
        </w:rPr>
      </w:pPr>
    </w:p>
    <w:p w14:paraId="47C1F65F" w14:textId="177E4A17" w:rsidR="00D25204" w:rsidRPr="001E50EA" w:rsidRDefault="00D25204" w:rsidP="003E1EE5">
      <w:pPr>
        <w:pStyle w:val="a3"/>
        <w:numPr>
          <w:ilvl w:val="1"/>
          <w:numId w:val="27"/>
        </w:numPr>
        <w:tabs>
          <w:tab w:val="left" w:pos="851"/>
          <w:tab w:val="left" w:pos="1134"/>
        </w:tabs>
        <w:spacing w:before="0" w:beforeAutospacing="0" w:after="0" w:afterAutospacing="0"/>
        <w:contextualSpacing/>
        <w:rPr>
          <w:highlight w:val="yellow"/>
        </w:rPr>
      </w:pPr>
      <w:r w:rsidRPr="001E50EA">
        <w:rPr>
          <w:highlight w:val="yellow"/>
        </w:rPr>
        <w:t xml:space="preserve">Separate the peptides using UPLC system (see </w:t>
      </w:r>
      <w:r w:rsidR="00472865" w:rsidRPr="001E50EA">
        <w:rPr>
          <w:b/>
        </w:rPr>
        <w:t>Table of Materials</w:t>
      </w:r>
      <w:r w:rsidRPr="001E50EA">
        <w:rPr>
          <w:highlight w:val="yellow"/>
        </w:rPr>
        <w:t xml:space="preserve">) on a 20 cm reverse phase charged surface hybrid (CSH) column (see </w:t>
      </w:r>
      <w:r w:rsidR="00472865" w:rsidRPr="001E50EA">
        <w:rPr>
          <w:b/>
        </w:rPr>
        <w:t>Table of Materials</w:t>
      </w:r>
      <w:r w:rsidRPr="001E50EA">
        <w:rPr>
          <w:highlight w:val="yellow"/>
        </w:rPr>
        <w:t xml:space="preserve">) with an inner diameter of 75 </w:t>
      </w:r>
      <w:proofErr w:type="spellStart"/>
      <w:r w:rsidRPr="001E50EA">
        <w:rPr>
          <w:highlight w:val="yellow"/>
        </w:rPr>
        <w:t>μm</w:t>
      </w:r>
      <w:proofErr w:type="spellEnd"/>
      <w:r w:rsidRPr="001E50EA">
        <w:rPr>
          <w:highlight w:val="yellow"/>
        </w:rPr>
        <w:t xml:space="preserve"> and a particle size of 1.7 </w:t>
      </w:r>
      <w:proofErr w:type="spellStart"/>
      <w:r w:rsidRPr="001E50EA">
        <w:rPr>
          <w:highlight w:val="yellow"/>
        </w:rPr>
        <w:t>μm</w:t>
      </w:r>
      <w:proofErr w:type="spellEnd"/>
      <w:r w:rsidRPr="001E50EA">
        <w:rPr>
          <w:highlight w:val="yellow"/>
        </w:rPr>
        <w:t>.</w:t>
      </w:r>
    </w:p>
    <w:p w14:paraId="354A7ABE" w14:textId="77777777" w:rsidR="00D25204" w:rsidRPr="001E50EA" w:rsidRDefault="00D25204" w:rsidP="003E1EE5">
      <w:pPr>
        <w:pStyle w:val="a3"/>
        <w:tabs>
          <w:tab w:val="left" w:pos="851"/>
          <w:tab w:val="left" w:pos="1134"/>
        </w:tabs>
        <w:spacing w:before="0" w:beforeAutospacing="0" w:after="0" w:afterAutospacing="0"/>
        <w:contextualSpacing/>
        <w:rPr>
          <w:highlight w:val="yellow"/>
        </w:rPr>
      </w:pPr>
    </w:p>
    <w:p w14:paraId="60D6DE7A" w14:textId="4FFE856B" w:rsidR="00E165CB" w:rsidRPr="001E50EA" w:rsidRDefault="00E165CB" w:rsidP="003E1EE5">
      <w:pPr>
        <w:pStyle w:val="a3"/>
        <w:numPr>
          <w:ilvl w:val="1"/>
          <w:numId w:val="27"/>
        </w:numPr>
        <w:tabs>
          <w:tab w:val="left" w:pos="851"/>
          <w:tab w:val="left" w:pos="1134"/>
        </w:tabs>
        <w:spacing w:before="0" w:beforeAutospacing="0" w:after="0" w:afterAutospacing="0"/>
        <w:contextualSpacing/>
        <w:rPr>
          <w:highlight w:val="yellow"/>
        </w:rPr>
      </w:pPr>
      <w:r w:rsidRPr="001E50EA">
        <w:rPr>
          <w:highlight w:val="yellow"/>
        </w:rPr>
        <w:t xml:space="preserve">Load </w:t>
      </w:r>
      <w:r w:rsidR="003F2516" w:rsidRPr="001E50EA">
        <w:rPr>
          <w:highlight w:val="yellow"/>
        </w:rPr>
        <w:t>4 µL</w:t>
      </w:r>
      <w:r w:rsidRPr="001E50EA">
        <w:rPr>
          <w:highlight w:val="yellow"/>
        </w:rPr>
        <w:t xml:space="preserve"> of sample and run through 90 min gradient at a flow rate of 300 </w:t>
      </w:r>
      <w:proofErr w:type="spellStart"/>
      <w:r w:rsidRPr="001E50EA">
        <w:rPr>
          <w:highlight w:val="yellow"/>
        </w:rPr>
        <w:t>nL</w:t>
      </w:r>
      <w:proofErr w:type="spellEnd"/>
      <w:r w:rsidRPr="001E50EA">
        <w:rPr>
          <w:highlight w:val="yellow"/>
        </w:rPr>
        <w:t xml:space="preserve">/min. </w:t>
      </w:r>
    </w:p>
    <w:p w14:paraId="04A523BB" w14:textId="77777777" w:rsidR="00E165CB" w:rsidRPr="001E50EA" w:rsidRDefault="00E165CB" w:rsidP="003E1EE5">
      <w:pPr>
        <w:pStyle w:val="af3"/>
        <w:ind w:left="0"/>
        <w:rPr>
          <w:highlight w:val="yellow"/>
        </w:rPr>
      </w:pPr>
    </w:p>
    <w:p w14:paraId="3995C4D8" w14:textId="73882B07" w:rsidR="00D25204" w:rsidRPr="001E50EA" w:rsidRDefault="00E165CB" w:rsidP="003E1EE5">
      <w:pPr>
        <w:pStyle w:val="a3"/>
        <w:numPr>
          <w:ilvl w:val="1"/>
          <w:numId w:val="27"/>
        </w:numPr>
        <w:tabs>
          <w:tab w:val="left" w:pos="851"/>
          <w:tab w:val="left" w:pos="1134"/>
        </w:tabs>
        <w:spacing w:before="0" w:beforeAutospacing="0" w:after="0" w:afterAutospacing="0"/>
        <w:contextualSpacing/>
        <w:rPr>
          <w:highlight w:val="yellow"/>
        </w:rPr>
      </w:pPr>
      <w:r w:rsidRPr="001E50EA">
        <w:rPr>
          <w:highlight w:val="yellow"/>
        </w:rPr>
        <w:t>Set the gradient</w:t>
      </w:r>
      <w:r w:rsidR="00111CE8" w:rsidRPr="001E50EA">
        <w:rPr>
          <w:highlight w:val="yellow"/>
        </w:rPr>
        <w:t>.</w:t>
      </w:r>
      <w:r w:rsidRPr="001E50EA">
        <w:rPr>
          <w:highlight w:val="yellow"/>
        </w:rPr>
        <w:t xml:space="preserve"> </w:t>
      </w:r>
      <w:r w:rsidR="00111CE8" w:rsidRPr="001E50EA">
        <w:rPr>
          <w:highlight w:val="yellow"/>
        </w:rPr>
        <w:t>U</w:t>
      </w:r>
      <w:r w:rsidRPr="001E50EA">
        <w:rPr>
          <w:highlight w:val="yellow"/>
        </w:rPr>
        <w:t>s</w:t>
      </w:r>
      <w:r w:rsidR="00111CE8" w:rsidRPr="001E50EA">
        <w:rPr>
          <w:highlight w:val="yellow"/>
        </w:rPr>
        <w:t>e</w:t>
      </w:r>
      <w:r w:rsidRPr="001E50EA">
        <w:rPr>
          <w:highlight w:val="yellow"/>
        </w:rPr>
        <w:t xml:space="preserve"> partial loop-offline settings with isocratic gradient set at 3% of buffer B (99.9%</w:t>
      </w:r>
      <w:r w:rsidR="00CF4E40" w:rsidRPr="001E50EA">
        <w:rPr>
          <w:highlight w:val="yellow"/>
        </w:rPr>
        <w:t xml:space="preserve"> </w:t>
      </w:r>
      <w:r w:rsidR="00CA54AA" w:rsidRPr="001E50EA">
        <w:rPr>
          <w:highlight w:val="yellow"/>
        </w:rPr>
        <w:t>a</w:t>
      </w:r>
      <w:r w:rsidRPr="001E50EA">
        <w:rPr>
          <w:highlight w:val="yellow"/>
        </w:rPr>
        <w:t>cetonitrile + 0.1% formic acid) held for 14 min before the loop is shifted to online position with the column, thereafter the gradient is increased linearly for 50 min, until 20% buffer B is reached</w:t>
      </w:r>
      <w:r w:rsidR="0001646D" w:rsidRPr="001E50EA">
        <w:rPr>
          <w:highlight w:val="yellow"/>
        </w:rPr>
        <w:t>.</w:t>
      </w:r>
      <w:r w:rsidR="001D7C4E" w:rsidRPr="001E50EA">
        <w:rPr>
          <w:highlight w:val="yellow"/>
        </w:rPr>
        <w:t xml:space="preserve"> </w:t>
      </w:r>
    </w:p>
    <w:p w14:paraId="6351F4A4" w14:textId="77777777" w:rsidR="00E165CB" w:rsidRPr="001E50EA" w:rsidRDefault="00E165CB" w:rsidP="003E1EE5">
      <w:pPr>
        <w:pStyle w:val="af3"/>
        <w:ind w:left="0"/>
        <w:rPr>
          <w:highlight w:val="yellow"/>
        </w:rPr>
      </w:pPr>
    </w:p>
    <w:p w14:paraId="499E945E" w14:textId="7B5EFAF2" w:rsidR="00E165CB" w:rsidRPr="001E50EA" w:rsidRDefault="00E165CB" w:rsidP="003E1EE5">
      <w:pPr>
        <w:pStyle w:val="a3"/>
        <w:numPr>
          <w:ilvl w:val="1"/>
          <w:numId w:val="27"/>
        </w:numPr>
        <w:tabs>
          <w:tab w:val="left" w:pos="851"/>
          <w:tab w:val="left" w:pos="1134"/>
        </w:tabs>
        <w:spacing w:before="0" w:beforeAutospacing="0" w:after="0" w:afterAutospacing="0"/>
        <w:contextualSpacing/>
        <w:rPr>
          <w:highlight w:val="yellow"/>
        </w:rPr>
      </w:pPr>
      <w:r w:rsidRPr="001E50EA">
        <w:rPr>
          <w:highlight w:val="yellow"/>
        </w:rPr>
        <w:t>Within the next 15 min</w:t>
      </w:r>
      <w:r w:rsidR="00CA54AA" w:rsidRPr="001E50EA">
        <w:rPr>
          <w:highlight w:val="yellow"/>
        </w:rPr>
        <w:t>,</w:t>
      </w:r>
      <w:r w:rsidRPr="001E50EA">
        <w:rPr>
          <w:highlight w:val="yellow"/>
        </w:rPr>
        <w:t xml:space="preserve"> </w:t>
      </w:r>
      <w:r w:rsidR="00CA54AA" w:rsidRPr="001E50EA">
        <w:rPr>
          <w:highlight w:val="yellow"/>
        </w:rPr>
        <w:t xml:space="preserve">increase </w:t>
      </w:r>
      <w:r w:rsidRPr="001E50EA">
        <w:rPr>
          <w:highlight w:val="yellow"/>
        </w:rPr>
        <w:t>the concentration of buffer B to 30%. Then in the following 15 min</w:t>
      </w:r>
      <w:r w:rsidR="00CA54AA" w:rsidRPr="001E50EA">
        <w:rPr>
          <w:highlight w:val="yellow"/>
        </w:rPr>
        <w:t>, increase</w:t>
      </w:r>
      <w:r w:rsidRPr="001E50EA">
        <w:rPr>
          <w:highlight w:val="yellow"/>
        </w:rPr>
        <w:t xml:space="preserve"> </w:t>
      </w:r>
      <w:r w:rsidR="00CA54AA" w:rsidRPr="001E50EA">
        <w:rPr>
          <w:highlight w:val="yellow"/>
        </w:rPr>
        <w:t xml:space="preserve">buffer </w:t>
      </w:r>
      <w:r w:rsidRPr="001E50EA">
        <w:rPr>
          <w:highlight w:val="yellow"/>
        </w:rPr>
        <w:t xml:space="preserve">B to 40%, before reaching 90% </w:t>
      </w:r>
      <w:r w:rsidR="00CA54AA" w:rsidRPr="001E50EA">
        <w:rPr>
          <w:highlight w:val="yellow"/>
        </w:rPr>
        <w:t xml:space="preserve">of </w:t>
      </w:r>
      <w:r w:rsidRPr="001E50EA">
        <w:rPr>
          <w:highlight w:val="yellow"/>
        </w:rPr>
        <w:t xml:space="preserve">Buffer B after another 4 min. </w:t>
      </w:r>
      <w:r w:rsidR="00CA54AA" w:rsidRPr="001E50EA">
        <w:rPr>
          <w:highlight w:val="yellow"/>
        </w:rPr>
        <w:t>Perform t</w:t>
      </w:r>
      <w:r w:rsidRPr="001E50EA">
        <w:rPr>
          <w:highlight w:val="yellow"/>
        </w:rPr>
        <w:t>h</w:t>
      </w:r>
      <w:r w:rsidR="00111CE8" w:rsidRPr="001E50EA">
        <w:rPr>
          <w:highlight w:val="yellow"/>
        </w:rPr>
        <w:t>e</w:t>
      </w:r>
      <w:r w:rsidRPr="001E50EA">
        <w:rPr>
          <w:highlight w:val="yellow"/>
        </w:rPr>
        <w:t xml:space="preserve"> washing step, which is required to clean the column, at 400 </w:t>
      </w:r>
      <w:proofErr w:type="spellStart"/>
      <w:r w:rsidRPr="001E50EA">
        <w:rPr>
          <w:highlight w:val="yellow"/>
        </w:rPr>
        <w:t>nL</w:t>
      </w:r>
      <w:proofErr w:type="spellEnd"/>
      <w:r w:rsidRPr="001E50EA">
        <w:rPr>
          <w:highlight w:val="yellow"/>
        </w:rPr>
        <w:t>/min and h</w:t>
      </w:r>
      <w:r w:rsidR="00CA54AA" w:rsidRPr="001E50EA">
        <w:rPr>
          <w:highlight w:val="yellow"/>
        </w:rPr>
        <w:t>o</w:t>
      </w:r>
      <w:r w:rsidRPr="001E50EA">
        <w:rPr>
          <w:highlight w:val="yellow"/>
        </w:rPr>
        <w:t>ld for additional 10 min</w:t>
      </w:r>
      <w:r w:rsidR="0001646D" w:rsidRPr="001E50EA">
        <w:rPr>
          <w:highlight w:val="yellow"/>
        </w:rPr>
        <w:t xml:space="preserve"> (see </w:t>
      </w:r>
      <w:r w:rsidR="0001646D" w:rsidRPr="001E50EA">
        <w:rPr>
          <w:b/>
          <w:highlight w:val="yellow"/>
        </w:rPr>
        <w:t>Table 1</w:t>
      </w:r>
      <w:r w:rsidR="0001646D" w:rsidRPr="001E50EA">
        <w:rPr>
          <w:highlight w:val="yellow"/>
        </w:rPr>
        <w:t xml:space="preserve"> for detailed gradient conditions)</w:t>
      </w:r>
      <w:r w:rsidRPr="001E50EA">
        <w:rPr>
          <w:highlight w:val="yellow"/>
        </w:rPr>
        <w:t>.</w:t>
      </w:r>
    </w:p>
    <w:p w14:paraId="4947AECD" w14:textId="3318570A" w:rsidR="009C1CC3" w:rsidRPr="001E50EA" w:rsidRDefault="009C1CC3" w:rsidP="003E1EE5">
      <w:pPr>
        <w:pStyle w:val="a3"/>
        <w:tabs>
          <w:tab w:val="left" w:pos="851"/>
          <w:tab w:val="left" w:pos="1134"/>
        </w:tabs>
        <w:spacing w:before="0" w:beforeAutospacing="0" w:after="0" w:afterAutospacing="0"/>
        <w:contextualSpacing/>
        <w:rPr>
          <w:highlight w:val="yellow"/>
        </w:rPr>
      </w:pPr>
    </w:p>
    <w:p w14:paraId="4A5D5E7B" w14:textId="54FE6CEF" w:rsidR="00E165CB" w:rsidRPr="001E50EA" w:rsidRDefault="00E165CB" w:rsidP="003E1EE5">
      <w:pPr>
        <w:pStyle w:val="a3"/>
        <w:numPr>
          <w:ilvl w:val="1"/>
          <w:numId w:val="27"/>
        </w:numPr>
        <w:tabs>
          <w:tab w:val="left" w:pos="851"/>
          <w:tab w:val="left" w:pos="1134"/>
        </w:tabs>
        <w:spacing w:before="0" w:beforeAutospacing="0" w:after="0" w:afterAutospacing="0"/>
        <w:contextualSpacing/>
        <w:rPr>
          <w:highlight w:val="yellow"/>
        </w:rPr>
      </w:pPr>
      <w:r w:rsidRPr="001E50EA">
        <w:rPr>
          <w:highlight w:val="yellow"/>
        </w:rPr>
        <w:t>Finally, set back the system to a flow</w:t>
      </w:r>
      <w:r w:rsidR="00434CB7" w:rsidRPr="001E50EA">
        <w:rPr>
          <w:highlight w:val="yellow"/>
        </w:rPr>
        <w:t xml:space="preserve"> </w:t>
      </w:r>
      <w:r w:rsidRPr="001E50EA">
        <w:rPr>
          <w:highlight w:val="yellow"/>
        </w:rPr>
        <w:t xml:space="preserve">rate of 300 </w:t>
      </w:r>
      <w:proofErr w:type="spellStart"/>
      <w:r w:rsidRPr="001E50EA">
        <w:rPr>
          <w:highlight w:val="yellow"/>
        </w:rPr>
        <w:t>nL</w:t>
      </w:r>
      <w:proofErr w:type="spellEnd"/>
      <w:r w:rsidRPr="001E50EA">
        <w:rPr>
          <w:highlight w:val="yellow"/>
        </w:rPr>
        <w:t xml:space="preserve">/min and a concentration of 3% buffer B within 1 min. Equilibrate the column for 15 min before the next sample </w:t>
      </w:r>
      <w:r w:rsidR="00CA54AA" w:rsidRPr="001E50EA">
        <w:rPr>
          <w:highlight w:val="yellow"/>
        </w:rPr>
        <w:t>i</w:t>
      </w:r>
      <w:r w:rsidRPr="001E50EA">
        <w:rPr>
          <w:highlight w:val="yellow"/>
        </w:rPr>
        <w:t>s injected.</w:t>
      </w:r>
    </w:p>
    <w:p w14:paraId="17155FE7" w14:textId="796F1838" w:rsidR="00D25204" w:rsidRPr="001E50EA" w:rsidRDefault="00D25204" w:rsidP="003E1EE5">
      <w:pPr>
        <w:contextualSpacing/>
      </w:pPr>
    </w:p>
    <w:p w14:paraId="134CBB9E" w14:textId="2E42B69C" w:rsidR="00B93F56" w:rsidRPr="001E50EA" w:rsidRDefault="00CA54AA" w:rsidP="003E1EE5">
      <w:pPr>
        <w:pStyle w:val="af3"/>
        <w:ind w:left="0"/>
      </w:pPr>
      <w:r w:rsidRPr="001E50EA">
        <w:t>NOTE</w:t>
      </w:r>
      <w:r w:rsidR="001D7C4E" w:rsidRPr="001E50EA">
        <w:t xml:space="preserve">: A </w:t>
      </w:r>
      <w:r w:rsidR="00001231" w:rsidRPr="001E50EA">
        <w:t>complete</w:t>
      </w:r>
      <w:r w:rsidR="001D7C4E" w:rsidRPr="001E50EA">
        <w:t xml:space="preserve"> list of identified proteins </w:t>
      </w:r>
      <w:r w:rsidR="00AE7982" w:rsidRPr="001E50EA">
        <w:t xml:space="preserve">after LCMS/MS analysis </w:t>
      </w:r>
      <w:r w:rsidR="001D7C4E" w:rsidRPr="001E50EA">
        <w:t xml:space="preserve">is presented in </w:t>
      </w:r>
      <w:r w:rsidR="001D7C4E" w:rsidRPr="001E50EA">
        <w:rPr>
          <w:b/>
        </w:rPr>
        <w:t>Table 2</w:t>
      </w:r>
      <w:r w:rsidR="001D7C4E" w:rsidRPr="001E50EA">
        <w:t>.</w:t>
      </w:r>
    </w:p>
    <w:p w14:paraId="3BD56582" w14:textId="77777777" w:rsidR="00B83140" w:rsidRPr="001E50EA" w:rsidRDefault="00B83140" w:rsidP="003E1EE5">
      <w:pPr>
        <w:pStyle w:val="af3"/>
        <w:ind w:left="0"/>
      </w:pPr>
    </w:p>
    <w:p w14:paraId="21B14411" w14:textId="3DFE8014" w:rsidR="00B12528" w:rsidRPr="001E50EA" w:rsidRDefault="003E1EE5" w:rsidP="003E1EE5">
      <w:pPr>
        <w:pStyle w:val="a3"/>
        <w:numPr>
          <w:ilvl w:val="0"/>
          <w:numId w:val="27"/>
        </w:numPr>
        <w:tabs>
          <w:tab w:val="left" w:pos="851"/>
        </w:tabs>
        <w:spacing w:before="0" w:beforeAutospacing="0" w:after="0" w:afterAutospacing="0"/>
        <w:contextualSpacing/>
        <w:rPr>
          <w:b/>
          <w:color w:val="auto"/>
        </w:rPr>
      </w:pPr>
      <w:r w:rsidRPr="001E50EA">
        <w:t xml:space="preserve"> </w:t>
      </w:r>
      <w:r w:rsidR="00E56AB1" w:rsidRPr="001E50EA">
        <w:rPr>
          <w:b/>
          <w:color w:val="auto"/>
        </w:rPr>
        <w:t>Extraction and determination of starch content</w:t>
      </w:r>
    </w:p>
    <w:p w14:paraId="3E008670" w14:textId="77777777" w:rsidR="00434CB7" w:rsidRPr="001E50EA" w:rsidRDefault="00434CB7" w:rsidP="003E1EE5">
      <w:pPr>
        <w:pStyle w:val="a3"/>
        <w:tabs>
          <w:tab w:val="left" w:pos="851"/>
        </w:tabs>
        <w:spacing w:before="0" w:beforeAutospacing="0" w:after="0" w:afterAutospacing="0"/>
        <w:contextualSpacing/>
        <w:rPr>
          <w:color w:val="auto"/>
        </w:rPr>
      </w:pPr>
    </w:p>
    <w:p w14:paraId="4E576442" w14:textId="48F4E78E" w:rsidR="00CE107E" w:rsidRPr="001E50EA" w:rsidRDefault="00111CE8" w:rsidP="003E1EE5">
      <w:pPr>
        <w:pStyle w:val="a3"/>
        <w:tabs>
          <w:tab w:val="left" w:pos="851"/>
        </w:tabs>
        <w:spacing w:before="0" w:beforeAutospacing="0" w:after="0" w:afterAutospacing="0"/>
        <w:contextualSpacing/>
        <w:rPr>
          <w:b/>
          <w:color w:val="auto"/>
        </w:rPr>
      </w:pPr>
      <w:r w:rsidRPr="001E50EA">
        <w:rPr>
          <w:color w:val="auto"/>
        </w:rPr>
        <w:t>NOTE</w:t>
      </w:r>
      <w:r w:rsidR="00B12528" w:rsidRPr="001E50EA">
        <w:rPr>
          <w:color w:val="auto"/>
        </w:rPr>
        <w:t xml:space="preserve">: For determination of total protein and starch content, the solid pellet was extracted in a two-step procedure as described </w:t>
      </w:r>
      <w:r w:rsidR="009178B1" w:rsidRPr="001E50EA">
        <w:rPr>
          <w:color w:val="auto"/>
        </w:rPr>
        <w:t>previously</w:t>
      </w:r>
      <w:r w:rsidR="00BA2622" w:rsidRPr="001E50EA">
        <w:rPr>
          <w:color w:val="auto"/>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rPr>
        <w:instrText xml:space="preserve"> ADDIN EN.CITE </w:instrText>
      </w:r>
      <w:r w:rsidR="00167A8F" w:rsidRPr="001E50EA">
        <w:rPr>
          <w:color w:val="auto"/>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rPr>
        <w:instrText xml:space="preserve"> ADDIN EN.CITE.DATA </w:instrText>
      </w:r>
      <w:r w:rsidR="00167A8F" w:rsidRPr="001E50EA">
        <w:rPr>
          <w:color w:val="auto"/>
        </w:rPr>
      </w:r>
      <w:r w:rsidR="00167A8F" w:rsidRPr="001E50EA">
        <w:rPr>
          <w:color w:val="auto"/>
        </w:rPr>
        <w:fldChar w:fldCharType="end"/>
      </w:r>
      <w:r w:rsidR="00BA2622" w:rsidRPr="001E50EA">
        <w:rPr>
          <w:color w:val="auto"/>
        </w:rPr>
      </w:r>
      <w:r w:rsidR="00BA2622" w:rsidRPr="001E50EA">
        <w:rPr>
          <w:color w:val="auto"/>
        </w:rPr>
        <w:fldChar w:fldCharType="separate"/>
      </w:r>
      <w:r w:rsidR="00167A8F" w:rsidRPr="001E50EA">
        <w:rPr>
          <w:noProof/>
          <w:color w:val="auto"/>
          <w:vertAlign w:val="superscript"/>
        </w:rPr>
        <w:t>10</w:t>
      </w:r>
      <w:r w:rsidR="00BA2622" w:rsidRPr="001E50EA">
        <w:rPr>
          <w:color w:val="auto"/>
        </w:rPr>
        <w:fldChar w:fldCharType="end"/>
      </w:r>
      <w:r w:rsidR="00B12528" w:rsidRPr="001E50EA">
        <w:rPr>
          <w:color w:val="auto"/>
        </w:rPr>
        <w:t xml:space="preserve">. </w:t>
      </w:r>
    </w:p>
    <w:p w14:paraId="61BFD89E" w14:textId="77777777" w:rsidR="00EB4FD3" w:rsidRPr="001E50EA" w:rsidRDefault="00EB4FD3" w:rsidP="003E1EE5">
      <w:pPr>
        <w:pStyle w:val="a3"/>
        <w:tabs>
          <w:tab w:val="left" w:pos="851"/>
        </w:tabs>
        <w:spacing w:before="0" w:beforeAutospacing="0" w:after="0" w:afterAutospacing="0"/>
        <w:contextualSpacing/>
        <w:rPr>
          <w:color w:val="auto"/>
        </w:rPr>
      </w:pPr>
    </w:p>
    <w:p w14:paraId="2E5D9716" w14:textId="37FE433B" w:rsidR="00434CB7" w:rsidRPr="001E50EA" w:rsidRDefault="00662008" w:rsidP="003E1EE5">
      <w:pPr>
        <w:pStyle w:val="a3"/>
        <w:numPr>
          <w:ilvl w:val="1"/>
          <w:numId w:val="27"/>
        </w:numPr>
        <w:tabs>
          <w:tab w:val="left" w:pos="851"/>
        </w:tabs>
        <w:spacing w:before="0" w:beforeAutospacing="0" w:after="0" w:afterAutospacing="0"/>
        <w:contextualSpacing/>
        <w:rPr>
          <w:color w:val="auto"/>
        </w:rPr>
      </w:pPr>
      <w:r w:rsidRPr="001E50EA">
        <w:rPr>
          <w:color w:val="auto"/>
        </w:rPr>
        <w:t xml:space="preserve"> </w:t>
      </w:r>
      <w:r w:rsidR="00434CB7" w:rsidRPr="001E50EA">
        <w:rPr>
          <w:color w:val="auto"/>
        </w:rPr>
        <w:t xml:space="preserve">Add 500 </w:t>
      </w:r>
      <w:r w:rsidR="00434CB7" w:rsidRPr="001E50EA">
        <w:rPr>
          <w:rFonts w:eastAsiaTheme="minorEastAsia"/>
        </w:rPr>
        <w:t xml:space="preserve">µL </w:t>
      </w:r>
      <w:r w:rsidR="00111CE8" w:rsidRPr="001E50EA">
        <w:rPr>
          <w:rFonts w:eastAsiaTheme="minorEastAsia"/>
        </w:rPr>
        <w:t xml:space="preserve">of </w:t>
      </w:r>
      <w:r w:rsidR="00434CB7" w:rsidRPr="001E50EA">
        <w:rPr>
          <w:rFonts w:eastAsiaTheme="minorEastAsia"/>
        </w:rPr>
        <w:t xml:space="preserve">80% (v/v) </w:t>
      </w:r>
      <w:r w:rsidR="00FF0EBB" w:rsidRPr="001E50EA">
        <w:rPr>
          <w:rFonts w:eastAsiaTheme="minorEastAsia"/>
        </w:rPr>
        <w:t>ethanol</w:t>
      </w:r>
      <w:r w:rsidR="00434CB7" w:rsidRPr="001E50EA">
        <w:rPr>
          <w:color w:val="auto"/>
        </w:rPr>
        <w:t xml:space="preserve"> to the cell pellet (</w:t>
      </w:r>
      <w:r w:rsidR="00111CE8" w:rsidRPr="001E50EA">
        <w:rPr>
          <w:color w:val="auto"/>
        </w:rPr>
        <w:t xml:space="preserve">step </w:t>
      </w:r>
      <w:r w:rsidR="00434CB7" w:rsidRPr="001E50EA">
        <w:rPr>
          <w:color w:val="auto"/>
        </w:rPr>
        <w:t xml:space="preserve">6.5) </w:t>
      </w:r>
      <w:r w:rsidR="00D875B4" w:rsidRPr="001E50EA">
        <w:rPr>
          <w:color w:val="auto"/>
        </w:rPr>
        <w:t>and incubate</w:t>
      </w:r>
      <w:r w:rsidR="00434CB7" w:rsidRPr="001E50EA">
        <w:rPr>
          <w:color w:val="auto"/>
        </w:rPr>
        <w:t xml:space="preserve"> for 10 min at 80 °C.</w:t>
      </w:r>
    </w:p>
    <w:p w14:paraId="5D46C8BB" w14:textId="77777777" w:rsidR="00434CB7" w:rsidRPr="001E50EA" w:rsidRDefault="00434CB7" w:rsidP="003E1EE5">
      <w:pPr>
        <w:pStyle w:val="a3"/>
        <w:tabs>
          <w:tab w:val="left" w:pos="851"/>
        </w:tabs>
        <w:spacing w:before="0" w:beforeAutospacing="0" w:after="0" w:afterAutospacing="0"/>
        <w:contextualSpacing/>
        <w:rPr>
          <w:color w:val="auto"/>
        </w:rPr>
      </w:pPr>
    </w:p>
    <w:p w14:paraId="4D07695D" w14:textId="22390594" w:rsidR="00710083" w:rsidRPr="001E50EA" w:rsidRDefault="00662008" w:rsidP="003E1EE5">
      <w:pPr>
        <w:pStyle w:val="a3"/>
        <w:numPr>
          <w:ilvl w:val="1"/>
          <w:numId w:val="27"/>
        </w:numPr>
        <w:tabs>
          <w:tab w:val="left" w:pos="851"/>
        </w:tabs>
        <w:spacing w:before="0" w:beforeAutospacing="0" w:after="0" w:afterAutospacing="0"/>
        <w:contextualSpacing/>
        <w:rPr>
          <w:color w:val="auto"/>
        </w:rPr>
      </w:pPr>
      <w:r w:rsidRPr="001E50EA">
        <w:rPr>
          <w:color w:val="auto"/>
        </w:rPr>
        <w:t xml:space="preserve">Centrifuge at </w:t>
      </w:r>
      <w:r w:rsidR="00835D7F" w:rsidRPr="001E50EA">
        <w:rPr>
          <w:color w:val="auto"/>
        </w:rPr>
        <w:t>4</w:t>
      </w:r>
      <w:r w:rsidRPr="001E50EA">
        <w:rPr>
          <w:color w:val="auto"/>
        </w:rPr>
        <w:t xml:space="preserve">000 </w:t>
      </w:r>
      <w:r w:rsidR="00835D7F" w:rsidRPr="001E50EA">
        <w:rPr>
          <w:color w:val="auto"/>
        </w:rPr>
        <w:t>x</w:t>
      </w:r>
      <w:r w:rsidR="00111CE8" w:rsidRPr="001E50EA">
        <w:rPr>
          <w:color w:val="auto"/>
        </w:rPr>
        <w:t xml:space="preserve"> </w:t>
      </w:r>
      <w:r w:rsidR="00835D7F" w:rsidRPr="001E50EA">
        <w:rPr>
          <w:i/>
          <w:color w:val="auto"/>
        </w:rPr>
        <w:t>g</w:t>
      </w:r>
      <w:r w:rsidR="00835D7F" w:rsidRPr="001E50EA">
        <w:rPr>
          <w:color w:val="auto"/>
        </w:rPr>
        <w:t xml:space="preserve"> </w:t>
      </w:r>
      <w:r w:rsidRPr="001E50EA">
        <w:rPr>
          <w:color w:val="auto"/>
        </w:rPr>
        <w:t>for 10 min at room temperature.</w:t>
      </w:r>
      <w:r w:rsidR="009B6BE9" w:rsidRPr="001E50EA">
        <w:rPr>
          <w:color w:val="auto"/>
        </w:rPr>
        <w:t xml:space="preserve"> Then d</w:t>
      </w:r>
      <w:r w:rsidR="003F2516" w:rsidRPr="001E50EA">
        <w:rPr>
          <w:color w:val="auto"/>
        </w:rPr>
        <w:t>issolve the pellet in 250 µL</w:t>
      </w:r>
      <w:r w:rsidR="009B6BE9" w:rsidRPr="001E50EA">
        <w:rPr>
          <w:color w:val="auto"/>
        </w:rPr>
        <w:t xml:space="preserve"> of sterile water followed by the addition of</w:t>
      </w:r>
      <w:r w:rsidR="003F2516" w:rsidRPr="001E50EA">
        <w:rPr>
          <w:color w:val="auto"/>
        </w:rPr>
        <w:t xml:space="preserve"> 250 µL</w:t>
      </w:r>
      <w:r w:rsidR="009B6BE9" w:rsidRPr="001E50EA">
        <w:rPr>
          <w:color w:val="auto"/>
        </w:rPr>
        <w:t xml:space="preserve"> of 100 mM sodium acetate.</w:t>
      </w:r>
      <w:r w:rsidR="00710083" w:rsidRPr="001E50EA">
        <w:rPr>
          <w:color w:val="auto"/>
        </w:rPr>
        <w:t xml:space="preserve"> </w:t>
      </w:r>
    </w:p>
    <w:p w14:paraId="6185FE85" w14:textId="77777777" w:rsidR="00710083" w:rsidRPr="001E50EA" w:rsidRDefault="00710083" w:rsidP="003E1EE5">
      <w:pPr>
        <w:pStyle w:val="a3"/>
        <w:tabs>
          <w:tab w:val="left" w:pos="851"/>
        </w:tabs>
        <w:spacing w:before="0" w:beforeAutospacing="0" w:after="0" w:afterAutospacing="0"/>
        <w:contextualSpacing/>
        <w:rPr>
          <w:color w:val="auto"/>
        </w:rPr>
      </w:pPr>
    </w:p>
    <w:p w14:paraId="6EA50D7E" w14:textId="01CB622A" w:rsidR="007815E9" w:rsidRPr="001E50EA" w:rsidRDefault="00662008" w:rsidP="003E1EE5">
      <w:pPr>
        <w:pStyle w:val="a3"/>
        <w:numPr>
          <w:ilvl w:val="1"/>
          <w:numId w:val="27"/>
        </w:numPr>
        <w:tabs>
          <w:tab w:val="left" w:pos="851"/>
        </w:tabs>
        <w:spacing w:before="0" w:beforeAutospacing="0" w:after="0" w:afterAutospacing="0"/>
        <w:contextualSpacing/>
        <w:rPr>
          <w:color w:val="auto"/>
        </w:rPr>
      </w:pPr>
      <w:r w:rsidRPr="001E50EA">
        <w:rPr>
          <w:color w:val="auto"/>
        </w:rPr>
        <w:t>Hydrolyze the starch by heating for 3</w:t>
      </w:r>
      <w:r w:rsidR="00F07AD7" w:rsidRPr="001E50EA">
        <w:rPr>
          <w:color w:val="auto"/>
        </w:rPr>
        <w:t xml:space="preserve"> </w:t>
      </w:r>
      <w:r w:rsidRPr="001E50EA">
        <w:rPr>
          <w:color w:val="auto"/>
        </w:rPr>
        <w:t>h at 99</w:t>
      </w:r>
      <w:r w:rsidR="00F07AD7" w:rsidRPr="001E50EA">
        <w:rPr>
          <w:color w:val="auto"/>
        </w:rPr>
        <w:t xml:space="preserve"> </w:t>
      </w:r>
      <w:r w:rsidRPr="001E50EA">
        <w:rPr>
          <w:color w:val="auto"/>
        </w:rPr>
        <w:t>°</w:t>
      </w:r>
      <w:r w:rsidR="007815E9" w:rsidRPr="001E50EA">
        <w:rPr>
          <w:color w:val="auto"/>
        </w:rPr>
        <w:t>C.</w:t>
      </w:r>
      <w:r w:rsidR="009B6BE9" w:rsidRPr="001E50EA">
        <w:rPr>
          <w:color w:val="auto"/>
        </w:rPr>
        <w:t xml:space="preserve"> Digest the dissolved starch into glucose monomers overnight </w:t>
      </w:r>
      <w:r w:rsidR="00434CB7" w:rsidRPr="001E50EA">
        <w:rPr>
          <w:color w:val="auto"/>
        </w:rPr>
        <w:t>by adding</w:t>
      </w:r>
      <w:r w:rsidR="009B6BE9" w:rsidRPr="001E50EA">
        <w:rPr>
          <w:color w:val="auto"/>
        </w:rPr>
        <w:t xml:space="preserve"> an enzyme mix of α-amylase (4.2 units per sample) and α-</w:t>
      </w:r>
      <w:proofErr w:type="spellStart"/>
      <w:r w:rsidR="009B6BE9" w:rsidRPr="001E50EA">
        <w:rPr>
          <w:color w:val="auto"/>
        </w:rPr>
        <w:t>amyloglucosidase</w:t>
      </w:r>
      <w:proofErr w:type="spellEnd"/>
      <w:r w:rsidR="009B6BE9" w:rsidRPr="001E50EA">
        <w:rPr>
          <w:color w:val="auto"/>
        </w:rPr>
        <w:t xml:space="preserve"> (10 units per sample).</w:t>
      </w:r>
      <w:r w:rsidR="009B6BE9" w:rsidRPr="001E50EA">
        <w:rPr>
          <w:rFonts w:eastAsiaTheme="minorEastAsia"/>
        </w:rPr>
        <w:t xml:space="preserve"> Incubate </w:t>
      </w:r>
      <w:r w:rsidR="00111CE8" w:rsidRPr="001E50EA">
        <w:rPr>
          <w:rFonts w:eastAsiaTheme="minorEastAsia"/>
        </w:rPr>
        <w:t xml:space="preserve">the </w:t>
      </w:r>
      <w:r w:rsidR="009B6BE9" w:rsidRPr="001E50EA">
        <w:rPr>
          <w:rFonts w:eastAsiaTheme="minorEastAsia"/>
        </w:rPr>
        <w:t>tubes at 37 °C overnight.</w:t>
      </w:r>
    </w:p>
    <w:p w14:paraId="19A36DE6" w14:textId="77777777" w:rsidR="007815E9" w:rsidRPr="001E50EA" w:rsidRDefault="007815E9" w:rsidP="003E1EE5">
      <w:pPr>
        <w:contextualSpacing/>
        <w:rPr>
          <w:color w:val="auto"/>
        </w:rPr>
      </w:pPr>
    </w:p>
    <w:p w14:paraId="276FF3D2" w14:textId="04B065C2" w:rsidR="00B70ECB" w:rsidRPr="001E50EA" w:rsidRDefault="00111CE8" w:rsidP="003E1EE5">
      <w:pPr>
        <w:pStyle w:val="a3"/>
        <w:tabs>
          <w:tab w:val="left" w:pos="851"/>
        </w:tabs>
        <w:spacing w:before="0" w:beforeAutospacing="0" w:after="0" w:afterAutospacing="0"/>
        <w:contextualSpacing/>
        <w:rPr>
          <w:color w:val="auto"/>
        </w:rPr>
      </w:pPr>
      <w:r w:rsidRPr="001E50EA">
        <w:rPr>
          <w:rFonts w:eastAsiaTheme="minorEastAsia"/>
        </w:rPr>
        <w:t>NOTE</w:t>
      </w:r>
      <w:r w:rsidR="007815E9" w:rsidRPr="001E50EA">
        <w:rPr>
          <w:rFonts w:eastAsiaTheme="minorEastAsia"/>
        </w:rPr>
        <w:t>: After incubation, samples can be frozen at -20</w:t>
      </w:r>
      <w:r w:rsidRPr="001E50EA">
        <w:rPr>
          <w:rFonts w:eastAsiaTheme="minorEastAsia"/>
        </w:rPr>
        <w:t xml:space="preserve"> </w:t>
      </w:r>
      <w:r w:rsidR="007815E9" w:rsidRPr="001E50EA">
        <w:rPr>
          <w:rFonts w:eastAsiaTheme="minorEastAsia"/>
        </w:rPr>
        <w:t>°C for few days, or at -80</w:t>
      </w:r>
      <w:r w:rsidRPr="001E50EA">
        <w:rPr>
          <w:rFonts w:eastAsiaTheme="minorEastAsia"/>
        </w:rPr>
        <w:t xml:space="preserve"> </w:t>
      </w:r>
      <w:r w:rsidR="007815E9" w:rsidRPr="001E50EA">
        <w:rPr>
          <w:rFonts w:eastAsiaTheme="minorEastAsia"/>
        </w:rPr>
        <w:t>°C for several months, prior to glucose measurements</w:t>
      </w:r>
      <w:r w:rsidRPr="001E50EA">
        <w:rPr>
          <w:rFonts w:eastAsiaTheme="minorEastAsia"/>
        </w:rPr>
        <w:t>.</w:t>
      </w:r>
    </w:p>
    <w:p w14:paraId="5A65F4C8" w14:textId="472B9EEF" w:rsidR="00EB4FD3" w:rsidRPr="001E50EA" w:rsidRDefault="00EB4FD3" w:rsidP="003E1EE5">
      <w:pPr>
        <w:pStyle w:val="a3"/>
        <w:tabs>
          <w:tab w:val="left" w:pos="851"/>
        </w:tabs>
        <w:spacing w:before="0" w:beforeAutospacing="0" w:after="0" w:afterAutospacing="0"/>
        <w:contextualSpacing/>
        <w:rPr>
          <w:color w:val="auto"/>
        </w:rPr>
      </w:pPr>
    </w:p>
    <w:p w14:paraId="0C238534" w14:textId="376E8D03" w:rsidR="00B70ECB" w:rsidRPr="001E50EA" w:rsidRDefault="00B70ECB" w:rsidP="003E1EE5">
      <w:pPr>
        <w:pStyle w:val="a3"/>
        <w:numPr>
          <w:ilvl w:val="1"/>
          <w:numId w:val="27"/>
        </w:numPr>
        <w:tabs>
          <w:tab w:val="left" w:pos="851"/>
        </w:tabs>
        <w:spacing w:before="0" w:beforeAutospacing="0" w:after="0" w:afterAutospacing="0"/>
        <w:contextualSpacing/>
        <w:rPr>
          <w:color w:val="auto"/>
        </w:rPr>
      </w:pPr>
      <w:r w:rsidRPr="001E50EA">
        <w:rPr>
          <w:color w:val="auto"/>
        </w:rPr>
        <w:t xml:space="preserve"> Centrifuge the digest</w:t>
      </w:r>
      <w:r w:rsidR="007815E9" w:rsidRPr="001E50EA">
        <w:rPr>
          <w:color w:val="auto"/>
        </w:rPr>
        <w:t>ed</w:t>
      </w:r>
      <w:r w:rsidRPr="001E50EA">
        <w:rPr>
          <w:color w:val="auto"/>
        </w:rPr>
        <w:t xml:space="preserve"> extract</w:t>
      </w:r>
      <w:r w:rsidR="008B570C" w:rsidRPr="001E50EA">
        <w:rPr>
          <w:color w:val="auto"/>
        </w:rPr>
        <w:t xml:space="preserve"> at 20000 x</w:t>
      </w:r>
      <w:r w:rsidR="00111CE8" w:rsidRPr="001E50EA">
        <w:rPr>
          <w:color w:val="auto"/>
        </w:rPr>
        <w:t xml:space="preserve"> </w:t>
      </w:r>
      <w:r w:rsidR="008B570C" w:rsidRPr="001E50EA">
        <w:rPr>
          <w:i/>
          <w:color w:val="auto"/>
        </w:rPr>
        <w:t>g</w:t>
      </w:r>
      <w:r w:rsidR="007815E9" w:rsidRPr="001E50EA">
        <w:rPr>
          <w:color w:val="auto"/>
        </w:rPr>
        <w:t xml:space="preserve"> </w:t>
      </w:r>
      <w:r w:rsidR="00192B65" w:rsidRPr="001E50EA">
        <w:rPr>
          <w:color w:val="auto"/>
        </w:rPr>
        <w:t xml:space="preserve">for 5 min </w:t>
      </w:r>
      <w:r w:rsidR="007815E9" w:rsidRPr="001E50EA">
        <w:rPr>
          <w:color w:val="auto"/>
        </w:rPr>
        <w:t xml:space="preserve">and collect </w:t>
      </w:r>
      <w:r w:rsidR="00111CE8" w:rsidRPr="001E50EA">
        <w:rPr>
          <w:color w:val="auto"/>
        </w:rPr>
        <w:t xml:space="preserve">the </w:t>
      </w:r>
      <w:r w:rsidR="00412C3C" w:rsidRPr="001E50EA">
        <w:rPr>
          <w:color w:val="auto"/>
        </w:rPr>
        <w:t>supernatant</w:t>
      </w:r>
      <w:r w:rsidR="00835D7F" w:rsidRPr="001E50EA">
        <w:rPr>
          <w:color w:val="auto"/>
        </w:rPr>
        <w:t>.</w:t>
      </w:r>
      <w:r w:rsidRPr="001E50EA">
        <w:rPr>
          <w:color w:val="auto"/>
        </w:rPr>
        <w:t xml:space="preserve"> </w:t>
      </w:r>
      <w:r w:rsidR="009B6BE9" w:rsidRPr="001E50EA">
        <w:rPr>
          <w:color w:val="auto"/>
        </w:rPr>
        <w:t>Dissolve the supernatant (with the starch-derived glucose monomers) in 100</w:t>
      </w:r>
      <w:r w:rsidR="00434CB7" w:rsidRPr="001E50EA">
        <w:rPr>
          <w:color w:val="auto"/>
        </w:rPr>
        <w:t xml:space="preserve"> </w:t>
      </w:r>
      <w:r w:rsidR="009B6BE9" w:rsidRPr="001E50EA">
        <w:rPr>
          <w:color w:val="auto"/>
        </w:rPr>
        <w:t>mM of HEPES-buffer (pH 7) that contains 5 mM MgCl</w:t>
      </w:r>
      <w:r w:rsidR="009B6BE9" w:rsidRPr="001E50EA">
        <w:rPr>
          <w:color w:val="auto"/>
          <w:vertAlign w:val="subscript"/>
        </w:rPr>
        <w:t>2</w:t>
      </w:r>
      <w:r w:rsidR="009B6BE9" w:rsidRPr="001E50EA">
        <w:rPr>
          <w:color w:val="auto"/>
        </w:rPr>
        <w:t>, 60 mg/mL ATP, 36 mg/mL NADP and glucose-6-phosphate-dehydrogenase (1 unit per sample).</w:t>
      </w:r>
    </w:p>
    <w:p w14:paraId="15E1DF6E" w14:textId="77777777" w:rsidR="00EB4FD3" w:rsidRPr="001E50EA" w:rsidRDefault="00EB4FD3" w:rsidP="003E1EE5">
      <w:pPr>
        <w:pStyle w:val="a3"/>
        <w:tabs>
          <w:tab w:val="left" w:pos="851"/>
        </w:tabs>
        <w:spacing w:before="0" w:beforeAutospacing="0" w:after="0" w:afterAutospacing="0"/>
        <w:contextualSpacing/>
        <w:rPr>
          <w:color w:val="auto"/>
        </w:rPr>
      </w:pPr>
    </w:p>
    <w:p w14:paraId="4470F397" w14:textId="7AE3FE16" w:rsidR="008422FA" w:rsidRPr="001E50EA" w:rsidRDefault="00710083" w:rsidP="003E1EE5">
      <w:pPr>
        <w:pStyle w:val="a3"/>
        <w:numPr>
          <w:ilvl w:val="1"/>
          <w:numId w:val="27"/>
        </w:numPr>
        <w:tabs>
          <w:tab w:val="left" w:pos="851"/>
          <w:tab w:val="left" w:pos="1134"/>
        </w:tabs>
        <w:spacing w:before="0" w:beforeAutospacing="0" w:after="0" w:afterAutospacing="0"/>
        <w:contextualSpacing/>
        <w:rPr>
          <w:color w:val="auto"/>
        </w:rPr>
      </w:pPr>
      <w:r w:rsidRPr="001E50EA">
        <w:rPr>
          <w:color w:val="auto"/>
        </w:rPr>
        <w:t xml:space="preserve"> </w:t>
      </w:r>
      <w:r w:rsidR="009B6BE9" w:rsidRPr="001E50EA">
        <w:rPr>
          <w:color w:val="auto"/>
        </w:rPr>
        <w:t>In order to analyze the starch content</w:t>
      </w:r>
      <w:r w:rsidR="00111CE8" w:rsidRPr="001E50EA">
        <w:rPr>
          <w:color w:val="auto"/>
        </w:rPr>
        <w:t>,</w:t>
      </w:r>
      <w:r w:rsidR="009B6BE9" w:rsidRPr="001E50EA">
        <w:rPr>
          <w:color w:val="auto"/>
        </w:rPr>
        <w:t xml:space="preserve"> first m</w:t>
      </w:r>
      <w:r w:rsidR="00B70ECB" w:rsidRPr="001E50EA">
        <w:rPr>
          <w:color w:val="auto"/>
        </w:rPr>
        <w:t>easure the baseline absorbance at 340 nm</w:t>
      </w:r>
      <w:r w:rsidR="0044244B" w:rsidRPr="001E50EA">
        <w:rPr>
          <w:color w:val="auto"/>
        </w:rPr>
        <w:t>.</w:t>
      </w:r>
      <w:r w:rsidR="009B6BE9" w:rsidRPr="001E50EA">
        <w:rPr>
          <w:color w:val="auto"/>
        </w:rPr>
        <w:t xml:space="preserve"> Then add hexokinase (1 unit per sample) to start the reaction.</w:t>
      </w:r>
      <w:r w:rsidR="003E1EE5" w:rsidRPr="001E50EA">
        <w:rPr>
          <w:color w:val="auto"/>
        </w:rPr>
        <w:t xml:space="preserve"> </w:t>
      </w:r>
      <w:r w:rsidR="008422FA" w:rsidRPr="001E50EA">
        <w:rPr>
          <w:color w:val="auto"/>
        </w:rPr>
        <w:t>Finally measure the increase of NADPH+H</w:t>
      </w:r>
      <w:r w:rsidR="008422FA" w:rsidRPr="001E50EA">
        <w:rPr>
          <w:color w:val="auto"/>
          <w:vertAlign w:val="superscript"/>
        </w:rPr>
        <w:t>+</w:t>
      </w:r>
      <w:r w:rsidR="008422FA" w:rsidRPr="001E50EA">
        <w:rPr>
          <w:color w:val="auto"/>
        </w:rPr>
        <w:t xml:space="preserve"> (indicating level of starch digested to glucose) at 340 nm with a 96-well plate reader. </w:t>
      </w:r>
    </w:p>
    <w:p w14:paraId="034609BA" w14:textId="77777777" w:rsidR="00EB4FD3" w:rsidRPr="001E50EA" w:rsidRDefault="00EB4FD3" w:rsidP="003E1EE5">
      <w:pPr>
        <w:pStyle w:val="a3"/>
        <w:tabs>
          <w:tab w:val="left" w:pos="851"/>
          <w:tab w:val="left" w:pos="1134"/>
        </w:tabs>
        <w:spacing w:before="0" w:beforeAutospacing="0" w:after="0" w:afterAutospacing="0"/>
        <w:contextualSpacing/>
        <w:rPr>
          <w:color w:val="auto"/>
        </w:rPr>
      </w:pPr>
    </w:p>
    <w:p w14:paraId="04DD5C3C" w14:textId="7D61CA76" w:rsidR="00630605" w:rsidRPr="001E50EA" w:rsidRDefault="00111CE8" w:rsidP="003E1EE5">
      <w:pPr>
        <w:pStyle w:val="a3"/>
        <w:tabs>
          <w:tab w:val="left" w:pos="851"/>
          <w:tab w:val="left" w:pos="1134"/>
        </w:tabs>
        <w:spacing w:before="0" w:beforeAutospacing="0" w:after="0" w:afterAutospacing="0"/>
        <w:contextualSpacing/>
        <w:rPr>
          <w:color w:val="auto"/>
        </w:rPr>
      </w:pPr>
      <w:r w:rsidRPr="001E50EA">
        <w:rPr>
          <w:color w:val="auto"/>
        </w:rPr>
        <w:t>NOTE</w:t>
      </w:r>
      <w:r w:rsidR="00CD505C" w:rsidRPr="001E50EA">
        <w:rPr>
          <w:color w:val="auto"/>
        </w:rPr>
        <w:t xml:space="preserve">: The difference of the maximum value at 340 nm (should not exceed the linear range of 1) and the baseline is equivalent to the glucose concentration of the digested starch. A glucose curve should be made to determine the glucose concentration in nmol of glucose per </w:t>
      </w:r>
      <w:proofErr w:type="spellStart"/>
      <w:r w:rsidR="00CD505C" w:rsidRPr="001E50EA">
        <w:rPr>
          <w:color w:val="auto"/>
        </w:rPr>
        <w:t>mL.</w:t>
      </w:r>
      <w:proofErr w:type="spellEnd"/>
    </w:p>
    <w:bookmarkEnd w:id="5"/>
    <w:p w14:paraId="4BDD2234" w14:textId="77777777" w:rsidR="003E1EE5" w:rsidRPr="001E50EA" w:rsidRDefault="003E1EE5" w:rsidP="003E1EE5">
      <w:pPr>
        <w:pStyle w:val="a3"/>
        <w:spacing w:before="0" w:beforeAutospacing="0" w:after="0" w:afterAutospacing="0"/>
        <w:contextualSpacing/>
        <w:rPr>
          <w:b/>
          <w:color w:val="auto"/>
        </w:rPr>
      </w:pPr>
    </w:p>
    <w:p w14:paraId="0EB5730A" w14:textId="44E9793E" w:rsidR="00C5775A" w:rsidRPr="001E50EA" w:rsidRDefault="006305D7" w:rsidP="003E1EE5">
      <w:pPr>
        <w:pStyle w:val="a3"/>
        <w:spacing w:before="0" w:beforeAutospacing="0" w:after="0" w:afterAutospacing="0"/>
        <w:contextualSpacing/>
        <w:rPr>
          <w:color w:val="auto"/>
        </w:rPr>
      </w:pPr>
      <w:r w:rsidRPr="001E50EA">
        <w:rPr>
          <w:b/>
          <w:color w:val="auto"/>
        </w:rPr>
        <w:t>REPRESENTATIVE RESULTS</w:t>
      </w:r>
      <w:r w:rsidR="00EF1462" w:rsidRPr="001E50EA">
        <w:rPr>
          <w:b/>
          <w:color w:val="auto"/>
        </w:rPr>
        <w:t xml:space="preserve">: </w:t>
      </w:r>
    </w:p>
    <w:p w14:paraId="3367E64B" w14:textId="27537945" w:rsidR="00E86606" w:rsidRPr="001E50EA" w:rsidRDefault="00E86606" w:rsidP="003E1EE5">
      <w:pPr>
        <w:pStyle w:val="Default"/>
        <w:contextualSpacing/>
        <w:jc w:val="both"/>
        <w:rPr>
          <w:rFonts w:ascii="Calibri" w:hAnsi="Calibri" w:cs="Calibri"/>
          <w:b/>
          <w:color w:val="auto"/>
          <w:lang w:val="en-US"/>
        </w:rPr>
      </w:pPr>
      <w:r w:rsidRPr="001E50EA">
        <w:rPr>
          <w:rFonts w:ascii="Calibri" w:hAnsi="Calibri" w:cs="Calibri"/>
          <w:b/>
          <w:i/>
          <w:color w:val="auto"/>
          <w:lang w:val="en-US"/>
        </w:rPr>
        <w:t xml:space="preserve">Chlamydomonas </w:t>
      </w:r>
      <w:proofErr w:type="spellStart"/>
      <w:r w:rsidRPr="001E50EA">
        <w:rPr>
          <w:rFonts w:ascii="Calibri" w:hAnsi="Calibri" w:cs="Calibri"/>
          <w:b/>
          <w:i/>
          <w:color w:val="auto"/>
          <w:lang w:val="en-US"/>
        </w:rPr>
        <w:t>reinhardtii</w:t>
      </w:r>
      <w:proofErr w:type="spellEnd"/>
      <w:r w:rsidRPr="001E50EA">
        <w:rPr>
          <w:rFonts w:ascii="Calibri" w:hAnsi="Calibri" w:cs="Calibri"/>
          <w:b/>
          <w:color w:val="auto"/>
          <w:lang w:val="en-US"/>
        </w:rPr>
        <w:t xml:space="preserve"> CC-1690 culture synchronization</w:t>
      </w:r>
    </w:p>
    <w:p w14:paraId="66FD38DF" w14:textId="0B0CABD4" w:rsidR="00D870D8" w:rsidRPr="001E50EA" w:rsidRDefault="00AA7320" w:rsidP="003E1EE5">
      <w:pPr>
        <w:contextualSpacing/>
      </w:pPr>
      <w:r w:rsidRPr="001E50EA">
        <w:rPr>
          <w:color w:val="auto"/>
        </w:rPr>
        <w:t xml:space="preserve">To demonstrate the </w:t>
      </w:r>
      <w:r w:rsidR="00C66604" w:rsidRPr="001E50EA">
        <w:rPr>
          <w:color w:val="auto"/>
        </w:rPr>
        <w:t>representative</w:t>
      </w:r>
      <w:r w:rsidRPr="001E50EA">
        <w:rPr>
          <w:color w:val="auto"/>
        </w:rPr>
        <w:t xml:space="preserve"> results for </w:t>
      </w:r>
      <w:r w:rsidR="00E76D6F" w:rsidRPr="001E50EA">
        <w:rPr>
          <w:color w:val="auto"/>
        </w:rPr>
        <w:t xml:space="preserve">the </w:t>
      </w:r>
      <w:r w:rsidR="00D24A73" w:rsidRPr="001E50EA">
        <w:rPr>
          <w:color w:val="auto"/>
        </w:rPr>
        <w:t>given</w:t>
      </w:r>
      <w:r w:rsidRPr="001E50EA">
        <w:rPr>
          <w:color w:val="auto"/>
        </w:rPr>
        <w:t xml:space="preserve"> protocol</w:t>
      </w:r>
      <w:r w:rsidR="003C16EC" w:rsidRPr="001E50EA">
        <w:rPr>
          <w:color w:val="auto"/>
        </w:rPr>
        <w:t xml:space="preserve">, we </w:t>
      </w:r>
      <w:r w:rsidR="00E76D6F" w:rsidRPr="001E50EA">
        <w:rPr>
          <w:color w:val="auto"/>
        </w:rPr>
        <w:t>present</w:t>
      </w:r>
      <w:r w:rsidR="003C16EC" w:rsidRPr="001E50EA">
        <w:rPr>
          <w:color w:val="auto"/>
        </w:rPr>
        <w:t xml:space="preserve"> </w:t>
      </w:r>
      <w:r w:rsidR="00081B9B" w:rsidRPr="001E50EA">
        <w:rPr>
          <w:color w:val="auto"/>
        </w:rPr>
        <w:t xml:space="preserve">the </w:t>
      </w:r>
      <w:r w:rsidR="00E76D6F" w:rsidRPr="001E50EA">
        <w:rPr>
          <w:color w:val="auto"/>
        </w:rPr>
        <w:t>example</w:t>
      </w:r>
      <w:r w:rsidR="00081B9B" w:rsidRPr="001E50EA">
        <w:rPr>
          <w:color w:val="auto"/>
        </w:rPr>
        <w:t xml:space="preserve"> multi-omics data obtained after harvesting and extraction of samples from </w:t>
      </w:r>
      <w:r w:rsidR="00B2572D" w:rsidRPr="001E50EA">
        <w:rPr>
          <w:color w:val="auto"/>
        </w:rPr>
        <w:t xml:space="preserve">synchronized </w:t>
      </w:r>
      <w:r w:rsidR="00B2572D" w:rsidRPr="001E50EA">
        <w:rPr>
          <w:i/>
          <w:color w:val="auto"/>
        </w:rPr>
        <w:t xml:space="preserve">Chlamydomonas </w:t>
      </w:r>
      <w:proofErr w:type="spellStart"/>
      <w:r w:rsidR="00B2572D" w:rsidRPr="001E50EA">
        <w:rPr>
          <w:i/>
          <w:color w:val="auto"/>
        </w:rPr>
        <w:t>reinhardtii</w:t>
      </w:r>
      <w:proofErr w:type="spellEnd"/>
      <w:r w:rsidR="00B2572D" w:rsidRPr="001E50EA">
        <w:rPr>
          <w:color w:val="auto"/>
        </w:rPr>
        <w:t xml:space="preserve"> culture</w:t>
      </w:r>
      <w:r w:rsidRPr="001E50EA">
        <w:rPr>
          <w:color w:val="auto"/>
        </w:rPr>
        <w:t>s</w:t>
      </w:r>
      <w:r w:rsidR="00D24A73" w:rsidRPr="001E50EA">
        <w:rPr>
          <w:color w:val="auto"/>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rPr>
        <w:instrText xml:space="preserve"> ADDIN EN.CITE </w:instrText>
      </w:r>
      <w:r w:rsidR="00167A8F" w:rsidRPr="001E50EA">
        <w:rPr>
          <w:color w:val="auto"/>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rPr>
        <w:instrText xml:space="preserve"> ADDIN EN.CITE.DATA </w:instrText>
      </w:r>
      <w:r w:rsidR="00167A8F" w:rsidRPr="001E50EA">
        <w:rPr>
          <w:color w:val="auto"/>
        </w:rPr>
      </w:r>
      <w:r w:rsidR="00167A8F" w:rsidRPr="001E50EA">
        <w:rPr>
          <w:color w:val="auto"/>
        </w:rPr>
        <w:fldChar w:fldCharType="end"/>
      </w:r>
      <w:r w:rsidR="00D24A73" w:rsidRPr="001E50EA">
        <w:rPr>
          <w:color w:val="auto"/>
        </w:rPr>
      </w:r>
      <w:r w:rsidR="00D24A73" w:rsidRPr="001E50EA">
        <w:rPr>
          <w:color w:val="auto"/>
        </w:rPr>
        <w:fldChar w:fldCharType="separate"/>
      </w:r>
      <w:r w:rsidR="00167A8F" w:rsidRPr="001E50EA">
        <w:rPr>
          <w:noProof/>
          <w:color w:val="auto"/>
          <w:vertAlign w:val="superscript"/>
        </w:rPr>
        <w:t>10</w:t>
      </w:r>
      <w:r w:rsidR="00D24A73" w:rsidRPr="001E50EA">
        <w:rPr>
          <w:color w:val="auto"/>
        </w:rPr>
        <w:fldChar w:fldCharType="end"/>
      </w:r>
      <w:r w:rsidRPr="001E50EA">
        <w:rPr>
          <w:color w:val="auto"/>
        </w:rPr>
        <w:t>.</w:t>
      </w:r>
      <w:r w:rsidR="00B2572D" w:rsidRPr="001E50EA">
        <w:rPr>
          <w:color w:val="auto"/>
        </w:rPr>
        <w:t xml:space="preserve"> </w:t>
      </w:r>
      <w:r w:rsidR="00081B9B" w:rsidRPr="001E50EA">
        <w:rPr>
          <w:color w:val="auto"/>
        </w:rPr>
        <w:t>Synchronized cultures of Chlamydomonas comprise of cells belonging to uniform growth phase at a specific time point.</w:t>
      </w:r>
      <w:r w:rsidR="003E1EE5" w:rsidRPr="001E50EA">
        <w:t xml:space="preserve"> </w:t>
      </w:r>
      <w:r w:rsidR="00D870D8" w:rsidRPr="001E50EA">
        <w:t xml:space="preserve">The Chlamydomonas </w:t>
      </w:r>
      <w:r w:rsidR="00714760" w:rsidRPr="001E50EA">
        <w:t>cultures</w:t>
      </w:r>
      <w:r w:rsidR="00D870D8" w:rsidRPr="001E50EA">
        <w:t xml:space="preserve"> </w:t>
      </w:r>
      <w:r w:rsidR="00714760" w:rsidRPr="001E50EA">
        <w:t>were</w:t>
      </w:r>
      <w:r w:rsidR="00D870D8" w:rsidRPr="001E50EA">
        <w:t xml:space="preserve"> synchronized at</w:t>
      </w:r>
      <w:r w:rsidR="002A5ABB" w:rsidRPr="001E50EA">
        <w:t xml:space="preserve"> 12 h/12 h light/dark cycle,</w:t>
      </w:r>
      <w:r w:rsidR="003E1EE5" w:rsidRPr="001E50EA">
        <w:t xml:space="preserve"> </w:t>
      </w:r>
      <w:r w:rsidR="00D870D8" w:rsidRPr="001E50EA">
        <w:t>34 °C</w:t>
      </w:r>
      <w:r w:rsidR="004C0B0F" w:rsidRPr="001E50EA">
        <w:t xml:space="preserve"> with the</w:t>
      </w:r>
      <w:r w:rsidR="00D870D8" w:rsidRPr="001E50EA">
        <w:t xml:space="preserve"> light intensity </w:t>
      </w:r>
      <w:r w:rsidR="00111CE8" w:rsidRPr="001E50EA">
        <w:t xml:space="preserve">of </w:t>
      </w:r>
      <w:r w:rsidR="00D870D8" w:rsidRPr="001E50EA">
        <w:t>200 µmol</w:t>
      </w:r>
      <w:r w:rsidR="00111CE8" w:rsidRPr="001E50EA">
        <w:t>·</w:t>
      </w:r>
      <w:r w:rsidR="00D870D8" w:rsidRPr="001E50EA">
        <w:t>m</w:t>
      </w:r>
      <w:r w:rsidR="00D870D8" w:rsidRPr="001E50EA">
        <w:rPr>
          <w:vertAlign w:val="superscript"/>
        </w:rPr>
        <w:t>-2</w:t>
      </w:r>
      <w:r w:rsidR="00111CE8" w:rsidRPr="001E50EA">
        <w:t>·</w:t>
      </w:r>
      <w:r w:rsidR="00D870D8" w:rsidRPr="001E50EA">
        <w:t>s</w:t>
      </w:r>
      <w:r w:rsidR="00D870D8" w:rsidRPr="001E50EA">
        <w:rPr>
          <w:vertAlign w:val="superscript"/>
        </w:rPr>
        <w:t>-1</w:t>
      </w:r>
      <w:r w:rsidR="004C0B0F" w:rsidRPr="001E50EA">
        <w:t xml:space="preserve"> and </w:t>
      </w:r>
      <w:r w:rsidR="00111CE8" w:rsidRPr="001E50EA">
        <w:t xml:space="preserve">the </w:t>
      </w:r>
      <w:r w:rsidR="004C0B0F" w:rsidRPr="001E50EA">
        <w:rPr>
          <w:color w:val="auto"/>
        </w:rPr>
        <w:t>CO</w:t>
      </w:r>
      <w:r w:rsidR="004C0B0F" w:rsidRPr="001E50EA">
        <w:rPr>
          <w:color w:val="auto"/>
          <w:vertAlign w:val="subscript"/>
        </w:rPr>
        <w:t>2</w:t>
      </w:r>
      <w:r w:rsidR="004C0B0F" w:rsidRPr="001E50EA">
        <w:rPr>
          <w:color w:val="auto"/>
        </w:rPr>
        <w:t xml:space="preserve"> concentration</w:t>
      </w:r>
      <w:r w:rsidR="00111CE8" w:rsidRPr="001E50EA">
        <w:rPr>
          <w:color w:val="auto"/>
        </w:rPr>
        <w:t xml:space="preserve"> of2%, v/v</w:t>
      </w:r>
      <w:r w:rsidR="004C0B0F" w:rsidRPr="001E50EA">
        <w:rPr>
          <w:color w:val="auto"/>
        </w:rPr>
        <w:t>, descri</w:t>
      </w:r>
      <w:r w:rsidR="00714760" w:rsidRPr="001E50EA">
        <w:rPr>
          <w:color w:val="auto"/>
        </w:rPr>
        <w:t xml:space="preserve">bed as optimal concentration for strain </w:t>
      </w:r>
      <w:r w:rsidR="00C66604" w:rsidRPr="001E50EA">
        <w:rPr>
          <w:color w:val="auto"/>
        </w:rPr>
        <w:t>CC-1690 mt+</w:t>
      </w:r>
      <w:r w:rsidR="00714760" w:rsidRPr="001E50EA">
        <w:rPr>
          <w:color w:val="auto"/>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rPr>
        <w:instrText xml:space="preserve"> ADDIN EN.CITE </w:instrText>
      </w:r>
      <w:r w:rsidR="00167A8F" w:rsidRPr="001E50EA">
        <w:rPr>
          <w:color w:val="auto"/>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rPr>
        <w:instrText xml:space="preserve"> ADDIN EN.CITE.DATA </w:instrText>
      </w:r>
      <w:r w:rsidR="00167A8F" w:rsidRPr="001E50EA">
        <w:rPr>
          <w:color w:val="auto"/>
        </w:rPr>
      </w:r>
      <w:r w:rsidR="00167A8F" w:rsidRPr="001E50EA">
        <w:rPr>
          <w:color w:val="auto"/>
        </w:rPr>
        <w:fldChar w:fldCharType="end"/>
      </w:r>
      <w:r w:rsidR="00714760" w:rsidRPr="001E50EA">
        <w:rPr>
          <w:color w:val="auto"/>
        </w:rPr>
      </w:r>
      <w:r w:rsidR="00714760" w:rsidRPr="001E50EA">
        <w:rPr>
          <w:color w:val="auto"/>
        </w:rPr>
        <w:fldChar w:fldCharType="separate"/>
      </w:r>
      <w:r w:rsidR="00167A8F" w:rsidRPr="001E50EA">
        <w:rPr>
          <w:noProof/>
          <w:color w:val="auto"/>
          <w:vertAlign w:val="superscript"/>
        </w:rPr>
        <w:t>10</w:t>
      </w:r>
      <w:r w:rsidR="00714760" w:rsidRPr="001E50EA">
        <w:rPr>
          <w:color w:val="auto"/>
        </w:rPr>
        <w:fldChar w:fldCharType="end"/>
      </w:r>
      <w:r w:rsidR="00714760" w:rsidRPr="001E50EA">
        <w:rPr>
          <w:color w:val="auto"/>
        </w:rPr>
        <w:t xml:space="preserve">. </w:t>
      </w:r>
      <w:r w:rsidR="00C17B41" w:rsidRPr="001E50EA">
        <w:rPr>
          <w:color w:val="auto"/>
        </w:rPr>
        <w:t>These conditions had been previously optimized and validated using various cell cycle parameters</w:t>
      </w:r>
      <w:r w:rsidR="00C17B41" w:rsidRPr="001E50EA">
        <w:rPr>
          <w:color w:val="auto"/>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rPr>
        <w:instrText xml:space="preserve"> ADDIN EN.CITE </w:instrText>
      </w:r>
      <w:r w:rsidR="00167A8F" w:rsidRPr="001E50EA">
        <w:rPr>
          <w:color w:val="auto"/>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rPr>
        <w:instrText xml:space="preserve"> ADDIN EN.CITE.DATA </w:instrText>
      </w:r>
      <w:r w:rsidR="00167A8F" w:rsidRPr="001E50EA">
        <w:rPr>
          <w:color w:val="auto"/>
        </w:rPr>
      </w:r>
      <w:r w:rsidR="00167A8F" w:rsidRPr="001E50EA">
        <w:rPr>
          <w:color w:val="auto"/>
        </w:rPr>
        <w:fldChar w:fldCharType="end"/>
      </w:r>
      <w:r w:rsidR="00C17B41" w:rsidRPr="001E50EA">
        <w:rPr>
          <w:color w:val="auto"/>
        </w:rPr>
      </w:r>
      <w:r w:rsidR="00C17B41" w:rsidRPr="001E50EA">
        <w:rPr>
          <w:color w:val="auto"/>
        </w:rPr>
        <w:fldChar w:fldCharType="separate"/>
      </w:r>
      <w:r w:rsidR="00167A8F" w:rsidRPr="001E50EA">
        <w:rPr>
          <w:noProof/>
          <w:color w:val="auto"/>
          <w:vertAlign w:val="superscript"/>
        </w:rPr>
        <w:t>10</w:t>
      </w:r>
      <w:r w:rsidR="00C17B41" w:rsidRPr="001E50EA">
        <w:rPr>
          <w:color w:val="auto"/>
        </w:rPr>
        <w:fldChar w:fldCharType="end"/>
      </w:r>
      <w:r w:rsidR="00C17B41" w:rsidRPr="001E50EA">
        <w:rPr>
          <w:color w:val="auto"/>
        </w:rPr>
        <w:t xml:space="preserve">. </w:t>
      </w:r>
      <w:r w:rsidR="00C17B41" w:rsidRPr="001E50EA">
        <w:rPr>
          <w:b/>
          <w:color w:val="auto"/>
        </w:rPr>
        <w:t>Figure</w:t>
      </w:r>
      <w:r w:rsidR="00C17B41" w:rsidRPr="001E50EA">
        <w:rPr>
          <w:color w:val="auto"/>
        </w:rPr>
        <w:t xml:space="preserve"> </w:t>
      </w:r>
      <w:r w:rsidR="00C17B41" w:rsidRPr="001E50EA">
        <w:rPr>
          <w:b/>
          <w:color w:val="auto"/>
        </w:rPr>
        <w:t>1</w:t>
      </w:r>
      <w:r w:rsidR="00C17B41" w:rsidRPr="001E50EA">
        <w:rPr>
          <w:color w:val="auto"/>
        </w:rPr>
        <w:t xml:space="preserve"> </w:t>
      </w:r>
      <w:r w:rsidR="00C66604" w:rsidRPr="001E50EA">
        <w:rPr>
          <w:color w:val="auto"/>
        </w:rPr>
        <w:t>displays</w:t>
      </w:r>
      <w:r w:rsidR="00C17B41" w:rsidRPr="001E50EA">
        <w:rPr>
          <w:color w:val="auto"/>
        </w:rPr>
        <w:t xml:space="preserve"> c</w:t>
      </w:r>
      <w:r w:rsidR="00C17B41" w:rsidRPr="001E50EA">
        <w:t xml:space="preserve">ell size distribution measured with Coulter Counter </w:t>
      </w:r>
      <w:r w:rsidR="00C66604" w:rsidRPr="001E50EA">
        <w:t>at</w:t>
      </w:r>
      <w:r w:rsidR="00C17B41" w:rsidRPr="001E50EA">
        <w:t xml:space="preserve"> distinct time points of synchronized cultures</w:t>
      </w:r>
      <w:r w:rsidR="00877C1D" w:rsidRPr="001E50EA">
        <w:t>.</w:t>
      </w:r>
      <w:r w:rsidR="0080095A" w:rsidRPr="001E50EA">
        <w:rPr>
          <w:color w:val="auto"/>
        </w:rPr>
        <w:t xml:space="preserve"> A shift in the cell volume can be observed as the cells </w:t>
      </w:r>
      <w:proofErr w:type="gramStart"/>
      <w:r w:rsidR="0080095A" w:rsidRPr="001E50EA">
        <w:rPr>
          <w:color w:val="auto"/>
        </w:rPr>
        <w:t>grow in size</w:t>
      </w:r>
      <w:proofErr w:type="gramEnd"/>
      <w:r w:rsidR="0080095A" w:rsidRPr="001E50EA">
        <w:rPr>
          <w:color w:val="auto"/>
        </w:rPr>
        <w:t xml:space="preserve"> </w:t>
      </w:r>
      <w:r w:rsidR="00CC4986" w:rsidRPr="001E50EA">
        <w:rPr>
          <w:color w:val="auto"/>
        </w:rPr>
        <w:t>throughout</w:t>
      </w:r>
      <w:r w:rsidR="0080095A" w:rsidRPr="001E50EA">
        <w:rPr>
          <w:color w:val="auto"/>
        </w:rPr>
        <w:t xml:space="preserve"> light phase, followed by the release of daughter cells starting</w:t>
      </w:r>
      <w:r w:rsidR="00CC4986" w:rsidRPr="001E50EA">
        <w:rPr>
          <w:color w:val="auto"/>
        </w:rPr>
        <w:t xml:space="preserve"> at the end of light phase</w:t>
      </w:r>
      <w:r w:rsidR="0080095A" w:rsidRPr="001E50EA">
        <w:rPr>
          <w:color w:val="auto"/>
        </w:rPr>
        <w:t xml:space="preserve"> from 10 h</w:t>
      </w:r>
      <w:r w:rsidR="007F0258" w:rsidRPr="001E50EA">
        <w:rPr>
          <w:color w:val="auto"/>
        </w:rPr>
        <w:t xml:space="preserve">. Once </w:t>
      </w:r>
      <w:r w:rsidR="00CC4986" w:rsidRPr="001E50EA">
        <w:rPr>
          <w:color w:val="auto"/>
        </w:rPr>
        <w:t xml:space="preserve">all </w:t>
      </w:r>
      <w:r w:rsidR="007F0258" w:rsidRPr="001E50EA">
        <w:rPr>
          <w:color w:val="auto"/>
        </w:rPr>
        <w:t>the daughter cells are released</w:t>
      </w:r>
      <w:r w:rsidR="00F2707B" w:rsidRPr="001E50EA">
        <w:rPr>
          <w:color w:val="auto"/>
        </w:rPr>
        <w:t xml:space="preserve">, </w:t>
      </w:r>
      <w:r w:rsidR="00CC4986" w:rsidRPr="001E50EA">
        <w:rPr>
          <w:color w:val="auto"/>
        </w:rPr>
        <w:t>shift in the</w:t>
      </w:r>
      <w:r w:rsidR="007F0258" w:rsidRPr="001E50EA">
        <w:rPr>
          <w:color w:val="auto"/>
        </w:rPr>
        <w:t xml:space="preserve"> cell volume can be observed </w:t>
      </w:r>
      <w:r w:rsidR="00CC4986" w:rsidRPr="001E50EA">
        <w:rPr>
          <w:color w:val="auto"/>
        </w:rPr>
        <w:t>as the newly released daughter cells</w:t>
      </w:r>
      <w:r w:rsidR="00276A34" w:rsidRPr="001E50EA">
        <w:rPr>
          <w:color w:val="auto"/>
        </w:rPr>
        <w:t xml:space="preserve"> are disposed to begin the next cycle </w:t>
      </w:r>
      <w:r w:rsidR="00F2707B" w:rsidRPr="001E50EA">
        <w:rPr>
          <w:color w:val="auto"/>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rPr>
        <w:instrText xml:space="preserve"> ADDIN EN.CITE </w:instrText>
      </w:r>
      <w:r w:rsidR="00167A8F" w:rsidRPr="001E50EA">
        <w:rPr>
          <w:color w:val="auto"/>
        </w:rPr>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167A8F" w:rsidRPr="001E50EA">
        <w:rPr>
          <w:color w:val="auto"/>
        </w:rPr>
        <w:instrText xml:space="preserve"> ADDIN EN.CITE.DATA </w:instrText>
      </w:r>
      <w:r w:rsidR="00167A8F" w:rsidRPr="001E50EA">
        <w:rPr>
          <w:color w:val="auto"/>
        </w:rPr>
      </w:r>
      <w:r w:rsidR="00167A8F" w:rsidRPr="001E50EA">
        <w:rPr>
          <w:color w:val="auto"/>
        </w:rPr>
        <w:fldChar w:fldCharType="end"/>
      </w:r>
      <w:r w:rsidR="00F2707B" w:rsidRPr="001E50EA">
        <w:rPr>
          <w:color w:val="auto"/>
        </w:rPr>
      </w:r>
      <w:r w:rsidR="00F2707B" w:rsidRPr="001E50EA">
        <w:rPr>
          <w:color w:val="auto"/>
        </w:rPr>
        <w:fldChar w:fldCharType="separate"/>
      </w:r>
      <w:r w:rsidR="00167A8F" w:rsidRPr="001E50EA">
        <w:rPr>
          <w:noProof/>
          <w:color w:val="auto"/>
          <w:vertAlign w:val="superscript"/>
        </w:rPr>
        <w:t>10</w:t>
      </w:r>
      <w:r w:rsidR="00F2707B" w:rsidRPr="001E50EA">
        <w:rPr>
          <w:color w:val="auto"/>
        </w:rPr>
        <w:fldChar w:fldCharType="end"/>
      </w:r>
      <w:r w:rsidR="00C66604" w:rsidRPr="001E50EA">
        <w:rPr>
          <w:color w:val="auto"/>
        </w:rPr>
        <w:t xml:space="preserve"> (</w:t>
      </w:r>
      <w:r w:rsidR="00C66604" w:rsidRPr="001E50EA">
        <w:rPr>
          <w:b/>
          <w:color w:val="auto"/>
        </w:rPr>
        <w:t>Figure</w:t>
      </w:r>
      <w:r w:rsidR="00C66604" w:rsidRPr="001E50EA">
        <w:rPr>
          <w:color w:val="auto"/>
        </w:rPr>
        <w:t xml:space="preserve"> </w:t>
      </w:r>
      <w:r w:rsidR="00C66604" w:rsidRPr="001E50EA">
        <w:rPr>
          <w:b/>
          <w:color w:val="auto"/>
        </w:rPr>
        <w:t>1</w:t>
      </w:r>
      <w:r w:rsidR="00C66604" w:rsidRPr="001E50EA">
        <w:rPr>
          <w:color w:val="auto"/>
        </w:rPr>
        <w:t>)</w:t>
      </w:r>
      <w:r w:rsidR="007F0258" w:rsidRPr="001E50EA">
        <w:rPr>
          <w:color w:val="auto"/>
        </w:rPr>
        <w:t>.</w:t>
      </w:r>
    </w:p>
    <w:p w14:paraId="34CEA3E6" w14:textId="093445D6" w:rsidR="00FD6855" w:rsidRPr="001E50EA" w:rsidRDefault="00FD6855" w:rsidP="003E1EE5">
      <w:pPr>
        <w:pStyle w:val="Default"/>
        <w:contextualSpacing/>
        <w:jc w:val="both"/>
        <w:rPr>
          <w:rFonts w:ascii="Calibri" w:hAnsi="Calibri" w:cs="Calibri"/>
          <w:color w:val="E36C0A" w:themeColor="accent6" w:themeShade="BF"/>
          <w:lang w:val="en-US"/>
        </w:rPr>
      </w:pPr>
    </w:p>
    <w:p w14:paraId="22E43FD4" w14:textId="33532A91" w:rsidR="00D24A73" w:rsidRPr="001E50EA" w:rsidRDefault="00D24A73" w:rsidP="003E1EE5">
      <w:pPr>
        <w:pStyle w:val="Default"/>
        <w:contextualSpacing/>
        <w:jc w:val="both"/>
        <w:rPr>
          <w:rFonts w:ascii="Calibri" w:hAnsi="Calibri" w:cs="Calibri"/>
          <w:color w:val="auto"/>
          <w:lang w:val="en-US"/>
        </w:rPr>
      </w:pPr>
      <w:r w:rsidRPr="001E50EA">
        <w:rPr>
          <w:rFonts w:ascii="Calibri" w:hAnsi="Calibri" w:cs="Calibri"/>
          <w:b/>
          <w:color w:val="auto"/>
          <w:lang w:val="en-US"/>
        </w:rPr>
        <w:t>S</w:t>
      </w:r>
      <w:r w:rsidR="00AA7320" w:rsidRPr="001E50EA">
        <w:rPr>
          <w:rFonts w:ascii="Calibri" w:hAnsi="Calibri" w:cs="Calibri"/>
          <w:b/>
          <w:color w:val="auto"/>
          <w:lang w:val="en-US"/>
        </w:rPr>
        <w:t>ample-harvesting, -handling and –extraction</w:t>
      </w:r>
      <w:r w:rsidR="00AA7320" w:rsidRPr="001E50EA">
        <w:rPr>
          <w:rFonts w:ascii="Calibri" w:hAnsi="Calibri" w:cs="Calibri"/>
          <w:color w:val="auto"/>
          <w:lang w:val="en-US"/>
        </w:rPr>
        <w:t xml:space="preserve"> </w:t>
      </w:r>
    </w:p>
    <w:p w14:paraId="5A8C2049" w14:textId="3E6BDB29" w:rsidR="0016406C" w:rsidRPr="001E50EA" w:rsidRDefault="00B8773D" w:rsidP="003E1EE5">
      <w:pPr>
        <w:pStyle w:val="Default"/>
        <w:contextualSpacing/>
        <w:jc w:val="both"/>
        <w:rPr>
          <w:rFonts w:ascii="Calibri" w:hAnsi="Calibri" w:cs="Calibri"/>
          <w:lang w:val="en-US"/>
        </w:rPr>
      </w:pPr>
      <w:r w:rsidRPr="001E50EA">
        <w:rPr>
          <w:rFonts w:ascii="Calibri" w:hAnsi="Calibri" w:cs="Calibri"/>
          <w:color w:val="auto"/>
          <w:lang w:val="en-US"/>
        </w:rPr>
        <w:t>Rapid harvesting of samples is carried out using centrifugation and after discarding the supernatant, the pellets can be stored at -80</w:t>
      </w:r>
      <w:r w:rsidR="00111CE8" w:rsidRPr="001E50EA">
        <w:rPr>
          <w:rFonts w:ascii="Calibri" w:hAnsi="Calibri" w:cs="Calibri"/>
          <w:color w:val="auto"/>
          <w:lang w:val="en-US"/>
        </w:rPr>
        <w:t xml:space="preserve"> °</w:t>
      </w:r>
      <w:r w:rsidRPr="001E50EA">
        <w:rPr>
          <w:rFonts w:ascii="Calibri" w:hAnsi="Calibri" w:cs="Calibri"/>
          <w:color w:val="auto"/>
          <w:lang w:val="en-US"/>
        </w:rPr>
        <w:t xml:space="preserve">C until extraction. </w:t>
      </w:r>
      <w:r w:rsidR="004A704F" w:rsidRPr="001E50EA">
        <w:rPr>
          <w:rFonts w:ascii="Calibri" w:hAnsi="Calibri" w:cs="Calibri"/>
          <w:lang w:val="en-US"/>
        </w:rPr>
        <w:t>As described above</w:t>
      </w:r>
      <w:r w:rsidRPr="001E50EA">
        <w:rPr>
          <w:rFonts w:ascii="Calibri" w:hAnsi="Calibri" w:cs="Calibri"/>
          <w:lang w:val="en-US"/>
        </w:rPr>
        <w:t xml:space="preserve"> (s</w:t>
      </w:r>
      <w:r w:rsidR="00111CE8" w:rsidRPr="001E50EA">
        <w:rPr>
          <w:rFonts w:ascii="Calibri" w:hAnsi="Calibri" w:cs="Calibri"/>
          <w:lang w:val="en-US"/>
        </w:rPr>
        <w:t>tep</w:t>
      </w:r>
      <w:r w:rsidRPr="001E50EA">
        <w:rPr>
          <w:rFonts w:ascii="Calibri" w:hAnsi="Calibri" w:cs="Calibri"/>
          <w:lang w:val="en-US"/>
        </w:rPr>
        <w:t xml:space="preserve"> 5)</w:t>
      </w:r>
      <w:r w:rsidR="00111CE8" w:rsidRPr="001E50EA">
        <w:rPr>
          <w:rFonts w:ascii="Calibri" w:hAnsi="Calibri" w:cs="Calibri"/>
          <w:lang w:val="en-US"/>
        </w:rPr>
        <w:t>,</w:t>
      </w:r>
      <w:r w:rsidR="004A704F" w:rsidRPr="001E50EA">
        <w:rPr>
          <w:rFonts w:ascii="Calibri" w:hAnsi="Calibri" w:cs="Calibri"/>
          <w:lang w:val="en-US"/>
        </w:rPr>
        <w:t xml:space="preserve"> MTBE extraction results in three distinct phases: a) organic phase was used to measure lipids as well as chlorophyll levels (normalization factor), b) polar phase was collected to measure metabolites on GCMS while, c) the pellet was used to measure starch content</w:t>
      </w:r>
      <w:r w:rsidR="00192B65" w:rsidRPr="001E50EA">
        <w:rPr>
          <w:rFonts w:ascii="Calibri" w:hAnsi="Calibri" w:cs="Calibri"/>
          <w:lang w:val="en-US"/>
        </w:rPr>
        <w:t xml:space="preserve"> and proteins</w:t>
      </w:r>
      <w:r w:rsidR="004A704F" w:rsidRPr="001E50EA">
        <w:rPr>
          <w:rFonts w:ascii="Calibri" w:hAnsi="Calibri" w:cs="Calibri"/>
          <w:lang w:val="en-US"/>
        </w:rPr>
        <w:t xml:space="preserve">. </w:t>
      </w:r>
      <w:r w:rsidR="0016406C" w:rsidRPr="001E50EA">
        <w:rPr>
          <w:rFonts w:ascii="Calibri" w:hAnsi="Calibri" w:cs="Calibri"/>
          <w:lang w:val="en-US"/>
        </w:rPr>
        <w:t xml:space="preserve">An overview of the distribution of different phases and their employment is illustrated in </w:t>
      </w:r>
      <w:r w:rsidR="0016406C" w:rsidRPr="001E50EA">
        <w:rPr>
          <w:rFonts w:ascii="Calibri" w:hAnsi="Calibri" w:cs="Calibri"/>
          <w:b/>
          <w:lang w:val="en-US"/>
        </w:rPr>
        <w:t>Figure 2</w:t>
      </w:r>
      <w:r w:rsidR="0016406C" w:rsidRPr="001E50EA">
        <w:rPr>
          <w:rFonts w:ascii="Calibri" w:hAnsi="Calibri" w:cs="Calibri"/>
          <w:lang w:val="en-US"/>
        </w:rPr>
        <w:t xml:space="preserve">. </w:t>
      </w:r>
    </w:p>
    <w:p w14:paraId="7ED52B2A" w14:textId="6B2A93B4" w:rsidR="004A704F" w:rsidRPr="001E50EA" w:rsidRDefault="004A704F" w:rsidP="003E1EE5">
      <w:pPr>
        <w:pStyle w:val="Default"/>
        <w:contextualSpacing/>
        <w:jc w:val="both"/>
        <w:rPr>
          <w:rFonts w:ascii="Calibri" w:hAnsi="Calibri" w:cs="Calibri"/>
          <w:b/>
          <w:lang w:val="en-US"/>
        </w:rPr>
      </w:pPr>
    </w:p>
    <w:p w14:paraId="52E5DD1F" w14:textId="00D563F4" w:rsidR="009F4327" w:rsidRPr="001E50EA" w:rsidRDefault="009F4327" w:rsidP="003E1EE5">
      <w:pPr>
        <w:contextualSpacing/>
        <w:rPr>
          <w:b/>
        </w:rPr>
      </w:pPr>
      <w:r w:rsidRPr="001E50EA">
        <w:rPr>
          <w:b/>
        </w:rPr>
        <w:t>Polar and non-polar metabolites</w:t>
      </w:r>
    </w:p>
    <w:p w14:paraId="43EEBD1A" w14:textId="37550A0F" w:rsidR="004A704F" w:rsidRPr="001E50EA" w:rsidRDefault="0016406C" w:rsidP="003E1EE5">
      <w:pPr>
        <w:contextualSpacing/>
      </w:pPr>
      <w:r w:rsidRPr="001E50EA">
        <w:t>Based on the GCMS analysis of the polar fraction, 65</w:t>
      </w:r>
      <w:r w:rsidR="004A704F" w:rsidRPr="001E50EA">
        <w:t xml:space="preserve"> metabolites</w:t>
      </w:r>
      <w:r w:rsidR="00192B65" w:rsidRPr="001E50EA">
        <w:t xml:space="preserve"> were annotated,</w:t>
      </w:r>
      <w:r w:rsidR="004A704F" w:rsidRPr="001E50EA">
        <w:t xml:space="preserve"> </w:t>
      </w:r>
      <w:r w:rsidRPr="001E50EA">
        <w:t>covering amino acids, nucleic acids, intermediates of glycolysis, gluconeogenesis, tricarboxylic acid cycle, pentose phosphate pathway and polyamines (</w:t>
      </w:r>
      <w:r w:rsidRPr="001E50EA">
        <w:rPr>
          <w:b/>
        </w:rPr>
        <w:t>Figure 3A</w:t>
      </w:r>
      <w:r w:rsidRPr="001E50EA">
        <w:t>).</w:t>
      </w:r>
      <w:r w:rsidR="003E1EE5" w:rsidRPr="001E50EA">
        <w:t xml:space="preserve"> </w:t>
      </w:r>
      <w:r w:rsidR="00234AEC" w:rsidRPr="001E50EA">
        <w:t>The</w:t>
      </w:r>
      <w:r w:rsidR="009D1C69" w:rsidRPr="001E50EA">
        <w:t xml:space="preserve"> LCMS</w:t>
      </w:r>
      <w:r w:rsidR="00234AEC" w:rsidRPr="001E50EA">
        <w:t xml:space="preserve"> analysis of neutral phase containing lipids led to the identification of 204 distinct lipid species covering various</w:t>
      </w:r>
      <w:r w:rsidR="00630605" w:rsidRPr="001E50EA">
        <w:t xml:space="preserve"> lipid classes</w:t>
      </w:r>
      <w:r w:rsidR="00234AEC" w:rsidRPr="001E50EA">
        <w:t xml:space="preserve"> namely</w:t>
      </w:r>
      <w:r w:rsidR="00630605" w:rsidRPr="001E50EA">
        <w:t xml:space="preserve"> </w:t>
      </w:r>
      <w:r w:rsidR="00234AEC" w:rsidRPr="001E50EA">
        <w:t xml:space="preserve">phosphatidylglycerols, phosphatidylethanolamine, </w:t>
      </w:r>
      <w:proofErr w:type="spellStart"/>
      <w:r w:rsidR="00234AEC" w:rsidRPr="001E50EA">
        <w:t>sulfoquinovosyl</w:t>
      </w:r>
      <w:proofErr w:type="spellEnd"/>
      <w:r w:rsidR="00234AEC" w:rsidRPr="001E50EA">
        <w:t xml:space="preserve"> diacylglycerols, monogalactosyldiacylglycerols, </w:t>
      </w:r>
      <w:proofErr w:type="spellStart"/>
      <w:r w:rsidR="00234AEC" w:rsidRPr="001E50EA">
        <w:t>digalactosyldiacylglycerols</w:t>
      </w:r>
      <w:proofErr w:type="spellEnd"/>
      <w:r w:rsidR="00234AEC" w:rsidRPr="001E50EA">
        <w:t xml:space="preserve">, </w:t>
      </w:r>
      <w:proofErr w:type="spellStart"/>
      <w:r w:rsidR="00234AEC" w:rsidRPr="001E50EA">
        <w:t>diacylglyceryltrimethylhomoserine</w:t>
      </w:r>
      <w:proofErr w:type="spellEnd"/>
      <w:r w:rsidR="00234AEC" w:rsidRPr="001E50EA">
        <w:t xml:space="preserve">, fatty acids, diacylglycerides and </w:t>
      </w:r>
      <w:proofErr w:type="spellStart"/>
      <w:r w:rsidR="00234AEC" w:rsidRPr="001E50EA">
        <w:t>triacylglycerides</w:t>
      </w:r>
      <w:proofErr w:type="spellEnd"/>
      <w:r w:rsidR="00234AEC" w:rsidRPr="001E50EA">
        <w:t xml:space="preserve">. </w:t>
      </w:r>
      <w:r w:rsidRPr="001E50EA">
        <w:t>To visualize the global shifts in the metabolites</w:t>
      </w:r>
      <w:r w:rsidR="008A4F71" w:rsidRPr="001E50EA">
        <w:t xml:space="preserve"> and lipids</w:t>
      </w:r>
      <w:r w:rsidRPr="001E50EA">
        <w:t xml:space="preserve"> across cell cycle, </w:t>
      </w:r>
      <w:r w:rsidR="004A704F" w:rsidRPr="001E50EA">
        <w:t>principal com</w:t>
      </w:r>
      <w:r w:rsidRPr="001E50EA">
        <w:t>ponent analysis (PCA)</w:t>
      </w:r>
      <w:r w:rsidR="00192B65" w:rsidRPr="001E50EA">
        <w:t xml:space="preserve"> was used</w:t>
      </w:r>
      <w:r w:rsidR="004A704F" w:rsidRPr="001E50EA">
        <w:t>.</w:t>
      </w:r>
      <w:r w:rsidRPr="001E50EA">
        <w:t xml:space="preserve"> </w:t>
      </w:r>
      <w:r w:rsidR="00234AEC" w:rsidRPr="001E50EA">
        <w:t xml:space="preserve">The PCA displays a separation of light and dark phases </w:t>
      </w:r>
      <w:r w:rsidR="008A4F71" w:rsidRPr="001E50EA">
        <w:t>for both metabolomics and lipidomic data. Moreover, a semi-cyclic (partially open circle) can be notice</w:t>
      </w:r>
      <w:r w:rsidR="00111CE8" w:rsidRPr="001E50EA">
        <w:t>d</w:t>
      </w:r>
      <w:r w:rsidR="008A4F71" w:rsidRPr="001E50EA">
        <w:t xml:space="preserve"> for both data (</w:t>
      </w:r>
      <w:r w:rsidR="008A4F71" w:rsidRPr="001E50EA">
        <w:rPr>
          <w:b/>
        </w:rPr>
        <w:t>Figure 3</w:t>
      </w:r>
      <w:proofErr w:type="gramStart"/>
      <w:r w:rsidR="00111CE8" w:rsidRPr="001E50EA">
        <w:rPr>
          <w:b/>
        </w:rPr>
        <w:t>C,</w:t>
      </w:r>
      <w:r w:rsidR="008A4F71" w:rsidRPr="001E50EA">
        <w:rPr>
          <w:b/>
        </w:rPr>
        <w:t>D</w:t>
      </w:r>
      <w:proofErr w:type="gramEnd"/>
      <w:r w:rsidR="008A4F71" w:rsidRPr="001E50EA">
        <w:t xml:space="preserve">). The partial gap in the circular pattern is attributed to the fact that </w:t>
      </w:r>
      <w:r w:rsidR="00846B53" w:rsidRPr="001E50EA">
        <w:t xml:space="preserve">the </w:t>
      </w:r>
      <w:r w:rsidR="008A4F71" w:rsidRPr="001E50EA">
        <w:t xml:space="preserve">samples at 24 h of </w:t>
      </w:r>
      <w:r w:rsidR="00846B53" w:rsidRPr="001E50EA">
        <w:t xml:space="preserve">the </w:t>
      </w:r>
      <w:r w:rsidR="008A4F71" w:rsidRPr="001E50EA">
        <w:t xml:space="preserve">cell cycle were collected under dark in contrast to the samples collected in the beginning of </w:t>
      </w:r>
      <w:r w:rsidR="00BF201D" w:rsidRPr="001E50EA">
        <w:t>cell cycle after 0.25 h of exposure to the light</w:t>
      </w:r>
      <w:r w:rsidR="0045015B" w:rsidRPr="001E50EA">
        <w:t xml:space="preserve"> (</w:t>
      </w:r>
      <w:r w:rsidR="0045015B" w:rsidRPr="001E50EA">
        <w:rPr>
          <w:b/>
        </w:rPr>
        <w:t>Figure 3</w:t>
      </w:r>
      <w:proofErr w:type="gramStart"/>
      <w:r w:rsidR="00846B53" w:rsidRPr="001E50EA">
        <w:rPr>
          <w:b/>
        </w:rPr>
        <w:t>C,</w:t>
      </w:r>
      <w:r w:rsidR="0045015B" w:rsidRPr="001E50EA">
        <w:rPr>
          <w:b/>
        </w:rPr>
        <w:t>D</w:t>
      </w:r>
      <w:proofErr w:type="gramEnd"/>
      <w:r w:rsidR="0045015B" w:rsidRPr="001E50EA">
        <w:t>)</w:t>
      </w:r>
      <w:r w:rsidR="00BF201D" w:rsidRPr="001E50EA">
        <w:t>.</w:t>
      </w:r>
    </w:p>
    <w:p w14:paraId="2DC63980" w14:textId="6791A048" w:rsidR="00234AEC" w:rsidRPr="001E50EA" w:rsidRDefault="00234AEC" w:rsidP="003E1EE5">
      <w:pPr>
        <w:contextualSpacing/>
      </w:pPr>
    </w:p>
    <w:p w14:paraId="5094C38E" w14:textId="614D35F7" w:rsidR="009D1C69" w:rsidRPr="001E50EA" w:rsidRDefault="00426E12" w:rsidP="003E1EE5">
      <w:pPr>
        <w:contextualSpacing/>
        <w:rPr>
          <w:b/>
        </w:rPr>
      </w:pPr>
      <w:r w:rsidRPr="001E50EA">
        <w:rPr>
          <w:b/>
        </w:rPr>
        <w:t>Protein and starch analysis</w:t>
      </w:r>
    </w:p>
    <w:p w14:paraId="267B04A6" w14:textId="3EB29684" w:rsidR="00630605" w:rsidRPr="001E50EA" w:rsidRDefault="000E1FBF" w:rsidP="003E1EE5">
      <w:pPr>
        <w:contextualSpacing/>
      </w:pPr>
      <w:r w:rsidRPr="001E50EA">
        <w:t>To examine the quality of</w:t>
      </w:r>
      <w:r w:rsidR="009178B1" w:rsidRPr="001E50EA">
        <w:t xml:space="preserve"> the protein pellet obtained as a</w:t>
      </w:r>
      <w:r w:rsidRPr="001E50EA">
        <w:t xml:space="preserve"> result</w:t>
      </w:r>
      <w:r w:rsidR="0053496D" w:rsidRPr="001E50EA">
        <w:t xml:space="preserve"> </w:t>
      </w:r>
      <w:r w:rsidR="009178B1" w:rsidRPr="001E50EA">
        <w:t xml:space="preserve">of </w:t>
      </w:r>
      <w:r w:rsidRPr="001E50EA">
        <w:t xml:space="preserve">MTBE extraction, </w:t>
      </w:r>
      <w:r w:rsidR="00192B65" w:rsidRPr="001E50EA">
        <w:t>6</w:t>
      </w:r>
      <w:r w:rsidRPr="001E50EA">
        <w:t xml:space="preserve"> samples </w:t>
      </w:r>
      <w:r w:rsidR="00192B65" w:rsidRPr="001E50EA">
        <w:t xml:space="preserve">were used </w:t>
      </w:r>
      <w:r w:rsidRPr="001E50EA">
        <w:t>for proteomic analysis. The quality of the proteomics data obtained by digesting 50 µg protein/sample</w:t>
      </w:r>
      <w:r w:rsidR="00DD77C5" w:rsidRPr="001E50EA">
        <w:t>,</w:t>
      </w:r>
      <w:r w:rsidRPr="001E50EA">
        <w:t xml:space="preserve"> was examined using a computational quality control tool –Proteomics quality control (PTXQC)</w:t>
      </w:r>
      <w:r w:rsidRPr="001E50EA">
        <w:fldChar w:fldCharType="begin"/>
      </w:r>
      <w:r w:rsidR="00167A8F" w:rsidRPr="001E50EA">
        <w:instrText xml:space="preserve"> ADDIN EN.CITE &lt;EndNote&gt;&lt;Cite&gt;&lt;Author&gt;Bittremieux&lt;/Author&gt;&lt;Year&gt;2017&lt;/Year&gt;&lt;RecNum&gt;235793&lt;/RecNum&gt;&lt;DisplayText&gt;&lt;style face="superscript"&gt;19&lt;/style&gt;&lt;/DisplayText&gt;&lt;record&gt;&lt;rec-number&gt;235793&lt;/rec-number&gt;&lt;foreign-keys&gt;&lt;key app="EN" db-id="ppatrv2tfs9wwfer2papfw500ar9addftfsz" timestamp="1544479312"&gt;235793&lt;/key&gt;&lt;/foreign-keys&gt;&lt;ref-type name="Journal Article"&gt;17&lt;/ref-type&gt;&lt;contributors&gt;&lt;authors&gt;&lt;author&gt;Bittremieux, Wout&lt;/author&gt;&lt;author&gt;Valkenborg, Dirk&lt;/author&gt;&lt;author&gt;Martens, Lennart&lt;/author&gt;&lt;author&gt;Laukens, Kris&lt;/author&gt;&lt;/authors&gt;&lt;/contributors&gt;&lt;titles&gt;&lt;title&gt;Computational quality control tools for mass spectrometry proteomics&lt;/title&gt;&lt;secondary-title&gt;Proteomics&lt;/secondary-title&gt;&lt;/titles&gt;&lt;periodical&gt;&lt;full-title&gt;Proteomics&lt;/full-title&gt;&lt;/periodical&gt;&lt;pages&gt;1600159&lt;/pages&gt;&lt;volume&gt;17&lt;/volume&gt;&lt;number&gt;3-4&lt;/number&gt;&lt;dates&gt;&lt;year&gt;2017&lt;/year&gt;&lt;/dates&gt;&lt;isbn&gt;1615-9853&lt;/isbn&gt;&lt;urls&gt;&lt;/urls&gt;&lt;/record&gt;&lt;/Cite&gt;&lt;/EndNote&gt;</w:instrText>
      </w:r>
      <w:r w:rsidRPr="001E50EA">
        <w:fldChar w:fldCharType="separate"/>
      </w:r>
      <w:r w:rsidR="00167A8F" w:rsidRPr="001E50EA">
        <w:rPr>
          <w:noProof/>
          <w:vertAlign w:val="superscript"/>
        </w:rPr>
        <w:t>19</w:t>
      </w:r>
      <w:r w:rsidRPr="001E50EA">
        <w:fldChar w:fldCharType="end"/>
      </w:r>
      <w:r w:rsidR="00846B53" w:rsidRPr="001E50EA">
        <w:t>,</w:t>
      </w:r>
      <w:r w:rsidRPr="001E50EA">
        <w:t xml:space="preserve"> </w:t>
      </w:r>
      <w:r w:rsidR="00561521" w:rsidRPr="001E50EA">
        <w:t>indicating</w:t>
      </w:r>
      <w:r w:rsidRPr="001E50EA">
        <w:t xml:space="preserve"> </w:t>
      </w:r>
      <w:r w:rsidR="00561521" w:rsidRPr="001E50EA">
        <w:t xml:space="preserve">reproducible and </w:t>
      </w:r>
      <w:r w:rsidRPr="001E50EA">
        <w:t xml:space="preserve">high quality of proteomics data obtained </w:t>
      </w:r>
      <w:r w:rsidR="00561521" w:rsidRPr="001E50EA">
        <w:t xml:space="preserve">from all replicates </w:t>
      </w:r>
      <w:r w:rsidRPr="001E50EA">
        <w:t>(</w:t>
      </w:r>
      <w:r w:rsidR="00846B53" w:rsidRPr="001E50EA">
        <w:rPr>
          <w:b/>
        </w:rPr>
        <w:t>Supplementary</w:t>
      </w:r>
      <w:r w:rsidR="00846B53" w:rsidRPr="001E50EA">
        <w:t xml:space="preserve"> </w:t>
      </w:r>
      <w:r w:rsidRPr="001E50EA">
        <w:rPr>
          <w:b/>
        </w:rPr>
        <w:t xml:space="preserve">Figure 1). </w:t>
      </w:r>
      <w:r w:rsidR="00841F63" w:rsidRPr="001E50EA">
        <w:t>The molecular functional coverage of</w:t>
      </w:r>
      <w:r w:rsidR="000D1860" w:rsidRPr="001E50EA">
        <w:t xml:space="preserve"> proteins was examined using REVIGO</w:t>
      </w:r>
      <w:r w:rsidR="000D1860" w:rsidRPr="001E50EA">
        <w:fldChar w:fldCharType="begin"/>
      </w:r>
      <w:r w:rsidR="00167A8F" w:rsidRPr="001E50EA">
        <w:instrText xml:space="preserve"> ADDIN EN.CITE &lt;EndNote&gt;&lt;Cite&gt;&lt;Author&gt;Supek&lt;/Author&gt;&lt;Year&gt;2011&lt;/Year&gt;&lt;RecNum&gt;42&lt;/RecNum&gt;&lt;DisplayText&gt;&lt;style face="superscript"&gt;20&lt;/style&gt;&lt;/DisplayText&gt;&lt;record&gt;&lt;rec-number&gt;42&lt;/rec-number&gt;&lt;foreign-keys&gt;&lt;key app="EN" db-id="5e55vtzpksp92vefastvwzdlevd0azrtw9tf" timestamp="1551799235"&gt;42&lt;/key&gt;&lt;/foreign-keys&gt;&lt;ref-type name="Journal Article"&gt;17&lt;/ref-type&gt;&lt;contributors&gt;&lt;authors&gt;&lt;author&gt;Supek, F.&lt;/author&gt;&lt;author&gt;Bosnjak, M.&lt;/author&gt;&lt;author&gt;Skunca, N.&lt;/author&gt;&lt;author&gt;Smuc, T.&lt;/author&gt;&lt;/authors&gt;&lt;/contributors&gt;&lt;auth-address&gt;Division of Electronics, Rudjer Boskovic Institute, Zagreb, Croatia. fran.supek@irb.hr&lt;/auth-address&gt;&lt;titles&gt;&lt;title&gt;REVIGO summarizes and visualizes long lists of gene ontology terms&lt;/title&gt;&lt;secondary-title&gt;PLoS One&lt;/secondary-title&gt;&lt;/titles&gt;&lt;periodical&gt;&lt;full-title&gt;PloS one&lt;/full-title&gt;&lt;/periodical&gt;&lt;pages&gt;e21800&lt;/pages&gt;&lt;volume&gt;6&lt;/volume&gt;&lt;number&gt;7&lt;/number&gt;&lt;edition&gt;2011/07/27&lt;/edition&gt;&lt;keywords&gt;&lt;keyword&gt;*Algorithms&lt;/keyword&gt;&lt;keyword&gt;Computational Biology/*methods&lt;/keyword&gt;&lt;keyword&gt;Gene Expression Regulation&lt;/keyword&gt;&lt;keyword&gt;Humans&lt;/keyword&gt;&lt;keyword&gt;Internet&lt;/keyword&gt;&lt;keyword&gt;*Molecular Sequence Annotation&lt;/keyword&gt;&lt;keyword&gt;Software&lt;/keyword&gt;&lt;keyword&gt;Transcription Factors/genetics/metabolism&lt;/keyword&gt;&lt;keyword&gt;User-Computer Interface&lt;/keyword&gt;&lt;/keywords&gt;&lt;dates&gt;&lt;year&gt;2011&lt;/year&gt;&lt;/dates&gt;&lt;isbn&gt;1932-6203 (Electronic)&amp;#xD;1932-6203 (Linking)&lt;/isbn&gt;&lt;accession-num&gt;21789182&lt;/accession-num&gt;&lt;urls&gt;&lt;related-urls&gt;&lt;url&gt;https://www.ncbi.nlm.nih.gov/pubmed/21789182&lt;/url&gt;&lt;/related-urls&gt;&lt;/urls&gt;&lt;custom2&gt;PMC3138752&lt;/custom2&gt;&lt;electronic-resource-num&gt;10.1371/journal.pone.0021800&lt;/electronic-resource-num&gt;&lt;/record&gt;&lt;/Cite&gt;&lt;/EndNote&gt;</w:instrText>
      </w:r>
      <w:r w:rsidR="000D1860" w:rsidRPr="001E50EA">
        <w:fldChar w:fldCharType="separate"/>
      </w:r>
      <w:r w:rsidR="00167A8F" w:rsidRPr="001E50EA">
        <w:rPr>
          <w:noProof/>
          <w:vertAlign w:val="superscript"/>
        </w:rPr>
        <w:t>20</w:t>
      </w:r>
      <w:r w:rsidR="000D1860" w:rsidRPr="001E50EA">
        <w:fldChar w:fldCharType="end"/>
      </w:r>
      <w:r w:rsidR="000D1860" w:rsidRPr="001E50EA">
        <w:t>.</w:t>
      </w:r>
      <w:r w:rsidR="003E1EE5" w:rsidRPr="001E50EA">
        <w:t xml:space="preserve"> </w:t>
      </w:r>
      <w:r w:rsidR="00841F63" w:rsidRPr="001E50EA">
        <w:t xml:space="preserve"> </w:t>
      </w:r>
      <w:r w:rsidR="00FD4580" w:rsidRPr="001E50EA">
        <w:t>A</w:t>
      </w:r>
      <w:r w:rsidR="00FD5576" w:rsidRPr="001E50EA">
        <w:t xml:space="preserve">n overview of functional enrichment of the </w:t>
      </w:r>
      <w:r w:rsidR="00803609" w:rsidRPr="001E50EA">
        <w:t>2463</w:t>
      </w:r>
      <w:r w:rsidR="00FD5576" w:rsidRPr="001E50EA">
        <w:t xml:space="preserve"> </w:t>
      </w:r>
      <w:r w:rsidR="00FD4580" w:rsidRPr="001E50EA">
        <w:t xml:space="preserve">identified </w:t>
      </w:r>
      <w:r w:rsidR="00FD5576" w:rsidRPr="001E50EA">
        <w:t>proteins</w:t>
      </w:r>
      <w:r w:rsidR="00803609" w:rsidRPr="001E50EA">
        <w:t xml:space="preserve"> (see </w:t>
      </w:r>
      <w:r w:rsidR="00803609" w:rsidRPr="001E50EA">
        <w:rPr>
          <w:b/>
        </w:rPr>
        <w:t>Table 2</w:t>
      </w:r>
      <w:r w:rsidR="00803609" w:rsidRPr="001E50EA">
        <w:t>)</w:t>
      </w:r>
      <w:r w:rsidR="00FD4580" w:rsidRPr="001E50EA">
        <w:t>,</w:t>
      </w:r>
      <w:r w:rsidR="00785B29" w:rsidRPr="001E50EA">
        <w:t xml:space="preserve"> </w:t>
      </w:r>
      <w:r w:rsidR="00FD4580" w:rsidRPr="001E50EA">
        <w:t xml:space="preserve">is presented in </w:t>
      </w:r>
      <w:r w:rsidR="00FD4580" w:rsidRPr="001E50EA">
        <w:rPr>
          <w:b/>
        </w:rPr>
        <w:t>Figure 4A</w:t>
      </w:r>
      <w:r w:rsidR="00785B29" w:rsidRPr="001E50EA">
        <w:t xml:space="preserve">. </w:t>
      </w:r>
      <w:r w:rsidR="005F4494" w:rsidRPr="001E50EA">
        <w:t xml:space="preserve">The remaining pellet after protein extraction was used for </w:t>
      </w:r>
      <w:r w:rsidR="007E39F1" w:rsidRPr="001E50EA">
        <w:t xml:space="preserve">reproducible </w:t>
      </w:r>
      <w:r w:rsidR="005F4494" w:rsidRPr="001E50EA">
        <w:t>quantification of starch</w:t>
      </w:r>
      <w:r w:rsidR="007E39F1" w:rsidRPr="001E50EA">
        <w:t xml:space="preserve"> as indicated by low standard deviation among various replicates</w:t>
      </w:r>
      <w:r w:rsidR="003E1EE5" w:rsidRPr="001E50EA">
        <w:t xml:space="preserve"> </w:t>
      </w:r>
      <w:r w:rsidR="00F03E32" w:rsidRPr="001E50EA">
        <w:t>(</w:t>
      </w:r>
      <w:r w:rsidR="00437B74" w:rsidRPr="001E50EA">
        <w:rPr>
          <w:b/>
        </w:rPr>
        <w:t>Figure 4B</w:t>
      </w:r>
      <w:r w:rsidR="00437B74" w:rsidRPr="001E50EA">
        <w:t>).</w:t>
      </w:r>
      <w:r w:rsidR="003E1EE5" w:rsidRPr="001E50EA">
        <w:t xml:space="preserve"> </w:t>
      </w:r>
    </w:p>
    <w:p w14:paraId="1F2C23D3" w14:textId="77777777" w:rsidR="003E1EE5" w:rsidRPr="001E50EA" w:rsidRDefault="003E1EE5" w:rsidP="003E1EE5">
      <w:pPr>
        <w:contextualSpacing/>
      </w:pPr>
    </w:p>
    <w:p w14:paraId="6A894B46" w14:textId="77777777" w:rsidR="003E1EE5" w:rsidRPr="001E50EA" w:rsidRDefault="003E1EE5" w:rsidP="003E1EE5">
      <w:pPr>
        <w:contextualSpacing/>
        <w:rPr>
          <w:color w:val="808080"/>
        </w:rPr>
      </w:pPr>
      <w:r w:rsidRPr="001E50EA">
        <w:rPr>
          <w:b/>
        </w:rPr>
        <w:t>FIGURE AND TABLE LEGENDS:</w:t>
      </w:r>
      <w:r w:rsidRPr="001E50EA">
        <w:rPr>
          <w:color w:val="808080"/>
        </w:rPr>
        <w:t xml:space="preserve"> </w:t>
      </w:r>
    </w:p>
    <w:p w14:paraId="3019A5DB" w14:textId="77777777" w:rsidR="003E1EE5" w:rsidRPr="001E50EA" w:rsidRDefault="003E1EE5" w:rsidP="003E1EE5">
      <w:pPr>
        <w:contextualSpacing/>
        <w:rPr>
          <w:color w:val="auto"/>
        </w:rPr>
      </w:pPr>
      <w:r w:rsidRPr="001E50EA">
        <w:rPr>
          <w:b/>
          <w:color w:val="auto"/>
        </w:rPr>
        <w:t xml:space="preserve">Figure 1: Illustrative example of the changes in the cell volume across different phases of cell cycle in </w:t>
      </w:r>
      <w:r w:rsidRPr="001E50EA">
        <w:rPr>
          <w:b/>
          <w:i/>
          <w:color w:val="auto"/>
        </w:rPr>
        <w:t xml:space="preserve">Chlamydomonas </w:t>
      </w:r>
      <w:proofErr w:type="spellStart"/>
      <w:r w:rsidRPr="001E50EA">
        <w:rPr>
          <w:b/>
          <w:i/>
          <w:color w:val="auto"/>
        </w:rPr>
        <w:t>reinhardtii</w:t>
      </w:r>
      <w:proofErr w:type="spellEnd"/>
      <w:r w:rsidRPr="001E50EA">
        <w:rPr>
          <w:color w:val="auto"/>
        </w:rPr>
        <w:t xml:space="preserve">. The x-axis representing the cell volume while y-axis representing the cell number. </w:t>
      </w:r>
    </w:p>
    <w:p w14:paraId="62FC8BD6" w14:textId="77777777" w:rsidR="003E1EE5" w:rsidRPr="001E50EA" w:rsidRDefault="003E1EE5" w:rsidP="003E1EE5">
      <w:pPr>
        <w:contextualSpacing/>
        <w:rPr>
          <w:color w:val="808080"/>
        </w:rPr>
      </w:pPr>
    </w:p>
    <w:p w14:paraId="0D8D8350" w14:textId="48C14EBD" w:rsidR="003E1EE5" w:rsidRPr="001E50EA" w:rsidRDefault="003E1EE5" w:rsidP="003E1EE5">
      <w:pPr>
        <w:contextualSpacing/>
        <w:rPr>
          <w:b/>
          <w:color w:val="auto"/>
        </w:rPr>
      </w:pPr>
      <w:r w:rsidRPr="001E50EA">
        <w:rPr>
          <w:b/>
          <w:color w:val="auto"/>
        </w:rPr>
        <w:t>Figure 2: Illustrated workflow for the employment of different phases during multi-omics extraction cell pellets</w:t>
      </w:r>
      <w:r w:rsidR="00846B53" w:rsidRPr="001E50EA">
        <w:rPr>
          <w:b/>
          <w:color w:val="auto"/>
        </w:rPr>
        <w:t xml:space="preserve">. </w:t>
      </w:r>
      <w:r w:rsidR="00846B53" w:rsidRPr="001E50EA">
        <w:rPr>
          <w:color w:val="auto"/>
        </w:rPr>
        <w:t>The</w:t>
      </w:r>
      <w:r w:rsidRPr="001E50EA">
        <w:rPr>
          <w:color w:val="auto"/>
        </w:rPr>
        <w:t xml:space="preserve"> </w:t>
      </w:r>
      <w:r w:rsidRPr="001E50EA">
        <w:t xml:space="preserve">figure </w:t>
      </w:r>
      <w:r w:rsidR="00846B53" w:rsidRPr="001E50EA">
        <w:t xml:space="preserve">has been </w:t>
      </w:r>
      <w:r w:rsidRPr="001E50EA">
        <w:t xml:space="preserve">reused from </w:t>
      </w:r>
      <w:proofErr w:type="spellStart"/>
      <w:r w:rsidR="00846B53" w:rsidRPr="001E50EA">
        <w:t>Juppner</w:t>
      </w:r>
      <w:proofErr w:type="spellEnd"/>
      <w:r w:rsidR="00846B53" w:rsidRPr="001E50EA">
        <w:t>, J.</w:t>
      </w:r>
      <w:r w:rsidR="00846B53" w:rsidRPr="001E50EA">
        <w:rPr>
          <w:i/>
        </w:rPr>
        <w:t xml:space="preserve"> </w:t>
      </w:r>
      <w:r w:rsidR="00037346" w:rsidRPr="001E50EA">
        <w:t>et al</w:t>
      </w:r>
      <w:r w:rsidR="00846B53" w:rsidRPr="001E50EA">
        <w:t>.</w:t>
      </w:r>
      <w:r w:rsidRPr="001E50EA">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Pr="001E50EA">
        <w:instrText xml:space="preserve"> ADDIN EN.CITE </w:instrText>
      </w:r>
      <w:r w:rsidRPr="001E50EA">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Pr="001E50EA">
        <w:instrText xml:space="preserve"> ADDIN EN.CITE.DATA </w:instrText>
      </w:r>
      <w:r w:rsidRPr="001E50EA">
        <w:fldChar w:fldCharType="end"/>
      </w:r>
      <w:r w:rsidRPr="001E50EA">
        <w:fldChar w:fldCharType="separate"/>
      </w:r>
      <w:r w:rsidRPr="001E50EA">
        <w:rPr>
          <w:noProof/>
          <w:vertAlign w:val="superscript"/>
        </w:rPr>
        <w:t>10</w:t>
      </w:r>
      <w:r w:rsidRPr="001E50EA">
        <w:fldChar w:fldCharType="end"/>
      </w:r>
      <w:r w:rsidRPr="001E50EA">
        <w:rPr>
          <w:color w:val="auto"/>
        </w:rPr>
        <w:t>.</w:t>
      </w:r>
    </w:p>
    <w:p w14:paraId="08F33D20" w14:textId="77777777" w:rsidR="003E1EE5" w:rsidRPr="001E50EA" w:rsidRDefault="003E1EE5" w:rsidP="003E1EE5">
      <w:pPr>
        <w:contextualSpacing/>
        <w:rPr>
          <w:b/>
          <w:color w:val="auto"/>
        </w:rPr>
      </w:pPr>
    </w:p>
    <w:p w14:paraId="767CBCC7" w14:textId="1E8F898B" w:rsidR="003E1EE5" w:rsidRPr="001E50EA" w:rsidRDefault="003E1EE5" w:rsidP="003E1EE5">
      <w:pPr>
        <w:contextualSpacing/>
        <w:rPr>
          <w:color w:val="auto"/>
        </w:rPr>
      </w:pPr>
      <w:r w:rsidRPr="001E50EA">
        <w:rPr>
          <w:b/>
          <w:color w:val="auto"/>
        </w:rPr>
        <w:t xml:space="preserve">Figure 3: Representative example of metabolites and lipids identified using the described protocol. </w:t>
      </w:r>
      <w:r w:rsidR="00846B53" w:rsidRPr="001E50EA">
        <w:rPr>
          <w:color w:val="auto"/>
        </w:rPr>
        <w:t>(</w:t>
      </w:r>
      <w:r w:rsidRPr="001E50EA">
        <w:rPr>
          <w:b/>
          <w:color w:val="auto"/>
        </w:rPr>
        <w:t>A</w:t>
      </w:r>
      <w:r w:rsidRPr="001E50EA">
        <w:rPr>
          <w:color w:val="auto"/>
        </w:rPr>
        <w:t xml:space="preserve">) </w:t>
      </w:r>
      <w:r w:rsidR="00846B53" w:rsidRPr="001E50EA">
        <w:rPr>
          <w:color w:val="auto"/>
        </w:rPr>
        <w:t>M</w:t>
      </w:r>
      <w:r w:rsidRPr="001E50EA">
        <w:rPr>
          <w:color w:val="auto"/>
        </w:rPr>
        <w:t>etabolite classes identified by GCMS analysis</w:t>
      </w:r>
      <w:r w:rsidR="00846B53" w:rsidRPr="001E50EA">
        <w:rPr>
          <w:color w:val="auto"/>
        </w:rPr>
        <w:t>.</w:t>
      </w:r>
      <w:r w:rsidRPr="001E50EA">
        <w:rPr>
          <w:color w:val="auto"/>
        </w:rPr>
        <w:t xml:space="preserve"> </w:t>
      </w:r>
      <w:r w:rsidR="00846B53" w:rsidRPr="001E50EA">
        <w:rPr>
          <w:color w:val="auto"/>
        </w:rPr>
        <w:t>(</w:t>
      </w:r>
      <w:r w:rsidRPr="001E50EA">
        <w:rPr>
          <w:b/>
          <w:color w:val="auto"/>
        </w:rPr>
        <w:t>B</w:t>
      </w:r>
      <w:r w:rsidRPr="001E50EA">
        <w:rPr>
          <w:color w:val="auto"/>
        </w:rPr>
        <w:t xml:space="preserve">) </w:t>
      </w:r>
      <w:r w:rsidR="00846B53" w:rsidRPr="001E50EA">
        <w:rPr>
          <w:color w:val="auto"/>
        </w:rPr>
        <w:t>L</w:t>
      </w:r>
      <w:r w:rsidRPr="001E50EA">
        <w:rPr>
          <w:color w:val="auto"/>
        </w:rPr>
        <w:t>ipid species belonging to different classes identified by LCMS analysis</w:t>
      </w:r>
      <w:r w:rsidR="00846B53" w:rsidRPr="001E50EA">
        <w:rPr>
          <w:color w:val="auto"/>
        </w:rPr>
        <w:t>.</w:t>
      </w:r>
      <w:r w:rsidRPr="001E50EA">
        <w:rPr>
          <w:color w:val="auto"/>
        </w:rPr>
        <w:t xml:space="preserve"> </w:t>
      </w:r>
      <w:r w:rsidR="00846B53" w:rsidRPr="001E50EA">
        <w:rPr>
          <w:color w:val="auto"/>
        </w:rPr>
        <w:t>(</w:t>
      </w:r>
      <w:r w:rsidRPr="001E50EA">
        <w:rPr>
          <w:b/>
          <w:color w:val="auto"/>
        </w:rPr>
        <w:t>C</w:t>
      </w:r>
      <w:r w:rsidRPr="001E50EA">
        <w:rPr>
          <w:color w:val="auto"/>
        </w:rPr>
        <w:t xml:space="preserve">) </w:t>
      </w:r>
      <w:r w:rsidR="00846B53" w:rsidRPr="001E50EA">
        <w:rPr>
          <w:color w:val="auto"/>
        </w:rPr>
        <w:t>P</w:t>
      </w:r>
      <w:r w:rsidRPr="001E50EA">
        <w:rPr>
          <w:color w:val="auto"/>
        </w:rPr>
        <w:t>rinciple component analysis of the metabolite levels across 24 h cell cycle</w:t>
      </w:r>
      <w:r w:rsidR="00846B53" w:rsidRPr="001E50EA">
        <w:rPr>
          <w:color w:val="auto"/>
        </w:rPr>
        <w:t>.</w:t>
      </w:r>
      <w:r w:rsidRPr="001E50EA">
        <w:rPr>
          <w:color w:val="auto"/>
        </w:rPr>
        <w:t xml:space="preserve"> </w:t>
      </w:r>
      <w:r w:rsidR="00846B53" w:rsidRPr="001E50EA">
        <w:rPr>
          <w:color w:val="auto"/>
        </w:rPr>
        <w:t>(</w:t>
      </w:r>
      <w:r w:rsidRPr="001E50EA">
        <w:rPr>
          <w:b/>
          <w:color w:val="auto"/>
        </w:rPr>
        <w:t>D</w:t>
      </w:r>
      <w:r w:rsidRPr="001E50EA">
        <w:rPr>
          <w:color w:val="auto"/>
        </w:rPr>
        <w:t xml:space="preserve">) </w:t>
      </w:r>
      <w:r w:rsidR="00846B53" w:rsidRPr="001E50EA">
        <w:rPr>
          <w:color w:val="auto"/>
        </w:rPr>
        <w:t>P</w:t>
      </w:r>
      <w:r w:rsidRPr="001E50EA">
        <w:rPr>
          <w:color w:val="auto"/>
        </w:rPr>
        <w:t xml:space="preserve">rinciple component analysis of the lipids across 24 h cell cycle. </w:t>
      </w:r>
    </w:p>
    <w:p w14:paraId="2A631B6D" w14:textId="77777777" w:rsidR="003E1EE5" w:rsidRPr="001E50EA" w:rsidRDefault="003E1EE5" w:rsidP="003E1EE5">
      <w:pPr>
        <w:contextualSpacing/>
        <w:rPr>
          <w:b/>
          <w:color w:val="auto"/>
        </w:rPr>
      </w:pPr>
    </w:p>
    <w:p w14:paraId="371FE543" w14:textId="77777777" w:rsidR="003E1EE5" w:rsidRPr="001E50EA" w:rsidRDefault="003E1EE5" w:rsidP="003E1EE5">
      <w:pPr>
        <w:contextualSpacing/>
        <w:rPr>
          <w:b/>
          <w:color w:val="auto"/>
        </w:rPr>
      </w:pPr>
      <w:r w:rsidRPr="001E50EA">
        <w:rPr>
          <w:b/>
          <w:color w:val="auto"/>
        </w:rPr>
        <w:t xml:space="preserve">Figure 4: Representative example of the protein and starch data. </w:t>
      </w:r>
      <w:r w:rsidRPr="001E50EA">
        <w:rPr>
          <w:color w:val="auto"/>
        </w:rPr>
        <w:t xml:space="preserve">A) Molecular functional enrichment of the proteins identified using LCMS analysis, </w:t>
      </w:r>
      <w:proofErr w:type="spellStart"/>
      <w:r w:rsidRPr="001E50EA">
        <w:rPr>
          <w:color w:val="auto"/>
        </w:rPr>
        <w:t>treemap</w:t>
      </w:r>
      <w:proofErr w:type="spellEnd"/>
      <w:r w:rsidRPr="001E50EA">
        <w:rPr>
          <w:color w:val="auto"/>
        </w:rPr>
        <w:t xml:space="preserve"> drawn using REVIGO </w:t>
      </w:r>
      <w:r w:rsidRPr="001E50EA">
        <w:rPr>
          <w:color w:val="auto"/>
        </w:rPr>
        <w:fldChar w:fldCharType="begin"/>
      </w:r>
      <w:r w:rsidRPr="001E50EA">
        <w:rPr>
          <w:color w:val="auto"/>
        </w:rPr>
        <w:instrText xml:space="preserve"> ADDIN EN.CITE &lt;EndNote&gt;&lt;Cite&gt;&lt;Author&gt;Supek&lt;/Author&gt;&lt;Year&gt;2011&lt;/Year&gt;&lt;RecNum&gt;42&lt;/RecNum&gt;&lt;DisplayText&gt;&lt;style face="superscript"&gt;20&lt;/style&gt;&lt;/DisplayText&gt;&lt;record&gt;&lt;rec-number&gt;42&lt;/rec-number&gt;&lt;foreign-keys&gt;&lt;key app="EN" db-id="5e55vtzpksp92vefastvwzdlevd0azrtw9tf" timestamp="1551799235"&gt;42&lt;/key&gt;&lt;/foreign-keys&gt;&lt;ref-type name="Journal Article"&gt;17&lt;/ref-type&gt;&lt;contributors&gt;&lt;authors&gt;&lt;author&gt;Supek, F.&lt;/author&gt;&lt;author&gt;Bosnjak, M.&lt;/author&gt;&lt;author&gt;Skunca, N.&lt;/author&gt;&lt;author&gt;Smuc, T.&lt;/author&gt;&lt;/authors&gt;&lt;/contributors&gt;&lt;auth-address&gt;Division of Electronics, Rudjer Boskovic Institute, Zagreb, Croatia. fran.supek@irb.hr&lt;/auth-address&gt;&lt;titles&gt;&lt;title&gt;REVIGO summarizes and visualizes long lists of gene ontology terms&lt;/title&gt;&lt;secondary-title&gt;PLoS One&lt;/secondary-title&gt;&lt;/titles&gt;&lt;periodical&gt;&lt;full-title&gt;PloS one&lt;/full-title&gt;&lt;/periodical&gt;&lt;pages&gt;e21800&lt;/pages&gt;&lt;volume&gt;6&lt;/volume&gt;&lt;number&gt;7&lt;/number&gt;&lt;edition&gt;2011/07/27&lt;/edition&gt;&lt;keywords&gt;&lt;keyword&gt;*Algorithms&lt;/keyword&gt;&lt;keyword&gt;Computational Biology/*methods&lt;/keyword&gt;&lt;keyword&gt;Gene Expression Regulation&lt;/keyword&gt;&lt;keyword&gt;Humans&lt;/keyword&gt;&lt;keyword&gt;Internet&lt;/keyword&gt;&lt;keyword&gt;*Molecular Sequence Annotation&lt;/keyword&gt;&lt;keyword&gt;Software&lt;/keyword&gt;&lt;keyword&gt;Transcription Factors/genetics/metabolism&lt;/keyword&gt;&lt;keyword&gt;User-Computer Interface&lt;/keyword&gt;&lt;/keywords&gt;&lt;dates&gt;&lt;year&gt;2011&lt;/year&gt;&lt;/dates&gt;&lt;isbn&gt;1932-6203 (Electronic)&amp;#xD;1932-6203 (Linking)&lt;/isbn&gt;&lt;accession-num&gt;21789182&lt;/accession-num&gt;&lt;urls&gt;&lt;related-urls&gt;&lt;url&gt;https://www.ncbi.nlm.nih.gov/pubmed/21789182&lt;/url&gt;&lt;/related-urls&gt;&lt;/urls&gt;&lt;custom2&gt;PMC3138752&lt;/custom2&gt;&lt;electronic-resource-num&gt;10.1371/journal.pone.0021800&lt;/electronic-resource-num&gt;&lt;/record&gt;&lt;/Cite&gt;&lt;/EndNote&gt;</w:instrText>
      </w:r>
      <w:r w:rsidRPr="001E50EA">
        <w:rPr>
          <w:color w:val="auto"/>
        </w:rPr>
        <w:fldChar w:fldCharType="separate"/>
      </w:r>
      <w:r w:rsidRPr="001E50EA">
        <w:rPr>
          <w:noProof/>
          <w:color w:val="auto"/>
          <w:vertAlign w:val="superscript"/>
        </w:rPr>
        <w:t>20</w:t>
      </w:r>
      <w:r w:rsidRPr="001E50EA">
        <w:rPr>
          <w:color w:val="auto"/>
        </w:rPr>
        <w:fldChar w:fldCharType="end"/>
      </w:r>
      <w:r w:rsidRPr="001E50EA">
        <w:rPr>
          <w:color w:val="auto"/>
        </w:rPr>
        <w:t xml:space="preserve"> B) representative starch data displaying the reproducibility of the protocol.</w:t>
      </w:r>
      <w:r w:rsidRPr="001E50EA">
        <w:rPr>
          <w:b/>
          <w:color w:val="auto"/>
        </w:rPr>
        <w:t xml:space="preserve"> </w:t>
      </w:r>
    </w:p>
    <w:p w14:paraId="5DAB0BD0" w14:textId="77777777" w:rsidR="003E1EE5" w:rsidRPr="001E50EA" w:rsidRDefault="003E1EE5" w:rsidP="003E1EE5">
      <w:pPr>
        <w:contextualSpacing/>
        <w:rPr>
          <w:b/>
          <w:color w:val="auto"/>
        </w:rPr>
      </w:pPr>
    </w:p>
    <w:p w14:paraId="05F1078D" w14:textId="1C278F20" w:rsidR="003E1EE5" w:rsidRPr="001E50EA" w:rsidRDefault="003E1EE5" w:rsidP="003E1EE5">
      <w:pPr>
        <w:contextualSpacing/>
        <w:rPr>
          <w:b/>
          <w:color w:val="auto"/>
        </w:rPr>
      </w:pPr>
      <w:r w:rsidRPr="001E50EA">
        <w:rPr>
          <w:b/>
          <w:color w:val="auto"/>
        </w:rPr>
        <w:t xml:space="preserve">Supplementary Figure 1: Customized </w:t>
      </w:r>
      <w:r w:rsidR="00846B53" w:rsidRPr="001E50EA">
        <w:rPr>
          <w:b/>
        </w:rPr>
        <w:t>d</w:t>
      </w:r>
      <w:r w:rsidRPr="001E50EA">
        <w:rPr>
          <w:b/>
        </w:rPr>
        <w:t>esign of the fermenter system for the temperature and aeration controlled synchronous growth of Chlamydomonas cultures</w:t>
      </w:r>
      <w:r w:rsidR="00846B53" w:rsidRPr="001E50EA">
        <w:rPr>
          <w:b/>
        </w:rPr>
        <w:t>.</w:t>
      </w:r>
      <w:r w:rsidRPr="001E50EA">
        <w:rPr>
          <w:b/>
        </w:rPr>
        <w:t xml:space="preserve"> </w:t>
      </w:r>
      <w:r w:rsidR="00846B53" w:rsidRPr="001E50EA">
        <w:rPr>
          <w:color w:val="auto"/>
        </w:rPr>
        <w:t xml:space="preserve">The </w:t>
      </w:r>
      <w:r w:rsidR="00846B53" w:rsidRPr="001E50EA">
        <w:t xml:space="preserve">figure has been reused from </w:t>
      </w:r>
      <w:proofErr w:type="spellStart"/>
      <w:r w:rsidR="00846B53" w:rsidRPr="001E50EA">
        <w:t>Juppner</w:t>
      </w:r>
      <w:proofErr w:type="spellEnd"/>
      <w:r w:rsidR="00846B53" w:rsidRPr="001E50EA">
        <w:t>, J.</w:t>
      </w:r>
      <w:r w:rsidR="00846B53" w:rsidRPr="001E50EA">
        <w:rPr>
          <w:i/>
        </w:rPr>
        <w:t xml:space="preserve"> </w:t>
      </w:r>
      <w:r w:rsidR="00037346" w:rsidRPr="001E50EA">
        <w:t>et al</w:t>
      </w:r>
      <w:r w:rsidR="00846B53" w:rsidRPr="001E50EA">
        <w:t>.</w:t>
      </w:r>
      <w:r w:rsidR="00846B53" w:rsidRPr="001E50EA">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846B53" w:rsidRPr="001E50EA">
        <w:instrText xml:space="preserve"> ADDIN EN.CITE </w:instrText>
      </w:r>
      <w:r w:rsidR="00846B53" w:rsidRPr="001E50EA">
        <w:fldChar w:fldCharType="begin">
          <w:fldData xml:space="preserve">PEVuZE5vdGU+PENpdGU+PEF1dGhvcj5KdXBwbmVyPC9BdXRob3I+PFllYXI+MjAxNzwvWWVhcj48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</w:fldData>
        </w:fldChar>
      </w:r>
      <w:r w:rsidR="00846B53" w:rsidRPr="001E50EA">
        <w:instrText xml:space="preserve"> ADDIN EN.CITE.DATA </w:instrText>
      </w:r>
      <w:r w:rsidR="00846B53" w:rsidRPr="001E50EA">
        <w:fldChar w:fldCharType="end"/>
      </w:r>
      <w:r w:rsidR="00846B53" w:rsidRPr="001E50EA">
        <w:fldChar w:fldCharType="separate"/>
      </w:r>
      <w:r w:rsidR="00846B53" w:rsidRPr="001E50EA">
        <w:rPr>
          <w:noProof/>
          <w:vertAlign w:val="superscript"/>
        </w:rPr>
        <w:t>10</w:t>
      </w:r>
      <w:r w:rsidR="00846B53" w:rsidRPr="001E50EA">
        <w:fldChar w:fldCharType="end"/>
      </w:r>
      <w:r w:rsidR="00846B53" w:rsidRPr="001E50EA">
        <w:rPr>
          <w:color w:val="auto"/>
        </w:rPr>
        <w:t>.</w:t>
      </w:r>
    </w:p>
    <w:p w14:paraId="0ABB6FA9" w14:textId="77777777" w:rsidR="003E1EE5" w:rsidRPr="001E50EA" w:rsidRDefault="003E1EE5" w:rsidP="003E1EE5">
      <w:pPr>
        <w:contextualSpacing/>
        <w:rPr>
          <w:b/>
          <w:color w:val="auto"/>
        </w:rPr>
      </w:pPr>
    </w:p>
    <w:p w14:paraId="53B76C27" w14:textId="630B6C95" w:rsidR="003E1EE5" w:rsidRPr="001E50EA" w:rsidRDefault="003E1EE5" w:rsidP="003E1EE5">
      <w:pPr>
        <w:contextualSpacing/>
        <w:rPr>
          <w:color w:val="auto"/>
        </w:rPr>
      </w:pPr>
      <w:r w:rsidRPr="001E50EA">
        <w:rPr>
          <w:b/>
          <w:color w:val="auto"/>
        </w:rPr>
        <w:t xml:space="preserve">Supplementary Figure 2: Representative outcome for proteomics data quality. </w:t>
      </w:r>
      <w:r w:rsidRPr="001E50EA">
        <w:rPr>
          <w:color w:val="auto"/>
        </w:rPr>
        <w:t>Heatmap plotted using computational PTXQC tool</w:t>
      </w:r>
      <w:r w:rsidRPr="001E50EA">
        <w:rPr>
          <w:color w:val="auto"/>
        </w:rPr>
        <w:fldChar w:fldCharType="begin"/>
      </w:r>
      <w:r w:rsidRPr="001E50EA">
        <w:rPr>
          <w:color w:val="auto"/>
        </w:rPr>
        <w:instrText xml:space="preserve"> ADDIN EN.CITE &lt;EndNote&gt;&lt;Cite&gt;&lt;Author&gt;Bittremieux&lt;/Author&gt;&lt;Year&gt;2017&lt;/Year&gt;&lt;RecNum&gt;235793&lt;/RecNum&gt;&lt;DisplayText&gt;&lt;style face="superscript"&gt;19&lt;/style&gt;&lt;/DisplayText&gt;&lt;record&gt;&lt;rec-number&gt;235793&lt;/rec-number&gt;&lt;foreign-keys&gt;&lt;key app="EN" db-id="ppatrv2tfs9wwfer2papfw500ar9addftfsz" timestamp="1544479312"&gt;235793&lt;/key&gt;&lt;/foreign-keys&gt;&lt;ref-type name="Journal Article"&gt;17&lt;/ref-type&gt;&lt;contributors&gt;&lt;authors&gt;&lt;author&gt;Bittremieux, Wout&lt;/author&gt;&lt;author&gt;Valkenborg, Dirk&lt;/author&gt;&lt;author&gt;Martens, Lennart&lt;/author&gt;&lt;author&gt;Laukens, Kris&lt;/author&gt;&lt;/authors&gt;&lt;/contributors&gt;&lt;titles&gt;&lt;title&gt;Computational quality control tools for mass spectrometry proteomics&lt;/title&gt;&lt;secondary-title&gt;Proteomics&lt;/secondary-title&gt;&lt;/titles&gt;&lt;periodical&gt;&lt;full-title&gt;Proteomics&lt;/full-title&gt;&lt;/periodical&gt;&lt;pages&gt;1600159&lt;/pages&gt;&lt;volume&gt;17&lt;/volume&gt;&lt;number&gt;3-4&lt;/number&gt;&lt;dates&gt;&lt;year&gt;2017&lt;/year&gt;&lt;/dates&gt;&lt;isbn&gt;1615-9853&lt;/isbn&gt;&lt;urls&gt;&lt;/urls&gt;&lt;/record&gt;&lt;/Cite&gt;&lt;/EndNote&gt;</w:instrText>
      </w:r>
      <w:r w:rsidRPr="001E50EA">
        <w:rPr>
          <w:color w:val="auto"/>
        </w:rPr>
        <w:fldChar w:fldCharType="separate"/>
      </w:r>
      <w:r w:rsidRPr="001E50EA">
        <w:rPr>
          <w:noProof/>
          <w:color w:val="auto"/>
          <w:vertAlign w:val="superscript"/>
        </w:rPr>
        <w:t>19</w:t>
      </w:r>
      <w:r w:rsidRPr="001E50EA">
        <w:rPr>
          <w:color w:val="auto"/>
        </w:rPr>
        <w:fldChar w:fldCharType="end"/>
      </w:r>
      <w:r w:rsidRPr="001E50EA">
        <w:rPr>
          <w:color w:val="auto"/>
        </w:rPr>
        <w:t xml:space="preserve">. </w:t>
      </w:r>
    </w:p>
    <w:p w14:paraId="3EBCF221" w14:textId="77777777" w:rsidR="003E1EE5" w:rsidRPr="001E50EA" w:rsidRDefault="003E1EE5" w:rsidP="003E1EE5">
      <w:pPr>
        <w:contextualSpacing/>
        <w:rPr>
          <w:color w:val="808080"/>
        </w:rPr>
      </w:pPr>
    </w:p>
    <w:p w14:paraId="71A1AD48" w14:textId="77777777" w:rsidR="003E1EE5" w:rsidRPr="001E50EA" w:rsidRDefault="003E1EE5" w:rsidP="003E1EE5">
      <w:pPr>
        <w:contextualSpacing/>
        <w:rPr>
          <w:rStyle w:val="af7"/>
          <w:color w:val="292B31"/>
          <w:shd w:val="clear" w:color="auto" w:fill="FFFFFF"/>
        </w:rPr>
      </w:pPr>
      <w:r w:rsidRPr="001E50EA">
        <w:rPr>
          <w:rStyle w:val="af7"/>
          <w:color w:val="292B31"/>
          <w:shd w:val="clear" w:color="auto" w:fill="FFFFFF"/>
        </w:rPr>
        <w:t>Table 1: Liquid chromatography of peptide samples, gradient parameters.</w:t>
      </w:r>
    </w:p>
    <w:p w14:paraId="6281A66E" w14:textId="77777777" w:rsidR="003E1EE5" w:rsidRPr="001E50EA" w:rsidRDefault="003E1EE5" w:rsidP="003E1EE5">
      <w:pPr>
        <w:contextualSpacing/>
        <w:rPr>
          <w:rStyle w:val="af7"/>
          <w:color w:val="292B31"/>
          <w:shd w:val="clear" w:color="auto" w:fill="FFFFFF"/>
        </w:rPr>
      </w:pPr>
    </w:p>
    <w:p w14:paraId="22DAACCB" w14:textId="77777777" w:rsidR="003E1EE5" w:rsidRPr="001E50EA" w:rsidRDefault="003E1EE5" w:rsidP="003E1EE5">
      <w:pPr>
        <w:contextualSpacing/>
        <w:rPr>
          <w:rStyle w:val="af7"/>
          <w:color w:val="292B31"/>
          <w:shd w:val="clear" w:color="auto" w:fill="FFFFFF"/>
        </w:rPr>
      </w:pPr>
      <w:r w:rsidRPr="001E50EA">
        <w:rPr>
          <w:rStyle w:val="af7"/>
          <w:color w:val="292B31"/>
          <w:shd w:val="clear" w:color="auto" w:fill="FFFFFF"/>
        </w:rPr>
        <w:t>Table 2: List of proteins identified after LCMS/MS analysis.</w:t>
      </w:r>
    </w:p>
    <w:p w14:paraId="154C1A5C" w14:textId="43B651BC" w:rsidR="00630605" w:rsidRPr="001E50EA" w:rsidRDefault="00630605" w:rsidP="003E1EE5">
      <w:pPr>
        <w:contextualSpacing/>
        <w:rPr>
          <w:color w:val="808080" w:themeColor="background1" w:themeShade="80"/>
        </w:rPr>
      </w:pPr>
    </w:p>
    <w:p w14:paraId="4F1095FC" w14:textId="4DA00596" w:rsidR="0070098A" w:rsidRPr="001E50EA" w:rsidRDefault="003F699C" w:rsidP="003E1EE5">
      <w:pPr>
        <w:contextualSpacing/>
        <w:rPr>
          <w:bCs/>
          <w:color w:val="auto"/>
        </w:rPr>
      </w:pPr>
      <w:r w:rsidRPr="001E50EA">
        <w:rPr>
          <w:b/>
          <w:color w:val="auto"/>
        </w:rPr>
        <w:t>DISCUSSION</w:t>
      </w:r>
      <w:r w:rsidRPr="001E50EA">
        <w:rPr>
          <w:b/>
          <w:bCs/>
          <w:color w:val="auto"/>
        </w:rPr>
        <w:t xml:space="preserve">: </w:t>
      </w:r>
    </w:p>
    <w:p w14:paraId="05680CC4" w14:textId="08E45EB8" w:rsidR="003059F2" w:rsidRPr="001E50EA" w:rsidRDefault="00A37DB3" w:rsidP="003E1EE5">
      <w:pPr>
        <w:contextualSpacing/>
        <w:rPr>
          <w:color w:val="auto"/>
        </w:rPr>
      </w:pPr>
      <w:r w:rsidRPr="001E50EA">
        <w:t>In this article, we illustrate</w:t>
      </w:r>
      <w:r w:rsidR="00E76D6F" w:rsidRPr="001E50EA">
        <w:t>d</w:t>
      </w:r>
      <w:r w:rsidRPr="001E50EA">
        <w:t xml:space="preserve"> a </w:t>
      </w:r>
      <w:r w:rsidR="00C6618F" w:rsidRPr="001E50EA">
        <w:t>robust</w:t>
      </w:r>
      <w:r w:rsidRPr="001E50EA">
        <w:t xml:space="preserve"> and highly applicable extraction protocol for comprehensive </w:t>
      </w:r>
      <w:proofErr w:type="spellStart"/>
      <w:r w:rsidRPr="001E50EA">
        <w:t>lipidomic</w:t>
      </w:r>
      <w:r w:rsidR="00F1312B" w:rsidRPr="001E50EA">
        <w:t>s</w:t>
      </w:r>
      <w:proofErr w:type="spellEnd"/>
      <w:r w:rsidRPr="001E50EA">
        <w:t xml:space="preserve">, </w:t>
      </w:r>
      <w:r w:rsidR="00F1312B" w:rsidRPr="001E50EA">
        <w:t>metabolomics</w:t>
      </w:r>
      <w:r w:rsidR="00B74EDD" w:rsidRPr="001E50EA">
        <w:t>, starch</w:t>
      </w:r>
      <w:r w:rsidRPr="001E50EA">
        <w:t xml:space="preserve"> and proteomic</w:t>
      </w:r>
      <w:r w:rsidR="00F1312B" w:rsidRPr="001E50EA">
        <w:t>s</w:t>
      </w:r>
      <w:r w:rsidRPr="001E50EA">
        <w:t xml:space="preserve"> analysis from a single </w:t>
      </w:r>
      <w:r w:rsidR="00B74EDD" w:rsidRPr="001E50EA">
        <w:t xml:space="preserve">pellet of </w:t>
      </w:r>
      <w:r w:rsidR="009D1729" w:rsidRPr="001E50EA">
        <w:rPr>
          <w:color w:val="auto"/>
        </w:rPr>
        <w:t>10-15 x 10</w:t>
      </w:r>
      <w:r w:rsidR="009D1729" w:rsidRPr="001E50EA">
        <w:rPr>
          <w:color w:val="auto"/>
          <w:vertAlign w:val="superscript"/>
        </w:rPr>
        <w:t>6</w:t>
      </w:r>
      <w:r w:rsidR="009D1729" w:rsidRPr="001E50EA">
        <w:rPr>
          <w:color w:val="auto"/>
        </w:rPr>
        <w:t xml:space="preserve"> cells</w:t>
      </w:r>
      <w:r w:rsidRPr="001E50EA">
        <w:t xml:space="preserve">. </w:t>
      </w:r>
      <w:r w:rsidR="009D1729" w:rsidRPr="001E50EA">
        <w:t>The method has been successfully</w:t>
      </w:r>
      <w:r w:rsidRPr="001E50EA">
        <w:t xml:space="preserve"> </w:t>
      </w:r>
      <w:r w:rsidR="009D1729" w:rsidRPr="001E50EA">
        <w:t>implemented</w:t>
      </w:r>
      <w:bookmarkStart w:id="6" w:name="OLE_LINK138"/>
      <w:r w:rsidR="009D1729" w:rsidRPr="001E50EA">
        <w:t xml:space="preserve"> in several studies for a wide range of cells and tissues</w:t>
      </w:r>
      <w:r w:rsidRPr="001E50EA">
        <w:rPr>
          <w:lang w:bidi="ar-EG"/>
        </w:rPr>
        <w:fldChar w:fldCharType="begin">
          <w:fldData xml:space="preserve">dXRob3I+PGF1dGhvcj5ZYW4sIFouPC9hdXRob3I+PGF1dGhvcj5MaXUsIFguPC9hdXRob3I+PGF1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Njk1LTcwMjwvcGFn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MzU4NDwvcGFnZXM+PHZvbHVtZT41PC92b2x1bWU+PGVkaXRpb24+MjAx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</w:fldData>
        </w:fldChar>
      </w:r>
      <w:r w:rsidR="00167A8F" w:rsidRPr="001E50EA">
        <w:rPr>
          <w:lang w:bidi="ar-EG"/>
        </w:rPr>
        <w:instrText xml:space="preserve"> ADDIN EN.CITE </w:instrText>
      </w:r>
      <w:r w:rsidR="00167A8F" w:rsidRPr="001E50EA">
        <w:rPr>
          <w:lang w:bidi="ar-EG"/>
        </w:rPr>
        <w:fldChar w:fldCharType="begin">
          <w:fldData xml:space="preserve">PEVuZE5vdGU+PENpdGU+PEF1dGhvcj5IYXVjazwvQXV0aG9yPjxZZWFyPjIwMTQ8L1llYXI+PFJl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Y2NzktODY8L3BhZ2VzPjx2b2x1bWU+MzQ8L3ZvbHVtZT48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==
</w:fldData>
        </w:fldChar>
      </w:r>
      <w:r w:rsidR="00167A8F" w:rsidRPr="001E50EA">
        <w:rPr>
          <w:lang w:bidi="ar-EG"/>
        </w:rPr>
        <w:instrText xml:space="preserve"> ADDIN EN.CITE.DATA </w:instrText>
      </w:r>
      <w:r w:rsidR="00167A8F" w:rsidRPr="001E50EA">
        <w:rPr>
          <w:lang w:bidi="ar-EG"/>
        </w:rPr>
      </w:r>
      <w:r w:rsidR="00167A8F" w:rsidRPr="001E50EA">
        <w:rPr>
          <w:lang w:bidi="ar-EG"/>
        </w:rPr>
        <w:fldChar w:fldCharType="end"/>
      </w:r>
      <w:r w:rsidR="00167A8F" w:rsidRPr="001E50EA">
        <w:rPr>
          <w:lang w:bidi="ar-EG"/>
        </w:rPr>
        <w:fldChar w:fldCharType="begin">
          <w:fldData xml:space="preserve">dXRob3I+PGF1dGhvcj5ZYW4sIFouPC9hdXRob3I+PGF1dGhvcj5MaXUsIFguPC9hdXRob3I+PGF1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Njk1LTcwMjwvcGFn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MzU4NDwvcGFnZXM+PHZvbHVtZT41PC92b2x1bWU+PGVkaXRpb24+MjAx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</w:fldData>
        </w:fldChar>
      </w:r>
      <w:r w:rsidR="00167A8F" w:rsidRPr="001E50EA">
        <w:rPr>
          <w:lang w:bidi="ar-EG"/>
        </w:rPr>
        <w:instrText xml:space="preserve"> ADDIN EN.CITE.DATA </w:instrText>
      </w:r>
      <w:r w:rsidR="00167A8F" w:rsidRPr="001E50EA">
        <w:rPr>
          <w:lang w:bidi="ar-EG"/>
        </w:rPr>
      </w:r>
      <w:r w:rsidR="00167A8F" w:rsidRPr="001E50EA">
        <w:rPr>
          <w:lang w:bidi="ar-EG"/>
        </w:rPr>
        <w:fldChar w:fldCharType="end"/>
      </w:r>
      <w:r w:rsidRPr="001E50EA">
        <w:rPr>
          <w:lang w:bidi="ar-EG"/>
        </w:rPr>
      </w:r>
      <w:r w:rsidRPr="001E50EA">
        <w:rPr>
          <w:lang w:bidi="ar-EG"/>
        </w:rPr>
        <w:fldChar w:fldCharType="separate"/>
      </w:r>
      <w:r w:rsidR="00167A8F" w:rsidRPr="001E50EA">
        <w:rPr>
          <w:noProof/>
          <w:vertAlign w:val="superscript"/>
          <w:lang w:bidi="ar-EG"/>
        </w:rPr>
        <w:t>10,14,21-36</w:t>
      </w:r>
      <w:r w:rsidRPr="001E50EA">
        <w:rPr>
          <w:lang w:bidi="ar-EG"/>
        </w:rPr>
        <w:fldChar w:fldCharType="end"/>
      </w:r>
      <w:bookmarkEnd w:id="6"/>
      <w:r w:rsidR="009D1729" w:rsidRPr="001E50EA">
        <w:rPr>
          <w:lang w:bidi="ar-EG"/>
        </w:rPr>
        <w:t>.</w:t>
      </w:r>
      <w:r w:rsidRPr="001E50EA">
        <w:t xml:space="preserve"> </w:t>
      </w:r>
      <w:r w:rsidR="003059F2" w:rsidRPr="001E50EA">
        <w:t xml:space="preserve">Here, </w:t>
      </w:r>
      <w:r w:rsidR="003059F2" w:rsidRPr="001E50EA">
        <w:rPr>
          <w:color w:val="auto"/>
        </w:rPr>
        <w:t>we presented a stepwise pipeline for multi-omics analysis of different biomolecules from a single sample harvested from Chlamydomonas</w:t>
      </w:r>
      <w:r w:rsidR="003059F2" w:rsidRPr="001E50EA">
        <w:rPr>
          <w:i/>
          <w:color w:val="auto"/>
        </w:rPr>
        <w:t xml:space="preserve"> </w:t>
      </w:r>
      <w:proofErr w:type="spellStart"/>
      <w:r w:rsidR="003059F2" w:rsidRPr="001E50EA">
        <w:rPr>
          <w:i/>
          <w:color w:val="auto"/>
        </w:rPr>
        <w:t>reinhardtii</w:t>
      </w:r>
      <w:proofErr w:type="spellEnd"/>
      <w:r w:rsidR="003059F2" w:rsidRPr="001E50EA">
        <w:rPr>
          <w:color w:val="auto"/>
        </w:rPr>
        <w:t xml:space="preserve"> (CC-1690 mt+) culture. </w:t>
      </w:r>
    </w:p>
    <w:p w14:paraId="53C01062" w14:textId="77777777" w:rsidR="00E01EEE" w:rsidRPr="001E50EA" w:rsidRDefault="00E01EEE" w:rsidP="003E1EE5">
      <w:pPr>
        <w:contextualSpacing/>
      </w:pPr>
    </w:p>
    <w:p w14:paraId="23C40210" w14:textId="270FDA85" w:rsidR="00E01EEE" w:rsidRPr="001E50EA" w:rsidRDefault="00E01EEE" w:rsidP="003E1EE5">
      <w:pPr>
        <w:contextualSpacing/>
        <w:rPr>
          <w:color w:val="auto"/>
        </w:rPr>
      </w:pPr>
      <w:r w:rsidRPr="001E50EA">
        <w:rPr>
          <w:color w:val="auto"/>
        </w:rPr>
        <w:t>The protocol provides a robust and reproducible approach to process multiple samples at once</w:t>
      </w:r>
      <w:r w:rsidR="00E76D6F" w:rsidRPr="001E50EA">
        <w:rPr>
          <w:color w:val="auto"/>
        </w:rPr>
        <w:t>,</w:t>
      </w:r>
      <w:r w:rsidRPr="001E50EA">
        <w:rPr>
          <w:color w:val="auto"/>
        </w:rPr>
        <w:t xml:space="preserve"> for the</w:t>
      </w:r>
      <w:r w:rsidR="0061724C" w:rsidRPr="001E50EA">
        <w:rPr>
          <w:color w:val="auto"/>
        </w:rPr>
        <w:t xml:space="preserve"> </w:t>
      </w:r>
      <w:r w:rsidRPr="001E50EA">
        <w:rPr>
          <w:color w:val="auto"/>
        </w:rPr>
        <w:t xml:space="preserve">analysis of various biomolecules. However, </w:t>
      </w:r>
      <w:proofErr w:type="gramStart"/>
      <w:r w:rsidRPr="001E50EA">
        <w:rPr>
          <w:color w:val="auto"/>
        </w:rPr>
        <w:t>a number of</w:t>
      </w:r>
      <w:proofErr w:type="gramEnd"/>
      <w:r w:rsidRPr="001E50EA">
        <w:rPr>
          <w:color w:val="auto"/>
        </w:rPr>
        <w:t xml:space="preserve"> critical steps should be taken care off in order to minimize the technical variation. Firstly, harvesting of the cells should be done as swiftly as possible while maintaining the uniform conditions for all harvested samples to preserve the biological state of the cells. </w:t>
      </w:r>
      <w:r w:rsidR="00E76D6F" w:rsidRPr="001E50EA">
        <w:rPr>
          <w:color w:val="auto"/>
        </w:rPr>
        <w:t>Though we used centrifugation to harvest the cells, a</w:t>
      </w:r>
      <w:r w:rsidRPr="001E50EA">
        <w:rPr>
          <w:color w:val="auto"/>
        </w:rPr>
        <w:t>lternate harvesting strategies can be used for harvesting of the samples</w:t>
      </w:r>
      <w:r w:rsidR="00E76D6F" w:rsidRPr="001E50EA">
        <w:rPr>
          <w:color w:val="auto"/>
        </w:rPr>
        <w:t>.</w:t>
      </w:r>
      <w:r w:rsidRPr="001E50EA">
        <w:rPr>
          <w:color w:val="auto"/>
        </w:rPr>
        <w:t xml:space="preserve"> </w:t>
      </w:r>
      <w:r w:rsidR="00E76D6F" w:rsidRPr="001E50EA">
        <w:rPr>
          <w:color w:val="auto"/>
        </w:rPr>
        <w:t>H</w:t>
      </w:r>
      <w:r w:rsidRPr="001E50EA">
        <w:rPr>
          <w:color w:val="auto"/>
        </w:rPr>
        <w:t>owever, it</w:t>
      </w:r>
      <w:r w:rsidR="00037346" w:rsidRPr="001E50EA">
        <w:rPr>
          <w:color w:val="auto"/>
        </w:rPr>
        <w:t xml:space="preserve"> is</w:t>
      </w:r>
      <w:r w:rsidRPr="001E50EA">
        <w:rPr>
          <w:color w:val="auto"/>
        </w:rPr>
        <w:t xml:space="preserve"> important to note that different harvesting strategies are known to influence the metabolic state of the cells</w:t>
      </w:r>
      <w:r w:rsidRPr="001E50EA">
        <w:rPr>
          <w:color w:val="auto"/>
        </w:rPr>
        <w:fldChar w:fldCharType="begin">
          <w:fldData xml:space="preserve">PEVuZE5vdGU+PENpdGU+PEF1dGhvcj5WZXllbDwvQXV0aG9yPjxZZWFyPjIwMTQ8L1llYXI+PFJl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=
</w:fldData>
        </w:fldChar>
      </w:r>
      <w:r w:rsidR="00167A8F" w:rsidRPr="001E50EA">
        <w:rPr>
          <w:color w:val="auto"/>
        </w:rPr>
        <w:instrText xml:space="preserve"> ADDIN EN.CITE </w:instrText>
      </w:r>
      <w:r w:rsidR="00167A8F" w:rsidRPr="001E50EA">
        <w:rPr>
          <w:color w:val="auto"/>
        </w:rPr>
        <w:fldChar w:fldCharType="begin">
          <w:fldData xml:space="preserve">PEVuZE5vdGU+PENpdGU+PEF1dGhvcj5WZXllbDwvQXV0aG9yPjxZZWFyPjIwMTQ8L1llYXI+PFJl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=
</w:fldData>
        </w:fldChar>
      </w:r>
      <w:r w:rsidR="00167A8F" w:rsidRPr="001E50EA">
        <w:rPr>
          <w:color w:val="auto"/>
        </w:rPr>
        <w:instrText xml:space="preserve"> ADDIN EN.CITE.DATA </w:instrText>
      </w:r>
      <w:r w:rsidR="00167A8F" w:rsidRPr="001E50EA">
        <w:rPr>
          <w:color w:val="auto"/>
        </w:rPr>
      </w:r>
      <w:r w:rsidR="00167A8F" w:rsidRPr="001E50EA">
        <w:rPr>
          <w:color w:val="auto"/>
        </w:rPr>
        <w:fldChar w:fldCharType="end"/>
      </w:r>
      <w:r w:rsidRPr="001E50EA">
        <w:rPr>
          <w:color w:val="auto"/>
        </w:rPr>
      </w:r>
      <w:r w:rsidRPr="001E50EA">
        <w:rPr>
          <w:color w:val="auto"/>
        </w:rPr>
        <w:fldChar w:fldCharType="separate"/>
      </w:r>
      <w:r w:rsidR="00167A8F" w:rsidRPr="001E50EA">
        <w:rPr>
          <w:noProof/>
          <w:color w:val="auto"/>
          <w:vertAlign w:val="superscript"/>
        </w:rPr>
        <w:t>37</w:t>
      </w:r>
      <w:r w:rsidRPr="001E50EA">
        <w:rPr>
          <w:color w:val="auto"/>
        </w:rPr>
        <w:fldChar w:fldCharType="end"/>
      </w:r>
      <w:r w:rsidRPr="001E50EA">
        <w:rPr>
          <w:color w:val="auto"/>
        </w:rPr>
        <w:t xml:space="preserve"> hence, consistent harvesting approach must be used for all experimental samples. Secondly, it is important to avoid drying of the upper non-polar phase containing chlorophyll, since </w:t>
      </w:r>
      <w:r w:rsidR="00E76D6F" w:rsidRPr="001E50EA">
        <w:rPr>
          <w:color w:val="auto"/>
        </w:rPr>
        <w:t>t</w:t>
      </w:r>
      <w:r w:rsidRPr="001E50EA">
        <w:rPr>
          <w:color w:val="auto"/>
        </w:rPr>
        <w:t xml:space="preserve">his can influence the levels of dissolved chlorophyll in the solvent affecting the normalization factor for the samples. Finally, care should be taken while removing the remaining polar phase to obtain the protein and starch pellet, to avoid disturbing the pellet which can influence the starch and protein content. </w:t>
      </w:r>
    </w:p>
    <w:p w14:paraId="47605EC3" w14:textId="77777777" w:rsidR="00E01EEE" w:rsidRPr="001E50EA" w:rsidRDefault="00E01EEE" w:rsidP="003E1EE5">
      <w:pPr>
        <w:contextualSpacing/>
      </w:pPr>
    </w:p>
    <w:p w14:paraId="0ECECCB0" w14:textId="40876AD2" w:rsidR="00E01EEE" w:rsidRPr="001E50EA" w:rsidRDefault="00E01EEE" w:rsidP="003E1EE5">
      <w:pPr>
        <w:contextualSpacing/>
      </w:pPr>
      <w:r w:rsidRPr="001E50EA">
        <w:t>The</w:t>
      </w:r>
      <w:r w:rsidR="00AC5801" w:rsidRPr="001E50EA">
        <w:t>reby</w:t>
      </w:r>
      <w:r w:rsidRPr="001E50EA">
        <w:t xml:space="preserve"> </w:t>
      </w:r>
      <w:r w:rsidR="00AC5801" w:rsidRPr="001E50EA">
        <w:t xml:space="preserve">presented </w:t>
      </w:r>
      <w:r w:rsidRPr="001E50EA">
        <w:t xml:space="preserve">extraction protocol offers several </w:t>
      </w:r>
      <w:r w:rsidR="00542CAA" w:rsidRPr="001E50EA">
        <w:t xml:space="preserve">benefits </w:t>
      </w:r>
      <w:r w:rsidRPr="001E50EA">
        <w:t>for multiple-omics data analysis</w:t>
      </w:r>
      <w:r w:rsidR="00542CAA" w:rsidRPr="001E50EA">
        <w:t>. Besides</w:t>
      </w:r>
      <w:r w:rsidRPr="001E50EA">
        <w:t xml:space="preserve"> minimiz</w:t>
      </w:r>
      <w:r w:rsidR="00542CAA" w:rsidRPr="001E50EA">
        <w:t>ing</w:t>
      </w:r>
      <w:r w:rsidRPr="001E50EA">
        <w:t xml:space="preserve"> the number of sample aliquots required</w:t>
      </w:r>
      <w:r w:rsidR="00037346" w:rsidRPr="001E50EA">
        <w:t>,</w:t>
      </w:r>
      <w:r w:rsidRPr="001E50EA">
        <w:t xml:space="preserve"> </w:t>
      </w:r>
      <w:r w:rsidR="00542CAA" w:rsidRPr="001E50EA">
        <w:t>it</w:t>
      </w:r>
      <w:r w:rsidRPr="001E50EA">
        <w:t xml:space="preserve"> also reduces the </w:t>
      </w:r>
      <w:r w:rsidR="00542CAA" w:rsidRPr="001E50EA">
        <w:t xml:space="preserve">variation </w:t>
      </w:r>
      <w:r w:rsidRPr="001E50EA">
        <w:t>between the analytical results</w:t>
      </w:r>
      <w:r w:rsidR="00542CAA" w:rsidRPr="001E50EA">
        <w:t xml:space="preserve"> obtained for different biomolecules</w:t>
      </w:r>
      <w:r w:rsidRPr="001E50EA">
        <w:t xml:space="preserve">. </w:t>
      </w:r>
      <w:r w:rsidR="00542CAA" w:rsidRPr="001E50EA">
        <w:t>This allows direct comparison of</w:t>
      </w:r>
      <w:r w:rsidRPr="001E50EA">
        <w:t xml:space="preserve"> </w:t>
      </w:r>
      <w:r w:rsidR="0061724C" w:rsidRPr="001E50EA">
        <w:t>the results obtained from the primary metabolites</w:t>
      </w:r>
      <w:r w:rsidR="00542CAA" w:rsidRPr="001E50EA">
        <w:t xml:space="preserve">, </w:t>
      </w:r>
      <w:r w:rsidR="0061724C" w:rsidRPr="001E50EA">
        <w:t>lipid</w:t>
      </w:r>
      <w:r w:rsidR="00542CAA" w:rsidRPr="001E50EA">
        <w:t>s</w:t>
      </w:r>
      <w:r w:rsidR="0061724C" w:rsidRPr="001E50EA">
        <w:t xml:space="preserve"> </w:t>
      </w:r>
      <w:r w:rsidR="00E76D6F" w:rsidRPr="001E50EA">
        <w:t>and</w:t>
      </w:r>
      <w:r w:rsidR="0061724C" w:rsidRPr="001E50EA">
        <w:t xml:space="preserve"> proteomic data</w:t>
      </w:r>
      <w:r w:rsidR="00542CAA" w:rsidRPr="001E50EA">
        <w:t>.</w:t>
      </w:r>
      <w:r w:rsidRPr="001E50EA">
        <w:t xml:space="preserve"> </w:t>
      </w:r>
      <w:r w:rsidR="008C7CC3" w:rsidRPr="001E50EA">
        <w:t>Similarly</w:t>
      </w:r>
      <w:r w:rsidRPr="001E50EA">
        <w:t xml:space="preserve">, the </w:t>
      </w:r>
      <w:r w:rsidR="008C7CC3" w:rsidRPr="001E50EA">
        <w:t xml:space="preserve">simultaneous </w:t>
      </w:r>
      <w:r w:rsidRPr="001E50EA">
        <w:t xml:space="preserve">extraction of multiple compound classes </w:t>
      </w:r>
      <w:r w:rsidR="008C7CC3" w:rsidRPr="001E50EA">
        <w:t>allows</w:t>
      </w:r>
      <w:r w:rsidRPr="001E50EA">
        <w:t xml:space="preserve"> </w:t>
      </w:r>
      <w:r w:rsidR="00E76D6F" w:rsidRPr="001E50EA">
        <w:t>consistent</w:t>
      </w:r>
      <w:r w:rsidRPr="001E50EA">
        <w:t xml:space="preserve"> and uniform normalization strategy of the different data sets. This is especially </w:t>
      </w:r>
      <w:r w:rsidR="008C7CC3" w:rsidRPr="001E50EA">
        <w:t xml:space="preserve">applicable </w:t>
      </w:r>
      <w:r w:rsidRPr="001E50EA">
        <w:t xml:space="preserve">if normalization </w:t>
      </w:r>
      <w:r w:rsidR="008C7CC3" w:rsidRPr="001E50EA">
        <w:t>is hard to achieve using</w:t>
      </w:r>
      <w:r w:rsidRPr="001E50EA">
        <w:t xml:space="preserve"> dry or fresh weight</w:t>
      </w:r>
      <w:r w:rsidRPr="001E50EA">
        <w:fldChar w:fldCharType="begin">
          <w:fldData xml:space="preserve">PEVuZE5vdGU+PENpdGU+PEF1dGhvcj5BbGx3b29kPC9BdXRob3I+PFllYXI+MjAwOTwvWWVhcj48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</w:fldData>
        </w:fldChar>
      </w:r>
      <w:r w:rsidR="00167A8F" w:rsidRPr="001E50EA">
        <w:instrText xml:space="preserve"> ADDIN EN.CITE </w:instrText>
      </w:r>
      <w:r w:rsidR="00167A8F" w:rsidRPr="001E50EA">
        <w:fldChar w:fldCharType="begin">
          <w:fldData xml:space="preserve">PEVuZE5vdGU+PENpdGU+PEF1dGhvcj5BbGx3b29kPC9BdXRob3I+PFllYXI+MjAwOTwvWWVhcj48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</w:fldData>
        </w:fldChar>
      </w:r>
      <w:r w:rsidR="00167A8F" w:rsidRPr="001E50EA">
        <w:instrText xml:space="preserve"> ADDIN EN.CITE.DATA </w:instrText>
      </w:r>
      <w:r w:rsidR="00167A8F" w:rsidRPr="001E50EA">
        <w:fldChar w:fldCharType="end"/>
      </w:r>
      <w:r w:rsidRPr="001E50EA">
        <w:fldChar w:fldCharType="separate"/>
      </w:r>
      <w:r w:rsidR="00167A8F" w:rsidRPr="001E50EA">
        <w:rPr>
          <w:noProof/>
          <w:vertAlign w:val="superscript"/>
        </w:rPr>
        <w:t>38</w:t>
      </w:r>
      <w:r w:rsidRPr="001E50EA">
        <w:fldChar w:fldCharType="end"/>
      </w:r>
      <w:r w:rsidRPr="001E50EA">
        <w:t xml:space="preserve"> or cell number. </w:t>
      </w:r>
    </w:p>
    <w:p w14:paraId="01F0DB3D" w14:textId="77777777" w:rsidR="00C648C1" w:rsidRPr="001E50EA" w:rsidRDefault="00C648C1" w:rsidP="003E1EE5">
      <w:pPr>
        <w:contextualSpacing/>
      </w:pPr>
    </w:p>
    <w:p w14:paraId="330CFF65" w14:textId="0726E233" w:rsidR="00630605" w:rsidRPr="001E50EA" w:rsidRDefault="00C648C1" w:rsidP="003E1EE5">
      <w:pPr>
        <w:contextualSpacing/>
        <w:rPr>
          <w:color w:val="auto"/>
        </w:rPr>
      </w:pPr>
      <w:r w:rsidRPr="001E50EA">
        <w:t xml:space="preserve">The protocol can be implemented for routine screening of a complex biological sample. These </w:t>
      </w:r>
      <w:r w:rsidR="00615BE5" w:rsidRPr="001E50EA">
        <w:t xml:space="preserve">holistic </w:t>
      </w:r>
      <w:r w:rsidRPr="001E50EA">
        <w:t>metabolomic</w:t>
      </w:r>
      <w:r w:rsidR="005A6852" w:rsidRPr="001E50EA">
        <w:t>, lipidomic</w:t>
      </w:r>
      <w:r w:rsidRPr="001E50EA">
        <w:t xml:space="preserve"> and proteomic data sets can </w:t>
      </w:r>
      <w:r w:rsidR="00615BE5" w:rsidRPr="001E50EA">
        <w:t xml:space="preserve">offer </w:t>
      </w:r>
      <w:r w:rsidRPr="001E50EA">
        <w:t xml:space="preserve">comprehensive information about </w:t>
      </w:r>
      <w:r w:rsidR="00615BE5" w:rsidRPr="001E50EA">
        <w:t xml:space="preserve">systematic </w:t>
      </w:r>
      <w:r w:rsidRPr="001E50EA">
        <w:t>changes in the metabolism.</w:t>
      </w:r>
      <w:r w:rsidR="00710083" w:rsidRPr="001E50EA">
        <w:t xml:space="preserve"> Additionally</w:t>
      </w:r>
      <w:r w:rsidRPr="001E50EA">
        <w:t xml:space="preserve">, the data obtained from the </w:t>
      </w:r>
      <w:r w:rsidR="00615BE5" w:rsidRPr="001E50EA">
        <w:t>proteomics analysis</w:t>
      </w:r>
      <w:r w:rsidRPr="001E50EA">
        <w:t xml:space="preserve">, provides insights into the quantitative (abundance) and qualitative (modifications) changes in proteins in relation to the metabolites. </w:t>
      </w:r>
      <w:r w:rsidR="00615BE5" w:rsidRPr="001E50EA">
        <w:t>Hence</w:t>
      </w:r>
      <w:r w:rsidRPr="001E50EA">
        <w:t>, integrati</w:t>
      </w:r>
      <w:r w:rsidR="00615BE5" w:rsidRPr="001E50EA">
        <w:t>ng</w:t>
      </w:r>
      <w:r w:rsidRPr="001E50EA">
        <w:t xml:space="preserve"> omics data </w:t>
      </w:r>
      <w:r w:rsidR="004126D3" w:rsidRPr="001E50EA">
        <w:t>could</w:t>
      </w:r>
      <w:r w:rsidRPr="001E50EA">
        <w:t xml:space="preserve"> reveal in-depth information about changes induced by genetic or biotic and/or abiotic perturbations of a biological system. Thus, elucidating molecular changes of specific metabolic pathways or cellular processes. Similarly, t</w:t>
      </w:r>
      <w:r w:rsidRPr="001E50EA">
        <w:rPr>
          <w:color w:val="auto"/>
        </w:rPr>
        <w:t>hese high-throughput data can allow identification of targets for the metabolic engineering and refine or test predictions from genome-scale metabolic models</w:t>
      </w:r>
      <w:r w:rsidRPr="001E50EA">
        <w:rPr>
          <w:color w:val="auto"/>
        </w:rPr>
        <w:fldChar w:fldCharType="begin">
          <w:fldData xml:space="preserve">PEVuZE5vdGU+PENpdGU+PEF1dGhvcj5WZXllbDwvQXV0aG9yPjxZZWFyPjIwMTQ8L1llYXI+PFJl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</w:fldData>
        </w:fldChar>
      </w:r>
      <w:r w:rsidR="00167A8F" w:rsidRPr="001E50EA">
        <w:rPr>
          <w:color w:val="auto"/>
        </w:rPr>
        <w:instrText xml:space="preserve"> ADDIN EN.CITE </w:instrText>
      </w:r>
      <w:r w:rsidR="00167A8F" w:rsidRPr="001E50EA">
        <w:rPr>
          <w:color w:val="auto"/>
        </w:rPr>
        <w:fldChar w:fldCharType="begin">
          <w:fldData xml:space="preserve">PEVuZE5vdGU+PENpdGU+PEF1dGhvcj5WZXllbDwvQXV0aG9yPjxZZWFyPjIwMTQ8L1llYXI+PFJl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</w:fldData>
        </w:fldChar>
      </w:r>
      <w:r w:rsidR="00167A8F" w:rsidRPr="001E50EA">
        <w:rPr>
          <w:color w:val="auto"/>
        </w:rPr>
        <w:instrText xml:space="preserve"> ADDIN EN.CITE.DATA </w:instrText>
      </w:r>
      <w:r w:rsidR="00167A8F" w:rsidRPr="001E50EA">
        <w:rPr>
          <w:color w:val="auto"/>
        </w:rPr>
      </w:r>
      <w:r w:rsidR="00167A8F" w:rsidRPr="001E50EA">
        <w:rPr>
          <w:color w:val="auto"/>
        </w:rPr>
        <w:fldChar w:fldCharType="end"/>
      </w:r>
      <w:r w:rsidRPr="001E50EA">
        <w:rPr>
          <w:color w:val="auto"/>
        </w:rPr>
      </w:r>
      <w:r w:rsidRPr="001E50EA">
        <w:rPr>
          <w:color w:val="auto"/>
        </w:rPr>
        <w:fldChar w:fldCharType="separate"/>
      </w:r>
      <w:r w:rsidR="00167A8F" w:rsidRPr="001E50EA">
        <w:rPr>
          <w:noProof/>
          <w:color w:val="auto"/>
          <w:vertAlign w:val="superscript"/>
        </w:rPr>
        <w:t>37,39</w:t>
      </w:r>
      <w:r w:rsidRPr="001E50EA">
        <w:rPr>
          <w:color w:val="auto"/>
        </w:rPr>
        <w:fldChar w:fldCharType="end"/>
      </w:r>
      <w:r w:rsidR="00434CB7" w:rsidRPr="001E50EA">
        <w:rPr>
          <w:color w:val="auto"/>
        </w:rPr>
        <w:t>.</w:t>
      </w:r>
    </w:p>
    <w:p w14:paraId="087FE477" w14:textId="77777777" w:rsidR="00014314" w:rsidRPr="001E50EA" w:rsidRDefault="00014314" w:rsidP="003E1EE5">
      <w:pPr>
        <w:contextualSpacing/>
        <w:rPr>
          <w:color w:val="auto"/>
        </w:rPr>
      </w:pPr>
    </w:p>
    <w:p w14:paraId="2D6C5032" w14:textId="603C5906" w:rsidR="00A947D3" w:rsidRPr="001E50EA" w:rsidRDefault="00AA03DF" w:rsidP="003E1EE5">
      <w:pPr>
        <w:pStyle w:val="a3"/>
        <w:spacing w:before="0" w:beforeAutospacing="0" w:after="0" w:afterAutospacing="0"/>
        <w:contextualSpacing/>
        <w:rPr>
          <w:b/>
          <w:bCs/>
        </w:rPr>
      </w:pPr>
      <w:r w:rsidRPr="001E50EA">
        <w:rPr>
          <w:b/>
          <w:bCs/>
        </w:rPr>
        <w:t xml:space="preserve">ACKNOWLEDGMENTS: </w:t>
      </w:r>
    </w:p>
    <w:p w14:paraId="790D1923" w14:textId="000EF721" w:rsidR="00C46BEC" w:rsidRPr="001E50EA" w:rsidRDefault="00C46BEC" w:rsidP="003E1EE5">
      <w:pPr>
        <w:contextualSpacing/>
      </w:pPr>
      <w:r w:rsidRPr="001E50EA">
        <w:rPr>
          <w:color w:val="000000" w:themeColor="text1"/>
        </w:rPr>
        <w:t xml:space="preserve">We are very grateful to Gudrun Wolter and </w:t>
      </w:r>
      <w:proofErr w:type="spellStart"/>
      <w:r w:rsidRPr="001E50EA">
        <w:rPr>
          <w:color w:val="000000" w:themeColor="text1"/>
        </w:rPr>
        <w:t>Änne</w:t>
      </w:r>
      <w:proofErr w:type="spellEnd"/>
      <w:r w:rsidRPr="001E50EA">
        <w:rPr>
          <w:color w:val="000000" w:themeColor="text1"/>
        </w:rPr>
        <w:t xml:space="preserve"> Michaelis for excellent technical assistance. We would like to thank all the members of the </w:t>
      </w:r>
      <w:proofErr w:type="spellStart"/>
      <w:r w:rsidRPr="001E50EA">
        <w:rPr>
          <w:color w:val="000000" w:themeColor="text1"/>
        </w:rPr>
        <w:t>Giavalisco</w:t>
      </w:r>
      <w:proofErr w:type="spellEnd"/>
      <w:r w:rsidRPr="001E50EA">
        <w:rPr>
          <w:color w:val="000000" w:themeColor="text1"/>
        </w:rPr>
        <w:t xml:space="preserve"> lab for their help.</w:t>
      </w:r>
      <w:r w:rsidR="009858D8" w:rsidRPr="001E50EA">
        <w:rPr>
          <w:color w:val="000000" w:themeColor="text1"/>
        </w:rPr>
        <w:t xml:space="preserve"> </w:t>
      </w:r>
    </w:p>
    <w:p w14:paraId="2D96E92E" w14:textId="0E2DCD42" w:rsidR="00AA03DF" w:rsidRPr="001E50EA" w:rsidRDefault="00AA03DF" w:rsidP="003E1EE5">
      <w:pPr>
        <w:contextualSpacing/>
        <w:rPr>
          <w:b/>
          <w:bCs/>
        </w:rPr>
      </w:pPr>
    </w:p>
    <w:p w14:paraId="5D52ED8B" w14:textId="66134C06" w:rsidR="00AA03DF" w:rsidRPr="001E50EA" w:rsidRDefault="00AA03DF" w:rsidP="003E1EE5">
      <w:pPr>
        <w:pStyle w:val="a3"/>
        <w:spacing w:before="0" w:beforeAutospacing="0" w:after="0" w:afterAutospacing="0"/>
        <w:contextualSpacing/>
        <w:rPr>
          <w:color w:val="808080"/>
        </w:rPr>
      </w:pPr>
      <w:r w:rsidRPr="001E50EA">
        <w:rPr>
          <w:b/>
        </w:rPr>
        <w:t>DISCLOSURES</w:t>
      </w:r>
      <w:r w:rsidRPr="001E50EA">
        <w:rPr>
          <w:b/>
          <w:bCs/>
        </w:rPr>
        <w:t xml:space="preserve">: </w:t>
      </w:r>
    </w:p>
    <w:p w14:paraId="66030076" w14:textId="6B8CB04C" w:rsidR="00630605" w:rsidRPr="001E50EA" w:rsidRDefault="00C46BEC" w:rsidP="003E1EE5">
      <w:pPr>
        <w:contextualSpacing/>
      </w:pPr>
      <w:r w:rsidRPr="001E50EA">
        <w:t>The authors have no disclosures.</w:t>
      </w:r>
    </w:p>
    <w:p w14:paraId="0F5443EF" w14:textId="7D86C962" w:rsidR="00630605" w:rsidRPr="001E50EA" w:rsidRDefault="00630605" w:rsidP="003E1EE5">
      <w:pPr>
        <w:contextualSpacing/>
        <w:rPr>
          <w:color w:val="auto"/>
        </w:rPr>
      </w:pPr>
    </w:p>
    <w:p w14:paraId="2F4D5306" w14:textId="3091F484" w:rsidR="0019084E" w:rsidRPr="001E50EA" w:rsidRDefault="009726EE" w:rsidP="003E1EE5">
      <w:pPr>
        <w:contextualSpacing/>
        <w:rPr>
          <w:b/>
          <w:color w:val="000000" w:themeColor="text1"/>
        </w:rPr>
      </w:pPr>
      <w:r w:rsidRPr="001E50EA">
        <w:rPr>
          <w:b/>
          <w:bCs/>
        </w:rPr>
        <w:t>REFERENCES</w:t>
      </w:r>
      <w:r w:rsidR="00D04760" w:rsidRPr="001E50EA">
        <w:rPr>
          <w:b/>
          <w:bCs/>
        </w:rPr>
        <w:t>:</w:t>
      </w:r>
      <w:r w:rsidRPr="001E50EA">
        <w:t xml:space="preserve"> </w:t>
      </w:r>
    </w:p>
    <w:p w14:paraId="0230E8E2" w14:textId="565C849C" w:rsidR="00167A8F" w:rsidRPr="001E50EA" w:rsidRDefault="0019084E" w:rsidP="003E1EE5">
      <w:pPr>
        <w:pStyle w:val="EndNoteBibliography"/>
      </w:pPr>
      <w:r w:rsidRPr="001E50EA">
        <w:rPr>
          <w:color w:val="808080" w:themeColor="background1" w:themeShade="80"/>
        </w:rPr>
        <w:fldChar w:fldCharType="begin"/>
      </w:r>
      <w:r w:rsidRPr="001E50EA">
        <w:rPr>
          <w:color w:val="808080" w:themeColor="background1" w:themeShade="80"/>
        </w:rPr>
        <w:instrText xml:space="preserve"> ADDIN EN.REFLIST </w:instrText>
      </w:r>
      <w:r w:rsidRPr="001E50EA">
        <w:rPr>
          <w:color w:val="808080" w:themeColor="background1" w:themeShade="80"/>
        </w:rPr>
        <w:fldChar w:fldCharType="separate"/>
      </w:r>
      <w:r w:rsidR="00167A8F" w:rsidRPr="001E50EA">
        <w:t>1</w:t>
      </w:r>
      <w:r w:rsidR="00167A8F" w:rsidRPr="001E50EA">
        <w:tab/>
        <w:t xml:space="preserve">Spolaore, P., Joannis-Cassan, C., Duran, E. &amp; Isambert, A. Commercial applications of microalgae. </w:t>
      </w:r>
      <w:r w:rsidR="00037346" w:rsidRPr="001E50EA">
        <w:rPr>
          <w:i/>
        </w:rPr>
        <w:t>Journal of Bioscience and Bioengineering</w:t>
      </w:r>
      <w:r w:rsidR="00167A8F" w:rsidRPr="001E50EA">
        <w:rPr>
          <w:i/>
        </w:rPr>
        <w:t>.</w:t>
      </w:r>
      <w:r w:rsidR="00167A8F" w:rsidRPr="001E50EA">
        <w:t xml:space="preserve"> </w:t>
      </w:r>
      <w:r w:rsidR="00167A8F" w:rsidRPr="001E50EA">
        <w:rPr>
          <w:b/>
        </w:rPr>
        <w:t>101</w:t>
      </w:r>
      <w:r w:rsidR="00167A8F" w:rsidRPr="001E50EA">
        <w:t xml:space="preserve"> (2), 87-96, doi:10.1263/jbb.101.87, (2006).</w:t>
      </w:r>
    </w:p>
    <w:p w14:paraId="0086D582" w14:textId="77777777" w:rsidR="00167A8F" w:rsidRPr="001E50EA" w:rsidRDefault="00167A8F" w:rsidP="003E1EE5">
      <w:pPr>
        <w:pStyle w:val="EndNoteBibliography"/>
      </w:pPr>
      <w:r w:rsidRPr="001E50EA">
        <w:t>2</w:t>
      </w:r>
      <w:r w:rsidRPr="001E50EA">
        <w:tab/>
        <w:t xml:space="preserve">Georgianna, D. R. &amp; Mayfield, S. P. Exploiting diversity and synthetic biology for the production of algal biofuels. </w:t>
      </w:r>
      <w:r w:rsidRPr="001E50EA">
        <w:rPr>
          <w:i/>
        </w:rPr>
        <w:t>Nature.</w:t>
      </w:r>
      <w:r w:rsidRPr="001E50EA">
        <w:t xml:space="preserve"> </w:t>
      </w:r>
      <w:r w:rsidRPr="001E50EA">
        <w:rPr>
          <w:b/>
        </w:rPr>
        <w:t>488</w:t>
      </w:r>
      <w:r w:rsidRPr="001E50EA">
        <w:t xml:space="preserve"> (7411), 329-335, doi:10.1038/nature11479, (2012).</w:t>
      </w:r>
    </w:p>
    <w:p w14:paraId="1C8E60C8" w14:textId="5CD9735B" w:rsidR="00167A8F" w:rsidRPr="001E50EA" w:rsidRDefault="00167A8F" w:rsidP="003E1EE5">
      <w:pPr>
        <w:pStyle w:val="EndNoteBibliography"/>
      </w:pPr>
      <w:r w:rsidRPr="001E50EA">
        <w:t>3</w:t>
      </w:r>
      <w:r w:rsidRPr="001E50EA">
        <w:tab/>
        <w:t xml:space="preserve">Pulz, O. &amp; Gross, W. Valuable products from biotechnology of microalgae. </w:t>
      </w:r>
      <w:r w:rsidR="00037346" w:rsidRPr="001E50EA">
        <w:rPr>
          <w:i/>
        </w:rPr>
        <w:t>Applied Microbiology and Biotechnology</w:t>
      </w:r>
      <w:r w:rsidRPr="001E50EA">
        <w:rPr>
          <w:i/>
        </w:rPr>
        <w:t>.</w:t>
      </w:r>
      <w:r w:rsidRPr="001E50EA">
        <w:t xml:space="preserve"> </w:t>
      </w:r>
      <w:r w:rsidRPr="001E50EA">
        <w:rPr>
          <w:b/>
        </w:rPr>
        <w:t>65</w:t>
      </w:r>
      <w:r w:rsidRPr="001E50EA">
        <w:t xml:space="preserve"> (6), 635-648, doi:10.1007/s00253-004-1647-x, (2004).</w:t>
      </w:r>
    </w:p>
    <w:p w14:paraId="6D07AB2C" w14:textId="33FAD02C" w:rsidR="00167A8F" w:rsidRPr="001E50EA" w:rsidRDefault="00167A8F" w:rsidP="003E1EE5">
      <w:pPr>
        <w:pStyle w:val="EndNoteBibliography"/>
      </w:pPr>
      <w:r w:rsidRPr="001E50EA">
        <w:t>4</w:t>
      </w:r>
      <w:r w:rsidRPr="001E50EA">
        <w:tab/>
        <w:t xml:space="preserve">Perez-Garcia, O., Escalante, F. M., de-Bashan, L. E. &amp; Bashan, Y. Heterotrophic cultures of microalgae: metabolism and potential products. </w:t>
      </w:r>
      <w:r w:rsidR="00037346" w:rsidRPr="001E50EA">
        <w:rPr>
          <w:i/>
        </w:rPr>
        <w:t>Water Research</w:t>
      </w:r>
      <w:r w:rsidRPr="001E50EA">
        <w:rPr>
          <w:i/>
        </w:rPr>
        <w:t>.</w:t>
      </w:r>
      <w:r w:rsidRPr="001E50EA">
        <w:t xml:space="preserve"> </w:t>
      </w:r>
      <w:r w:rsidRPr="001E50EA">
        <w:rPr>
          <w:b/>
        </w:rPr>
        <w:t>45</w:t>
      </w:r>
      <w:r w:rsidRPr="001E50EA">
        <w:t xml:space="preserve"> (1), 11-36, doi:10.1016/j.watres.2010.08.037, (2011).</w:t>
      </w:r>
    </w:p>
    <w:p w14:paraId="609F9A3B" w14:textId="3B18D97C" w:rsidR="00167A8F" w:rsidRPr="001E50EA" w:rsidRDefault="00167A8F" w:rsidP="003E1EE5">
      <w:pPr>
        <w:pStyle w:val="EndNoteBibliography"/>
      </w:pPr>
      <w:r w:rsidRPr="001E50EA">
        <w:t>5</w:t>
      </w:r>
      <w:r w:rsidRPr="001E50EA">
        <w:tab/>
        <w:t xml:space="preserve">Mukhopadhyay, A., Redding, A. M., Rutherford, B. J. &amp; Keasling, J. D. Importance of systems biology in engineering microbes for biofuel production. </w:t>
      </w:r>
      <w:r w:rsidR="00037346" w:rsidRPr="001E50EA">
        <w:rPr>
          <w:i/>
        </w:rPr>
        <w:t>Current Opinion in Biotechnology</w:t>
      </w:r>
      <w:r w:rsidRPr="001E50EA">
        <w:rPr>
          <w:i/>
        </w:rPr>
        <w:t>.</w:t>
      </w:r>
      <w:r w:rsidRPr="001E50EA">
        <w:t xml:space="preserve"> </w:t>
      </w:r>
      <w:r w:rsidRPr="001E50EA">
        <w:rPr>
          <w:b/>
        </w:rPr>
        <w:t>19</w:t>
      </w:r>
      <w:r w:rsidRPr="001E50EA">
        <w:t xml:space="preserve"> (3), 228-234, doi:10.1016/j.copbio.2008.05.003, (2008).</w:t>
      </w:r>
    </w:p>
    <w:p w14:paraId="595D3BE1" w14:textId="262876DE" w:rsidR="00167A8F" w:rsidRPr="001E50EA" w:rsidRDefault="00167A8F" w:rsidP="003E1EE5">
      <w:pPr>
        <w:pStyle w:val="EndNoteBibliography"/>
      </w:pPr>
      <w:r w:rsidRPr="001E50EA">
        <w:t>6</w:t>
      </w:r>
      <w:r w:rsidRPr="001E50EA">
        <w:tab/>
        <w:t>Chang, R. L.</w:t>
      </w:r>
      <w:r w:rsidRPr="001E50EA">
        <w:rPr>
          <w:i/>
        </w:rPr>
        <w:t xml:space="preserve"> </w:t>
      </w:r>
      <w:r w:rsidR="00037346" w:rsidRPr="001E50EA">
        <w:t>et al</w:t>
      </w:r>
      <w:r w:rsidRPr="001E50EA">
        <w:rPr>
          <w:i/>
        </w:rPr>
        <w:t>.</w:t>
      </w:r>
      <w:r w:rsidRPr="001E50EA">
        <w:t xml:space="preserve"> Metabolic network reconstruction of Chlamydomonas offers insight into light-driven algal metabolism. </w:t>
      </w:r>
      <w:r w:rsidR="00037346" w:rsidRPr="001E50EA">
        <w:rPr>
          <w:i/>
        </w:rPr>
        <w:t>Molecular Systems Biology</w:t>
      </w:r>
      <w:r w:rsidRPr="001E50EA">
        <w:rPr>
          <w:i/>
        </w:rPr>
        <w:t>.</w:t>
      </w:r>
      <w:r w:rsidRPr="001E50EA">
        <w:t xml:space="preserve"> </w:t>
      </w:r>
      <w:r w:rsidRPr="001E50EA">
        <w:rPr>
          <w:b/>
        </w:rPr>
        <w:t>7</w:t>
      </w:r>
      <w:r w:rsidRPr="001E50EA">
        <w:t xml:space="preserve"> 518, doi:10.1038/msb.2011.52, (2011).</w:t>
      </w:r>
    </w:p>
    <w:p w14:paraId="57EEDB2F" w14:textId="77777777" w:rsidR="00167A8F" w:rsidRPr="001E50EA" w:rsidRDefault="00167A8F" w:rsidP="003E1EE5">
      <w:pPr>
        <w:pStyle w:val="EndNoteBibliography"/>
      </w:pPr>
      <w:r w:rsidRPr="001E50EA">
        <w:t>7</w:t>
      </w:r>
      <w:r w:rsidRPr="001E50EA">
        <w:tab/>
        <w:t xml:space="preserve">Dal'Molin, C. G., Quek, L. E., Palfreyman, R. W. &amp; Nielsen, L. K. AlgaGEM--a genome-scale metabolic reconstruction of algae based on the Chlamydomonas reinhardtii genome. </w:t>
      </w:r>
      <w:r w:rsidRPr="001E50EA">
        <w:rPr>
          <w:i/>
        </w:rPr>
        <w:t>Bmc Genomics.</w:t>
      </w:r>
      <w:r w:rsidRPr="001E50EA">
        <w:t xml:space="preserve"> </w:t>
      </w:r>
      <w:r w:rsidRPr="001E50EA">
        <w:rPr>
          <w:b/>
        </w:rPr>
        <w:t>12 Suppl 4</w:t>
      </w:r>
      <w:r w:rsidRPr="001E50EA">
        <w:t xml:space="preserve"> S5, doi:10.1186/1471-2164-12-S4-S5, (2011).</w:t>
      </w:r>
    </w:p>
    <w:p w14:paraId="199DEB1E" w14:textId="77777777" w:rsidR="00167A8F" w:rsidRPr="001E50EA" w:rsidRDefault="00167A8F" w:rsidP="003E1EE5">
      <w:pPr>
        <w:pStyle w:val="EndNoteBibliography"/>
      </w:pPr>
      <w:r w:rsidRPr="001E50EA">
        <w:t>8</w:t>
      </w:r>
      <w:r w:rsidRPr="001E50EA">
        <w:tab/>
        <w:t xml:space="preserve">Zones, J. M., Blaby, I. K., Merchant, S. S. &amp; Umen, J. G. High-Resolution Profiling of a Synchronized Diurnal Transcriptome from Chlamydomonas reinhardtii Reveals Continuous Cell and Metabolic Differentiation. </w:t>
      </w:r>
      <w:r w:rsidRPr="001E50EA">
        <w:rPr>
          <w:i/>
        </w:rPr>
        <w:t>Plant Cell.</w:t>
      </w:r>
      <w:r w:rsidRPr="001E50EA">
        <w:t xml:space="preserve"> </w:t>
      </w:r>
      <w:r w:rsidRPr="001E50EA">
        <w:rPr>
          <w:b/>
        </w:rPr>
        <w:t>27</w:t>
      </w:r>
      <w:r w:rsidRPr="001E50EA">
        <w:t xml:space="preserve"> (10), 2743-2769, doi:10.1105/tpc.15.00498, (2015).</w:t>
      </w:r>
    </w:p>
    <w:p w14:paraId="270699F6" w14:textId="5CECC82A" w:rsidR="00167A8F" w:rsidRPr="001E50EA" w:rsidRDefault="00167A8F" w:rsidP="003E1EE5">
      <w:pPr>
        <w:pStyle w:val="EndNoteBibliography"/>
      </w:pPr>
      <w:r w:rsidRPr="001E50EA">
        <w:t>9</w:t>
      </w:r>
      <w:r w:rsidRPr="001E50EA">
        <w:tab/>
        <w:t>Willamme, R.</w:t>
      </w:r>
      <w:r w:rsidRPr="001E50EA">
        <w:rPr>
          <w:i/>
        </w:rPr>
        <w:t xml:space="preserve"> </w:t>
      </w:r>
      <w:r w:rsidR="00037346" w:rsidRPr="001E50EA">
        <w:t>et al</w:t>
      </w:r>
      <w:r w:rsidRPr="001E50EA">
        <w:rPr>
          <w:i/>
        </w:rPr>
        <w:t>.</w:t>
      </w:r>
      <w:r w:rsidRPr="001E50EA">
        <w:t xml:space="preserve"> Metabolomic analysis of the green microalga Chlamydomonas reinhardtii cultivated under day/night conditions. </w:t>
      </w:r>
      <w:r w:rsidR="00037346" w:rsidRPr="001E50EA">
        <w:rPr>
          <w:i/>
        </w:rPr>
        <w:t>Journal of Biotechnology</w:t>
      </w:r>
      <w:r w:rsidRPr="001E50EA">
        <w:rPr>
          <w:i/>
        </w:rPr>
        <w:t>.</w:t>
      </w:r>
      <w:r w:rsidRPr="001E50EA">
        <w:t xml:space="preserve"> </w:t>
      </w:r>
      <w:r w:rsidRPr="001E50EA">
        <w:rPr>
          <w:b/>
        </w:rPr>
        <w:t>215</w:t>
      </w:r>
      <w:r w:rsidRPr="001E50EA">
        <w:t xml:space="preserve"> 20-26, doi:10.1016/j.jbiotec.2015.04.013, (2015).</w:t>
      </w:r>
    </w:p>
    <w:p w14:paraId="045802A0" w14:textId="0D2E584A" w:rsidR="00167A8F" w:rsidRPr="001E50EA" w:rsidRDefault="00167A8F" w:rsidP="003E1EE5">
      <w:pPr>
        <w:pStyle w:val="EndNoteBibliography"/>
      </w:pPr>
      <w:r w:rsidRPr="001E50EA">
        <w:t>10</w:t>
      </w:r>
      <w:r w:rsidRPr="001E50EA">
        <w:tab/>
        <w:t>Juppner, J.</w:t>
      </w:r>
      <w:r w:rsidRPr="001E50EA">
        <w:rPr>
          <w:i/>
        </w:rPr>
        <w:t xml:space="preserve"> </w:t>
      </w:r>
      <w:r w:rsidR="00037346" w:rsidRPr="001E50EA">
        <w:t>et al</w:t>
      </w:r>
      <w:r w:rsidRPr="001E50EA">
        <w:rPr>
          <w:i/>
        </w:rPr>
        <w:t>.</w:t>
      </w:r>
      <w:r w:rsidRPr="001E50EA">
        <w:t xml:space="preserve"> Dynamics of lipids and metabolites during the cell cycle of Chlamydomonas reinhardtii. </w:t>
      </w:r>
      <w:r w:rsidR="00037346" w:rsidRPr="001E50EA">
        <w:rPr>
          <w:i/>
        </w:rPr>
        <w:t>The Plant Journal</w:t>
      </w:r>
      <w:r w:rsidRPr="001E50EA">
        <w:rPr>
          <w:i/>
        </w:rPr>
        <w:t>.</w:t>
      </w:r>
      <w:r w:rsidRPr="001E50EA">
        <w:t xml:space="preserve"> </w:t>
      </w:r>
      <w:r w:rsidRPr="001E50EA">
        <w:rPr>
          <w:b/>
        </w:rPr>
        <w:t>92</w:t>
      </w:r>
      <w:r w:rsidRPr="001E50EA">
        <w:t xml:space="preserve"> (2), 331-343, doi:10.1111/tpj.13642, (2017).</w:t>
      </w:r>
    </w:p>
    <w:p w14:paraId="22A84BE5" w14:textId="77777777" w:rsidR="00167A8F" w:rsidRPr="001E50EA" w:rsidRDefault="00167A8F" w:rsidP="003E1EE5">
      <w:pPr>
        <w:pStyle w:val="EndNoteBibliography"/>
      </w:pPr>
      <w:r w:rsidRPr="001E50EA">
        <w:t>11</w:t>
      </w:r>
      <w:r w:rsidRPr="001E50EA">
        <w:tab/>
        <w:t xml:space="preserve">Salem, M. A., Juppner, J., Bajdzienko, K. &amp; Giavalisco, P. Protocol: a fast, comprehensive and reproducible one-step extraction method for the rapid preparation of polar and semi-polar metabolites, lipids, proteins, starch and cell wall polymers from a single sample. </w:t>
      </w:r>
      <w:r w:rsidRPr="001E50EA">
        <w:rPr>
          <w:i/>
        </w:rPr>
        <w:t>Plant Methods.</w:t>
      </w:r>
      <w:r w:rsidRPr="001E50EA">
        <w:t xml:space="preserve"> </w:t>
      </w:r>
      <w:r w:rsidRPr="001E50EA">
        <w:rPr>
          <w:b/>
        </w:rPr>
        <w:t>12</w:t>
      </w:r>
      <w:r w:rsidRPr="001E50EA">
        <w:t xml:space="preserve"> 45, doi:10.1186/s13007-016-0146-2, (2016).</w:t>
      </w:r>
    </w:p>
    <w:p w14:paraId="646559FA" w14:textId="78650DB7" w:rsidR="00167A8F" w:rsidRPr="001E50EA" w:rsidRDefault="00167A8F" w:rsidP="003E1EE5">
      <w:pPr>
        <w:pStyle w:val="EndNoteBibliography"/>
      </w:pPr>
      <w:r w:rsidRPr="001E50EA">
        <w:t>12</w:t>
      </w:r>
      <w:r w:rsidRPr="001E50EA">
        <w:tab/>
        <w:t xml:space="preserve">Harris, E. H. in </w:t>
      </w:r>
      <w:r w:rsidRPr="001E50EA">
        <w:rPr>
          <w:i/>
        </w:rPr>
        <w:t>The Chlamydomonas Sourcebook</w:t>
      </w:r>
      <w:r w:rsidRPr="001E50EA">
        <w:t xml:space="preserve"> Vol. 1</w:t>
      </w:r>
      <w:r w:rsidR="003E1EE5" w:rsidRPr="001E50EA">
        <w:t xml:space="preserve"> </w:t>
      </w:r>
      <w:r w:rsidRPr="001E50EA">
        <w:t>(ed E.H. Harris) Ch. 248-249, (Elsevier 2009).</w:t>
      </w:r>
    </w:p>
    <w:p w14:paraId="35C9E5E1" w14:textId="447DBCC2" w:rsidR="00167A8F" w:rsidRPr="001E50EA" w:rsidRDefault="00167A8F" w:rsidP="003E1EE5">
      <w:pPr>
        <w:pStyle w:val="EndNoteBibliography"/>
      </w:pPr>
      <w:r w:rsidRPr="001E50EA">
        <w:t>13</w:t>
      </w:r>
      <w:r w:rsidRPr="001E50EA">
        <w:tab/>
        <w:t xml:space="preserve">Roessner, U., Wagner, C., Kopka, J., Trethewey, R. N. &amp; Willmitzer, L. Technical advance: simultaneous analysis of metabolites in potato tuber by gas chromatography-mass spectrometry. </w:t>
      </w:r>
      <w:r w:rsidR="00037346" w:rsidRPr="001E50EA">
        <w:rPr>
          <w:i/>
        </w:rPr>
        <w:t>The Plant Journal</w:t>
      </w:r>
      <w:r w:rsidRPr="001E50EA">
        <w:rPr>
          <w:i/>
        </w:rPr>
        <w:t>.</w:t>
      </w:r>
      <w:r w:rsidRPr="001E50EA">
        <w:t xml:space="preserve"> </w:t>
      </w:r>
      <w:r w:rsidRPr="001E50EA">
        <w:rPr>
          <w:b/>
        </w:rPr>
        <w:t>23</w:t>
      </w:r>
      <w:r w:rsidRPr="001E50EA">
        <w:t xml:space="preserve"> (1), 131-142 (2000).</w:t>
      </w:r>
    </w:p>
    <w:p w14:paraId="55787DE4" w14:textId="4DA955CF" w:rsidR="00167A8F" w:rsidRPr="001E50EA" w:rsidRDefault="00167A8F" w:rsidP="003E1EE5">
      <w:pPr>
        <w:pStyle w:val="EndNoteBibliography"/>
      </w:pPr>
      <w:r w:rsidRPr="001E50EA">
        <w:t>14</w:t>
      </w:r>
      <w:r w:rsidRPr="001E50EA">
        <w:tab/>
        <w:t xml:space="preserve">Salem, M., Bernach, M., Bajdzienko, K. &amp; Giavalisco, P. A Simple Fractionated Extraction Method for the Comprehensive Analysis of Metabolites, Lipids, and Proteins from a Single Sample. </w:t>
      </w:r>
      <w:r w:rsidR="00037346" w:rsidRPr="001E50EA">
        <w:rPr>
          <w:i/>
        </w:rPr>
        <w:t>Journal of Visualized Experiments</w:t>
      </w:r>
      <w:r w:rsidRPr="001E50EA">
        <w:rPr>
          <w:i/>
        </w:rPr>
        <w:t>.</w:t>
      </w:r>
      <w:r w:rsidRPr="001E50EA">
        <w:t xml:space="preserve"> (124), doi:10.3791/55802, (2017).</w:t>
      </w:r>
    </w:p>
    <w:p w14:paraId="4CFD3985" w14:textId="77777777" w:rsidR="00167A8F" w:rsidRPr="001E50EA" w:rsidRDefault="00167A8F" w:rsidP="003E1EE5">
      <w:pPr>
        <w:pStyle w:val="EndNoteBibliography"/>
      </w:pPr>
      <w:r w:rsidRPr="001E50EA">
        <w:t>15</w:t>
      </w:r>
      <w:r w:rsidRPr="001E50EA">
        <w:tab/>
        <w:t xml:space="preserve">Bar-Nun, S. &amp; Ohad, I. [34] Chloroplast membrane polypeptides. </w:t>
      </w:r>
      <w:r w:rsidRPr="001E50EA">
        <w:rPr>
          <w:i/>
        </w:rPr>
        <w:t>Methods in Enzymology.</w:t>
      </w:r>
      <w:r w:rsidRPr="001E50EA">
        <w:t xml:space="preserve"> </w:t>
      </w:r>
      <w:r w:rsidRPr="001E50EA">
        <w:rPr>
          <w:b/>
        </w:rPr>
        <w:t>69</w:t>
      </w:r>
      <w:r w:rsidRPr="001E50EA">
        <w:t xml:space="preserve"> 363-374, doi:10.1016/s0076-6879(80)69036-3, (1980).</w:t>
      </w:r>
    </w:p>
    <w:p w14:paraId="1F302BE5" w14:textId="1BDAD2D8" w:rsidR="00167A8F" w:rsidRPr="001E50EA" w:rsidRDefault="00167A8F" w:rsidP="003E1EE5">
      <w:pPr>
        <w:pStyle w:val="EndNoteBibliography"/>
      </w:pPr>
      <w:r w:rsidRPr="001E50EA">
        <w:t>16</w:t>
      </w:r>
      <w:r w:rsidRPr="001E50EA">
        <w:tab/>
        <w:t>Giavalisco, P.</w:t>
      </w:r>
      <w:r w:rsidRPr="001E50EA">
        <w:rPr>
          <w:i/>
        </w:rPr>
        <w:t xml:space="preserve"> </w:t>
      </w:r>
      <w:r w:rsidR="00037346" w:rsidRPr="001E50EA">
        <w:t>et al</w:t>
      </w:r>
      <w:r w:rsidRPr="001E50EA">
        <w:rPr>
          <w:i/>
        </w:rPr>
        <w:t>.</w:t>
      </w:r>
      <w:r w:rsidRPr="001E50EA">
        <w:t xml:space="preserve"> Proteome analysis of Arabidopsis thaliana by two-dimensional gel electrophoresis and matrix-assisted laser desorption/ionisation-time of flight mass spectrometry. </w:t>
      </w:r>
      <w:r w:rsidRPr="001E50EA">
        <w:rPr>
          <w:i/>
        </w:rPr>
        <w:t>Proteomics.</w:t>
      </w:r>
      <w:r w:rsidRPr="001E50EA">
        <w:t xml:space="preserve"> </w:t>
      </w:r>
      <w:r w:rsidRPr="001E50EA">
        <w:rPr>
          <w:b/>
        </w:rPr>
        <w:t>5</w:t>
      </w:r>
      <w:r w:rsidRPr="001E50EA">
        <w:t xml:space="preserve"> (7), 1902-1913, doi:10.1002/pmic.200401062, (2005).</w:t>
      </w:r>
    </w:p>
    <w:p w14:paraId="654F4D22" w14:textId="39088D0F" w:rsidR="00167A8F" w:rsidRPr="001E50EA" w:rsidRDefault="00167A8F" w:rsidP="003E1EE5">
      <w:pPr>
        <w:pStyle w:val="EndNoteBibliography"/>
      </w:pPr>
      <w:r w:rsidRPr="001E50EA">
        <w:t>17</w:t>
      </w:r>
      <w:r w:rsidRPr="001E50EA">
        <w:tab/>
        <w:t xml:space="preserve">Bradford, M. M. A rapid and sensitive method for the quantitation of microgram quantities of protein utilizing the principle of protein-dye binding. </w:t>
      </w:r>
      <w:r w:rsidR="00037346" w:rsidRPr="001E50EA">
        <w:rPr>
          <w:i/>
        </w:rPr>
        <w:t>Analytical Biochemistry</w:t>
      </w:r>
      <w:r w:rsidRPr="001E50EA">
        <w:rPr>
          <w:i/>
        </w:rPr>
        <w:t>.</w:t>
      </w:r>
      <w:r w:rsidRPr="001E50EA">
        <w:t xml:space="preserve"> </w:t>
      </w:r>
      <w:r w:rsidRPr="001E50EA">
        <w:rPr>
          <w:b/>
        </w:rPr>
        <w:t>72</w:t>
      </w:r>
      <w:r w:rsidRPr="001E50EA">
        <w:t xml:space="preserve"> 248-254 (1976).</w:t>
      </w:r>
    </w:p>
    <w:p w14:paraId="2C2F0E51" w14:textId="3C2C638B" w:rsidR="00167A8F" w:rsidRPr="001E50EA" w:rsidRDefault="00167A8F" w:rsidP="003E1EE5">
      <w:pPr>
        <w:pStyle w:val="EndNoteBibliography"/>
      </w:pPr>
      <w:r w:rsidRPr="001E50EA">
        <w:t>18</w:t>
      </w:r>
      <w:r w:rsidRPr="001E50EA">
        <w:tab/>
        <w:t xml:space="preserve">Rappsilber, J., Mann, M. &amp; Ishihama, Y. Protocol for micro-purification, enrichment, pre-fractionation and storage of peptides for proteomics using StageTips. </w:t>
      </w:r>
      <w:r w:rsidR="00037346" w:rsidRPr="001E50EA">
        <w:rPr>
          <w:i/>
        </w:rPr>
        <w:t>Nature Protocols</w:t>
      </w:r>
      <w:r w:rsidRPr="001E50EA">
        <w:rPr>
          <w:i/>
        </w:rPr>
        <w:t>.</w:t>
      </w:r>
      <w:r w:rsidRPr="001E50EA">
        <w:t xml:space="preserve"> </w:t>
      </w:r>
      <w:r w:rsidRPr="001E50EA">
        <w:rPr>
          <w:b/>
        </w:rPr>
        <w:t>2</w:t>
      </w:r>
      <w:r w:rsidRPr="001E50EA">
        <w:t xml:space="preserve"> (8), 1896-1906, doi:10.1038/nprot.2007.261, (2007).</w:t>
      </w:r>
    </w:p>
    <w:p w14:paraId="740CFAF7" w14:textId="77777777" w:rsidR="00167A8F" w:rsidRPr="001E50EA" w:rsidRDefault="00167A8F" w:rsidP="003E1EE5">
      <w:pPr>
        <w:pStyle w:val="EndNoteBibliography"/>
      </w:pPr>
      <w:r w:rsidRPr="001E50EA">
        <w:t>19</w:t>
      </w:r>
      <w:r w:rsidRPr="001E50EA">
        <w:tab/>
        <w:t xml:space="preserve">Bittremieux, W., Valkenborg, D., Martens, L. &amp; Laukens, K. Computational quality control tools for mass spectrometry proteomics. </w:t>
      </w:r>
      <w:r w:rsidRPr="001E50EA">
        <w:rPr>
          <w:i/>
        </w:rPr>
        <w:t>Proteomics.</w:t>
      </w:r>
      <w:r w:rsidRPr="001E50EA">
        <w:t xml:space="preserve"> </w:t>
      </w:r>
      <w:r w:rsidRPr="001E50EA">
        <w:rPr>
          <w:b/>
        </w:rPr>
        <w:t>17</w:t>
      </w:r>
      <w:r w:rsidRPr="001E50EA">
        <w:t xml:space="preserve"> (3-4), 1600159 (2017).</w:t>
      </w:r>
    </w:p>
    <w:p w14:paraId="1F59BD20" w14:textId="77777777" w:rsidR="00167A8F" w:rsidRPr="001E50EA" w:rsidRDefault="00167A8F" w:rsidP="003E1EE5">
      <w:pPr>
        <w:pStyle w:val="EndNoteBibliography"/>
      </w:pPr>
      <w:r w:rsidRPr="001E50EA">
        <w:t>20</w:t>
      </w:r>
      <w:r w:rsidRPr="001E50EA">
        <w:tab/>
        <w:t xml:space="preserve">Supek, F., Bosnjak, M., Skunca, N. &amp; Smuc, T. REVIGO summarizes and visualizes long lists of gene ontology terms. </w:t>
      </w:r>
      <w:r w:rsidRPr="001E50EA">
        <w:rPr>
          <w:i/>
        </w:rPr>
        <w:t>PloS one.</w:t>
      </w:r>
      <w:r w:rsidRPr="001E50EA">
        <w:t xml:space="preserve"> </w:t>
      </w:r>
      <w:r w:rsidRPr="001E50EA">
        <w:rPr>
          <w:b/>
        </w:rPr>
        <w:t>6</w:t>
      </w:r>
      <w:r w:rsidRPr="001E50EA">
        <w:t xml:space="preserve"> (7), e21800, doi:10.1371/journal.pone.0021800, (2011).</w:t>
      </w:r>
    </w:p>
    <w:p w14:paraId="218D0489" w14:textId="45F798B0" w:rsidR="00167A8F" w:rsidRPr="001E50EA" w:rsidRDefault="00167A8F" w:rsidP="003E1EE5">
      <w:pPr>
        <w:pStyle w:val="EndNoteBibliography"/>
      </w:pPr>
      <w:r w:rsidRPr="001E50EA">
        <w:t>21</w:t>
      </w:r>
      <w:r w:rsidRPr="001E50EA">
        <w:tab/>
        <w:t>Hauck, O. K.</w:t>
      </w:r>
      <w:r w:rsidRPr="001E50EA">
        <w:rPr>
          <w:i/>
        </w:rPr>
        <w:t xml:space="preserve"> </w:t>
      </w:r>
      <w:r w:rsidR="00037346" w:rsidRPr="001E50EA">
        <w:t>et al</w:t>
      </w:r>
      <w:r w:rsidRPr="001E50EA">
        <w:rPr>
          <w:i/>
        </w:rPr>
        <w:t>.</w:t>
      </w:r>
      <w:r w:rsidRPr="001E50EA">
        <w:t xml:space="preserve"> Uric acid accumulation in an Arabidopsis urate oxidase mutant impairs seedling establishment by blocking peroxisome maintenance. </w:t>
      </w:r>
      <w:r w:rsidRPr="001E50EA">
        <w:rPr>
          <w:i/>
        </w:rPr>
        <w:t>Plant Cell.</w:t>
      </w:r>
      <w:r w:rsidRPr="001E50EA">
        <w:t xml:space="preserve"> </w:t>
      </w:r>
      <w:r w:rsidRPr="001E50EA">
        <w:rPr>
          <w:b/>
        </w:rPr>
        <w:t>26</w:t>
      </w:r>
      <w:r w:rsidRPr="001E50EA">
        <w:t xml:space="preserve"> (7), 3090-3100, doi:10.1105/tpc.114.124008, (2014).</w:t>
      </w:r>
    </w:p>
    <w:p w14:paraId="4EF3E978" w14:textId="7F8EC3E4" w:rsidR="00167A8F" w:rsidRPr="001E50EA" w:rsidRDefault="00167A8F" w:rsidP="003E1EE5">
      <w:pPr>
        <w:pStyle w:val="EndNoteBibliography"/>
      </w:pPr>
      <w:r w:rsidRPr="001E50EA">
        <w:t>22</w:t>
      </w:r>
      <w:r w:rsidRPr="001E50EA">
        <w:tab/>
        <w:t>Caldana, C.</w:t>
      </w:r>
      <w:r w:rsidRPr="001E50EA">
        <w:rPr>
          <w:i/>
        </w:rPr>
        <w:t xml:space="preserve"> </w:t>
      </w:r>
      <w:r w:rsidR="00037346" w:rsidRPr="001E50EA">
        <w:t>et al</w:t>
      </w:r>
      <w:r w:rsidRPr="001E50EA">
        <w:rPr>
          <w:i/>
        </w:rPr>
        <w:t>.</w:t>
      </w:r>
      <w:r w:rsidRPr="001E50EA">
        <w:t xml:space="preserve"> Systemic analysis of inducible target of rapamycin mutants reveal a general metabolic switch controlling growth in Arabidopsis thaliana. </w:t>
      </w:r>
      <w:r w:rsidR="00037346" w:rsidRPr="001E50EA">
        <w:rPr>
          <w:i/>
        </w:rPr>
        <w:t>The Plant Journal</w:t>
      </w:r>
      <w:r w:rsidRPr="001E50EA">
        <w:rPr>
          <w:i/>
        </w:rPr>
        <w:t>.</w:t>
      </w:r>
      <w:r w:rsidRPr="001E50EA">
        <w:t xml:space="preserve"> </w:t>
      </w:r>
      <w:r w:rsidRPr="001E50EA">
        <w:rPr>
          <w:b/>
        </w:rPr>
        <w:t>73</w:t>
      </w:r>
      <w:r w:rsidRPr="001E50EA">
        <w:t xml:space="preserve"> (6), 897-909, doi:10.1111/tpj.12080, (2013).</w:t>
      </w:r>
    </w:p>
    <w:p w14:paraId="0ACD01AF" w14:textId="657DD782" w:rsidR="00167A8F" w:rsidRPr="001E50EA" w:rsidRDefault="00167A8F" w:rsidP="003E1EE5">
      <w:pPr>
        <w:pStyle w:val="EndNoteBibliography"/>
      </w:pPr>
      <w:r w:rsidRPr="001E50EA">
        <w:t>23</w:t>
      </w:r>
      <w:r w:rsidRPr="001E50EA">
        <w:tab/>
        <w:t>Avin-Wittenberg, T.</w:t>
      </w:r>
      <w:r w:rsidRPr="001E50EA">
        <w:rPr>
          <w:i/>
        </w:rPr>
        <w:t xml:space="preserve"> </w:t>
      </w:r>
      <w:r w:rsidR="00037346" w:rsidRPr="001E50EA">
        <w:t>et al</w:t>
      </w:r>
      <w:r w:rsidRPr="001E50EA">
        <w:rPr>
          <w:i/>
        </w:rPr>
        <w:t>.</w:t>
      </w:r>
      <w:r w:rsidRPr="001E50EA">
        <w:t xml:space="preserve"> Global analysis of the role of autophagy in cellular metabolism and energy homeostasis in Arabidopsis seedlings under carbon starvation. </w:t>
      </w:r>
      <w:r w:rsidRPr="001E50EA">
        <w:rPr>
          <w:i/>
        </w:rPr>
        <w:t>Plant Cell.</w:t>
      </w:r>
      <w:r w:rsidRPr="001E50EA">
        <w:t xml:space="preserve"> </w:t>
      </w:r>
      <w:r w:rsidRPr="001E50EA">
        <w:rPr>
          <w:b/>
        </w:rPr>
        <w:t>27</w:t>
      </w:r>
      <w:r w:rsidRPr="001E50EA">
        <w:t xml:space="preserve"> (2), 306-322, doi:10.1105/tpc.114.134205, (2015).</w:t>
      </w:r>
    </w:p>
    <w:p w14:paraId="6CFCF1CA" w14:textId="52F911AC" w:rsidR="00167A8F" w:rsidRPr="001E50EA" w:rsidRDefault="00167A8F" w:rsidP="003E1EE5">
      <w:pPr>
        <w:pStyle w:val="EndNoteBibliography"/>
      </w:pPr>
      <w:r w:rsidRPr="001E50EA">
        <w:t>24</w:t>
      </w:r>
      <w:r w:rsidRPr="001E50EA">
        <w:tab/>
        <w:t>Hummel, J.</w:t>
      </w:r>
      <w:r w:rsidRPr="001E50EA">
        <w:rPr>
          <w:i/>
        </w:rPr>
        <w:t xml:space="preserve"> </w:t>
      </w:r>
      <w:r w:rsidR="00037346" w:rsidRPr="001E50EA">
        <w:t>et al</w:t>
      </w:r>
      <w:r w:rsidRPr="001E50EA">
        <w:rPr>
          <w:i/>
        </w:rPr>
        <w:t>.</w:t>
      </w:r>
      <w:r w:rsidRPr="001E50EA">
        <w:t xml:space="preserve"> Ultra performance liquid chromatography and high resolution mass spectrometry for the analysis of plant lipids. </w:t>
      </w:r>
      <w:r w:rsidR="00037346" w:rsidRPr="001E50EA">
        <w:rPr>
          <w:i/>
        </w:rPr>
        <w:t>Frontiers in Plant Science</w:t>
      </w:r>
      <w:r w:rsidRPr="001E50EA">
        <w:rPr>
          <w:i/>
        </w:rPr>
        <w:t>.</w:t>
      </w:r>
      <w:r w:rsidRPr="001E50EA">
        <w:t xml:space="preserve"> </w:t>
      </w:r>
      <w:r w:rsidRPr="001E50EA">
        <w:rPr>
          <w:b/>
        </w:rPr>
        <w:t>2</w:t>
      </w:r>
      <w:r w:rsidRPr="001E50EA">
        <w:t xml:space="preserve"> 54, doi:10.3389/fpls.2011.00054, (2011).</w:t>
      </w:r>
    </w:p>
    <w:p w14:paraId="4E5D7AD0" w14:textId="2B85459F" w:rsidR="00167A8F" w:rsidRPr="001E50EA" w:rsidRDefault="00167A8F" w:rsidP="003E1EE5">
      <w:pPr>
        <w:pStyle w:val="EndNoteBibliography"/>
      </w:pPr>
      <w:r w:rsidRPr="001E50EA">
        <w:t>25</w:t>
      </w:r>
      <w:r w:rsidRPr="001E50EA">
        <w:tab/>
        <w:t>Giavalisco, P.</w:t>
      </w:r>
      <w:r w:rsidRPr="001E50EA">
        <w:rPr>
          <w:i/>
        </w:rPr>
        <w:t xml:space="preserve"> </w:t>
      </w:r>
      <w:r w:rsidR="00037346" w:rsidRPr="001E50EA">
        <w:t>et al</w:t>
      </w:r>
      <w:r w:rsidRPr="001E50EA">
        <w:rPr>
          <w:i/>
        </w:rPr>
        <w:t>.</w:t>
      </w:r>
      <w:r w:rsidRPr="001E50EA">
        <w:t xml:space="preserve"> Elemental formula annotation of polar and lipophilic metabolites using (13) C, (15) N and (34) S isotope labelling, in combination with high-resolution mass spectrometry. </w:t>
      </w:r>
      <w:r w:rsidR="00037346" w:rsidRPr="001E50EA">
        <w:rPr>
          <w:i/>
        </w:rPr>
        <w:t>The Plant Journal</w:t>
      </w:r>
      <w:r w:rsidRPr="001E50EA">
        <w:rPr>
          <w:i/>
        </w:rPr>
        <w:t>.</w:t>
      </w:r>
      <w:r w:rsidRPr="001E50EA">
        <w:t xml:space="preserve"> </w:t>
      </w:r>
      <w:r w:rsidRPr="001E50EA">
        <w:rPr>
          <w:b/>
        </w:rPr>
        <w:t>68</w:t>
      </w:r>
      <w:r w:rsidRPr="001E50EA">
        <w:t xml:space="preserve"> (2), 364-376, doi:10.1111/j.1365-313X.2011.04682.x, (2011).</w:t>
      </w:r>
    </w:p>
    <w:p w14:paraId="049E14D8" w14:textId="280BB08B" w:rsidR="00167A8F" w:rsidRPr="001E50EA" w:rsidRDefault="00167A8F" w:rsidP="003E1EE5">
      <w:pPr>
        <w:pStyle w:val="EndNoteBibliography"/>
      </w:pPr>
      <w:r w:rsidRPr="001E50EA">
        <w:t>26</w:t>
      </w:r>
      <w:r w:rsidRPr="001E50EA">
        <w:tab/>
        <w:t>Watanabe, M.</w:t>
      </w:r>
      <w:r w:rsidRPr="001E50EA">
        <w:rPr>
          <w:i/>
        </w:rPr>
        <w:t xml:space="preserve"> </w:t>
      </w:r>
      <w:r w:rsidR="00037346" w:rsidRPr="001E50EA">
        <w:t>et al</w:t>
      </w:r>
      <w:r w:rsidRPr="001E50EA">
        <w:rPr>
          <w:i/>
        </w:rPr>
        <w:t>.</w:t>
      </w:r>
      <w:r w:rsidRPr="001E50EA">
        <w:t xml:space="preserve"> Comprehensive dissection of spatiotemporal metabolic shifts in primary, secondary, and lipid metabolism during developmental senescence in Arabidopsis. </w:t>
      </w:r>
      <w:r w:rsidR="00037346" w:rsidRPr="001E50EA">
        <w:rPr>
          <w:i/>
        </w:rPr>
        <w:t>Plant Physiology</w:t>
      </w:r>
      <w:r w:rsidRPr="001E50EA">
        <w:rPr>
          <w:i/>
        </w:rPr>
        <w:t>.</w:t>
      </w:r>
      <w:r w:rsidRPr="001E50EA">
        <w:t xml:space="preserve"> </w:t>
      </w:r>
      <w:r w:rsidRPr="001E50EA">
        <w:rPr>
          <w:b/>
        </w:rPr>
        <w:t>162</w:t>
      </w:r>
      <w:r w:rsidRPr="001E50EA">
        <w:t xml:space="preserve"> (3), 1290-1310, doi:10.1104/pp.113.217380, (2013).</w:t>
      </w:r>
    </w:p>
    <w:p w14:paraId="5458E64B" w14:textId="3A2E505C" w:rsidR="00167A8F" w:rsidRPr="001E50EA" w:rsidRDefault="00167A8F" w:rsidP="003E1EE5">
      <w:pPr>
        <w:pStyle w:val="EndNoteBibliography"/>
      </w:pPr>
      <w:r w:rsidRPr="001E50EA">
        <w:t>27</w:t>
      </w:r>
      <w:r w:rsidRPr="001E50EA">
        <w:tab/>
        <w:t>Lambers, H.</w:t>
      </w:r>
      <w:r w:rsidRPr="001E50EA">
        <w:rPr>
          <w:i/>
        </w:rPr>
        <w:t xml:space="preserve"> </w:t>
      </w:r>
      <w:r w:rsidR="00037346" w:rsidRPr="001E50EA">
        <w:t>et al</w:t>
      </w:r>
      <w:r w:rsidRPr="001E50EA">
        <w:rPr>
          <w:i/>
        </w:rPr>
        <w:t>.</w:t>
      </w:r>
      <w:r w:rsidRPr="001E50EA">
        <w:t xml:space="preserve"> Proteaceae from severely phosphorus-impoverished soils extensively replace phospholipids with galactolipids and sulfolipids during leaf development to achieve a high photosynthetic phosphorus-use-efficiency. </w:t>
      </w:r>
      <w:r w:rsidR="00037346" w:rsidRPr="001E50EA">
        <w:rPr>
          <w:i/>
        </w:rPr>
        <w:t>New Phytologist</w:t>
      </w:r>
      <w:r w:rsidRPr="001E50EA">
        <w:rPr>
          <w:i/>
        </w:rPr>
        <w:t>.</w:t>
      </w:r>
      <w:r w:rsidRPr="001E50EA">
        <w:t xml:space="preserve"> </w:t>
      </w:r>
      <w:r w:rsidRPr="001E50EA">
        <w:rPr>
          <w:b/>
        </w:rPr>
        <w:t>196</w:t>
      </w:r>
      <w:r w:rsidRPr="001E50EA">
        <w:t xml:space="preserve"> (4), 1098-1108, doi:10.1111/j.1469-8137.2012.04285.x, (2012).</w:t>
      </w:r>
    </w:p>
    <w:p w14:paraId="118BAA60" w14:textId="26AED683" w:rsidR="00167A8F" w:rsidRPr="001E50EA" w:rsidRDefault="00167A8F" w:rsidP="003E1EE5">
      <w:pPr>
        <w:pStyle w:val="EndNoteBibliography"/>
      </w:pPr>
      <w:r w:rsidRPr="001E50EA">
        <w:t>28</w:t>
      </w:r>
      <w:r w:rsidRPr="001E50EA">
        <w:tab/>
        <w:t>Degenkolbe, T.</w:t>
      </w:r>
      <w:r w:rsidRPr="001E50EA">
        <w:rPr>
          <w:i/>
        </w:rPr>
        <w:t xml:space="preserve"> </w:t>
      </w:r>
      <w:r w:rsidR="00037346" w:rsidRPr="001E50EA">
        <w:t>et al</w:t>
      </w:r>
      <w:r w:rsidRPr="001E50EA">
        <w:rPr>
          <w:i/>
        </w:rPr>
        <w:t>.</w:t>
      </w:r>
      <w:r w:rsidRPr="001E50EA">
        <w:t xml:space="preserve"> Differential remodeling of the lipidome during cold acclimation in natural accessions of Arabidopsis thaliana. </w:t>
      </w:r>
      <w:r w:rsidR="00037346" w:rsidRPr="001E50EA">
        <w:rPr>
          <w:i/>
        </w:rPr>
        <w:t>The Plant Journal</w:t>
      </w:r>
      <w:r w:rsidRPr="001E50EA">
        <w:rPr>
          <w:i/>
        </w:rPr>
        <w:t>.</w:t>
      </w:r>
      <w:r w:rsidRPr="001E50EA">
        <w:t xml:space="preserve"> </w:t>
      </w:r>
      <w:r w:rsidRPr="001E50EA">
        <w:rPr>
          <w:b/>
        </w:rPr>
        <w:t>72</w:t>
      </w:r>
      <w:r w:rsidRPr="001E50EA">
        <w:t xml:space="preserve"> (6), 972-982, doi:10.1111/tpj.12007, (2012).</w:t>
      </w:r>
    </w:p>
    <w:p w14:paraId="357922AD" w14:textId="17C9BA46" w:rsidR="00167A8F" w:rsidRPr="001E50EA" w:rsidRDefault="00167A8F" w:rsidP="003E1EE5">
      <w:pPr>
        <w:pStyle w:val="EndNoteBibliography"/>
      </w:pPr>
      <w:r w:rsidRPr="001E50EA">
        <w:t>29</w:t>
      </w:r>
      <w:r w:rsidRPr="001E50EA">
        <w:tab/>
        <w:t>Bromke, M. A.</w:t>
      </w:r>
      <w:r w:rsidRPr="001E50EA">
        <w:rPr>
          <w:i/>
        </w:rPr>
        <w:t xml:space="preserve"> </w:t>
      </w:r>
      <w:r w:rsidR="00037346" w:rsidRPr="001E50EA">
        <w:t>et al</w:t>
      </w:r>
      <w:r w:rsidRPr="001E50EA">
        <w:rPr>
          <w:i/>
        </w:rPr>
        <w:t>.</w:t>
      </w:r>
      <w:r w:rsidRPr="001E50EA">
        <w:t xml:space="preserve"> Liquid chromatography high-resolution mass spectrometry for fatty acid profiling. </w:t>
      </w:r>
      <w:r w:rsidR="00037346" w:rsidRPr="001E50EA">
        <w:rPr>
          <w:i/>
        </w:rPr>
        <w:t>The Plant Journal</w:t>
      </w:r>
      <w:r w:rsidRPr="001E50EA">
        <w:rPr>
          <w:i/>
        </w:rPr>
        <w:t>.</w:t>
      </w:r>
      <w:r w:rsidRPr="001E50EA">
        <w:t xml:space="preserve"> </w:t>
      </w:r>
      <w:r w:rsidRPr="001E50EA">
        <w:rPr>
          <w:b/>
        </w:rPr>
        <w:t>81</w:t>
      </w:r>
      <w:r w:rsidRPr="001E50EA">
        <w:t xml:space="preserve"> (3), 529-536, doi:10.1111/tpj.12739, (2015).</w:t>
      </w:r>
    </w:p>
    <w:p w14:paraId="103C5806" w14:textId="2370A8F4" w:rsidR="00167A8F" w:rsidRPr="001E50EA" w:rsidRDefault="00167A8F" w:rsidP="003E1EE5">
      <w:pPr>
        <w:pStyle w:val="EndNoteBibliography"/>
      </w:pPr>
      <w:r w:rsidRPr="001E50EA">
        <w:t>30</w:t>
      </w:r>
      <w:r w:rsidRPr="001E50EA">
        <w:tab/>
        <w:t>Li, N.</w:t>
      </w:r>
      <w:r w:rsidRPr="001E50EA">
        <w:rPr>
          <w:i/>
        </w:rPr>
        <w:t xml:space="preserve"> </w:t>
      </w:r>
      <w:r w:rsidR="00037346" w:rsidRPr="001E50EA">
        <w:t>et al</w:t>
      </w:r>
      <w:r w:rsidRPr="001E50EA">
        <w:rPr>
          <w:i/>
        </w:rPr>
        <w:t>.</w:t>
      </w:r>
      <w:r w:rsidRPr="001E50EA">
        <w:t xml:space="preserve"> FAX1, a novel membrane protein mediating plastid fatty acid export. </w:t>
      </w:r>
      <w:r w:rsidR="00037346" w:rsidRPr="001E50EA">
        <w:rPr>
          <w:i/>
        </w:rPr>
        <w:t>PLOS Biology</w:t>
      </w:r>
      <w:r w:rsidRPr="001E50EA">
        <w:rPr>
          <w:i/>
        </w:rPr>
        <w:t>.</w:t>
      </w:r>
      <w:r w:rsidRPr="001E50EA">
        <w:t xml:space="preserve"> </w:t>
      </w:r>
      <w:r w:rsidRPr="001E50EA">
        <w:rPr>
          <w:b/>
        </w:rPr>
        <w:t>13</w:t>
      </w:r>
      <w:r w:rsidRPr="001E50EA">
        <w:t xml:space="preserve"> (2), e1002053, doi:10.1371/journal.pbio.1002053, (2015).</w:t>
      </w:r>
    </w:p>
    <w:p w14:paraId="2BAC1E00" w14:textId="37D62A91" w:rsidR="00167A8F" w:rsidRPr="001E50EA" w:rsidRDefault="00167A8F" w:rsidP="003E1EE5">
      <w:pPr>
        <w:pStyle w:val="EndNoteBibliography"/>
      </w:pPr>
      <w:r w:rsidRPr="001E50EA">
        <w:t>31</w:t>
      </w:r>
      <w:r w:rsidRPr="001E50EA">
        <w:tab/>
        <w:t>Hemme, D.</w:t>
      </w:r>
      <w:r w:rsidRPr="001E50EA">
        <w:rPr>
          <w:i/>
        </w:rPr>
        <w:t xml:space="preserve"> </w:t>
      </w:r>
      <w:r w:rsidR="00037346" w:rsidRPr="001E50EA">
        <w:t>et al</w:t>
      </w:r>
      <w:r w:rsidRPr="001E50EA">
        <w:rPr>
          <w:i/>
        </w:rPr>
        <w:t>.</w:t>
      </w:r>
      <w:r w:rsidRPr="001E50EA">
        <w:t xml:space="preserve"> Systems-wide analysis of acclimation responses to long-term heat stress and recovery in the photosynthetic model organism Chlamydomonas reinhardtii. </w:t>
      </w:r>
      <w:r w:rsidRPr="001E50EA">
        <w:rPr>
          <w:i/>
        </w:rPr>
        <w:t>Plant Cell.</w:t>
      </w:r>
      <w:r w:rsidRPr="001E50EA">
        <w:t xml:space="preserve"> </w:t>
      </w:r>
      <w:r w:rsidRPr="001E50EA">
        <w:rPr>
          <w:b/>
        </w:rPr>
        <w:t>26</w:t>
      </w:r>
      <w:r w:rsidRPr="001E50EA">
        <w:t xml:space="preserve"> (11), 4270-4297, doi:10.1105/tpc.114.130997, (2014).</w:t>
      </w:r>
    </w:p>
    <w:p w14:paraId="4292A7B9" w14:textId="61478957" w:rsidR="00167A8F" w:rsidRPr="001E50EA" w:rsidRDefault="00167A8F" w:rsidP="003E1EE5">
      <w:pPr>
        <w:pStyle w:val="EndNoteBibliography"/>
      </w:pPr>
      <w:r w:rsidRPr="001E50EA">
        <w:t>32</w:t>
      </w:r>
      <w:r w:rsidRPr="001E50EA">
        <w:tab/>
        <w:t>Sharma, D. K.</w:t>
      </w:r>
      <w:r w:rsidRPr="001E50EA">
        <w:rPr>
          <w:i/>
        </w:rPr>
        <w:t xml:space="preserve"> </w:t>
      </w:r>
      <w:r w:rsidR="00037346" w:rsidRPr="001E50EA">
        <w:t>et al</w:t>
      </w:r>
      <w:r w:rsidRPr="001E50EA">
        <w:rPr>
          <w:i/>
        </w:rPr>
        <w:t>.</w:t>
      </w:r>
      <w:r w:rsidRPr="001E50EA">
        <w:t xml:space="preserve"> UPLC-MS analysis of Chlamydomonas reinhardtii and Scenedesmus obliquus lipid extracts and their possible metabolic roles. </w:t>
      </w:r>
      <w:r w:rsidRPr="001E50EA">
        <w:rPr>
          <w:i/>
        </w:rPr>
        <w:t>Journal of Applied Phycology.</w:t>
      </w:r>
      <w:r w:rsidRPr="001E50EA">
        <w:t xml:space="preserve"> </w:t>
      </w:r>
      <w:r w:rsidRPr="001E50EA">
        <w:rPr>
          <w:b/>
        </w:rPr>
        <w:t>27</w:t>
      </w:r>
      <w:r w:rsidRPr="001E50EA">
        <w:t xml:space="preserve"> (3), 1149-1159, doi:10.1007/s10811-014-0407-2, (2015).</w:t>
      </w:r>
    </w:p>
    <w:p w14:paraId="07A3537D" w14:textId="21C3DD71" w:rsidR="00167A8F" w:rsidRPr="001E50EA" w:rsidRDefault="00167A8F" w:rsidP="003E1EE5">
      <w:pPr>
        <w:pStyle w:val="EndNoteBibliography"/>
      </w:pPr>
      <w:r w:rsidRPr="001E50EA">
        <w:t>33</w:t>
      </w:r>
      <w:r w:rsidRPr="001E50EA">
        <w:tab/>
        <w:t xml:space="preserve">Delgado, R., Munoz, Y., Pena-Cortes, H., Giavalisco, P. &amp; Bacigalupo, J. Diacylglycerol activates the light-dependent channel TRP in the photosensitive microvilli of Drosophila melanogaster photoreceptors. </w:t>
      </w:r>
      <w:r w:rsidR="00037346" w:rsidRPr="001E50EA">
        <w:rPr>
          <w:i/>
        </w:rPr>
        <w:t>The Journal of Neuroscience</w:t>
      </w:r>
      <w:r w:rsidRPr="001E50EA">
        <w:rPr>
          <w:i/>
        </w:rPr>
        <w:t>.</w:t>
      </w:r>
      <w:r w:rsidRPr="001E50EA">
        <w:t xml:space="preserve"> </w:t>
      </w:r>
      <w:r w:rsidRPr="001E50EA">
        <w:rPr>
          <w:b/>
        </w:rPr>
        <w:t>34</w:t>
      </w:r>
      <w:r w:rsidRPr="001E50EA">
        <w:t xml:space="preserve"> (19), 6679-6686, doi:10.1523/JNEUROSCI.0513-14.2014, (2014).</w:t>
      </w:r>
    </w:p>
    <w:p w14:paraId="28A6B600" w14:textId="3794A066" w:rsidR="00167A8F" w:rsidRPr="001E50EA" w:rsidRDefault="00167A8F" w:rsidP="003E1EE5">
      <w:pPr>
        <w:pStyle w:val="EndNoteBibliography"/>
      </w:pPr>
      <w:r w:rsidRPr="001E50EA">
        <w:t>34</w:t>
      </w:r>
      <w:r w:rsidRPr="001E50EA">
        <w:tab/>
        <w:t>Bozek, K.</w:t>
      </w:r>
      <w:r w:rsidRPr="001E50EA">
        <w:rPr>
          <w:i/>
        </w:rPr>
        <w:t xml:space="preserve"> </w:t>
      </w:r>
      <w:r w:rsidR="00037346" w:rsidRPr="001E50EA">
        <w:t>et al</w:t>
      </w:r>
      <w:r w:rsidRPr="001E50EA">
        <w:rPr>
          <w:i/>
        </w:rPr>
        <w:t>.</w:t>
      </w:r>
      <w:r w:rsidRPr="001E50EA">
        <w:t xml:space="preserve"> Organization and evolution of brain lipidome revealed by large-scale analysis of human, chimpanzee, macaque, and mouse tissues. </w:t>
      </w:r>
      <w:r w:rsidRPr="001E50EA">
        <w:rPr>
          <w:i/>
        </w:rPr>
        <w:t>Neuron.</w:t>
      </w:r>
      <w:r w:rsidRPr="001E50EA">
        <w:t xml:space="preserve"> </w:t>
      </w:r>
      <w:r w:rsidRPr="001E50EA">
        <w:rPr>
          <w:b/>
        </w:rPr>
        <w:t>85</w:t>
      </w:r>
      <w:r w:rsidRPr="001E50EA">
        <w:t xml:space="preserve"> (4), 695-702, doi:10.1016/j.neuron.2015.01.003, (2015).</w:t>
      </w:r>
    </w:p>
    <w:p w14:paraId="1C79B102" w14:textId="7DFD233D" w:rsidR="00167A8F" w:rsidRPr="001E50EA" w:rsidRDefault="00167A8F" w:rsidP="003E1EE5">
      <w:pPr>
        <w:pStyle w:val="EndNoteBibliography"/>
      </w:pPr>
      <w:r w:rsidRPr="001E50EA">
        <w:t>35</w:t>
      </w:r>
      <w:r w:rsidRPr="001E50EA">
        <w:tab/>
        <w:t>Khrameeva, E. E.</w:t>
      </w:r>
      <w:r w:rsidRPr="001E50EA">
        <w:rPr>
          <w:i/>
        </w:rPr>
        <w:t xml:space="preserve"> </w:t>
      </w:r>
      <w:r w:rsidR="00037346" w:rsidRPr="001E50EA">
        <w:t>et al</w:t>
      </w:r>
      <w:r w:rsidRPr="001E50EA">
        <w:rPr>
          <w:i/>
        </w:rPr>
        <w:t>.</w:t>
      </w:r>
      <w:r w:rsidRPr="001E50EA">
        <w:t xml:space="preserve"> Neanderthal ancestry drives evolution of lipid catabolism in contemporary Europeans. </w:t>
      </w:r>
      <w:r w:rsidR="00037346" w:rsidRPr="001E50EA">
        <w:rPr>
          <w:i/>
        </w:rPr>
        <w:t>Nature Communications</w:t>
      </w:r>
      <w:r w:rsidRPr="001E50EA">
        <w:rPr>
          <w:i/>
        </w:rPr>
        <w:t>.</w:t>
      </w:r>
      <w:r w:rsidRPr="001E50EA">
        <w:t xml:space="preserve"> </w:t>
      </w:r>
      <w:r w:rsidRPr="001E50EA">
        <w:rPr>
          <w:b/>
        </w:rPr>
        <w:t>5</w:t>
      </w:r>
      <w:r w:rsidRPr="001E50EA">
        <w:t xml:space="preserve"> 3584, doi:10.1038/ncomms4584, (2014).</w:t>
      </w:r>
    </w:p>
    <w:p w14:paraId="18F66E08" w14:textId="0288E3E4" w:rsidR="00167A8F" w:rsidRPr="001E50EA" w:rsidRDefault="00167A8F" w:rsidP="003E1EE5">
      <w:pPr>
        <w:pStyle w:val="EndNoteBibliography"/>
      </w:pPr>
      <w:r w:rsidRPr="001E50EA">
        <w:t>36</w:t>
      </w:r>
      <w:r w:rsidRPr="001E50EA">
        <w:tab/>
        <w:t>Bozek, K.</w:t>
      </w:r>
      <w:r w:rsidRPr="001E50EA">
        <w:rPr>
          <w:i/>
        </w:rPr>
        <w:t xml:space="preserve"> </w:t>
      </w:r>
      <w:r w:rsidR="00037346" w:rsidRPr="001E50EA">
        <w:t>et al</w:t>
      </w:r>
      <w:r w:rsidRPr="001E50EA">
        <w:rPr>
          <w:i/>
        </w:rPr>
        <w:t>.</w:t>
      </w:r>
      <w:r w:rsidRPr="001E50EA">
        <w:t xml:space="preserve"> Exceptional evolutionary divergence of human muscle and brain metabolomes parallels human cognitive and physical uniqueness. </w:t>
      </w:r>
      <w:r w:rsidR="00037346" w:rsidRPr="001E50EA">
        <w:rPr>
          <w:i/>
        </w:rPr>
        <w:t>PLOS Biology</w:t>
      </w:r>
      <w:r w:rsidRPr="001E50EA">
        <w:rPr>
          <w:i/>
        </w:rPr>
        <w:t>.</w:t>
      </w:r>
      <w:r w:rsidRPr="001E50EA">
        <w:t xml:space="preserve"> </w:t>
      </w:r>
      <w:r w:rsidRPr="001E50EA">
        <w:rPr>
          <w:b/>
        </w:rPr>
        <w:t>12</w:t>
      </w:r>
      <w:r w:rsidRPr="001E50EA">
        <w:t xml:space="preserve"> (5), e1001871, doi:10.1371/journal.pbio.1001871, (2014).</w:t>
      </w:r>
    </w:p>
    <w:p w14:paraId="1D2ED758" w14:textId="77777777" w:rsidR="00167A8F" w:rsidRPr="001E50EA" w:rsidRDefault="00167A8F" w:rsidP="003E1EE5">
      <w:pPr>
        <w:pStyle w:val="EndNoteBibliography"/>
      </w:pPr>
      <w:r w:rsidRPr="001E50EA">
        <w:t>37</w:t>
      </w:r>
      <w:r w:rsidRPr="001E50EA">
        <w:tab/>
        <w:t xml:space="preserve">Veyel, D., Erban, A., Fehrle, I., Kopka, J. &amp; Schroda, M. Rationales and approaches for studying metabolism in eukaryotic microalgae. </w:t>
      </w:r>
      <w:r w:rsidRPr="001E50EA">
        <w:rPr>
          <w:i/>
        </w:rPr>
        <w:t>Metabolites.</w:t>
      </w:r>
      <w:r w:rsidRPr="001E50EA">
        <w:t xml:space="preserve"> </w:t>
      </w:r>
      <w:r w:rsidRPr="001E50EA">
        <w:rPr>
          <w:b/>
        </w:rPr>
        <w:t>4</w:t>
      </w:r>
      <w:r w:rsidRPr="001E50EA">
        <w:t xml:space="preserve"> (2), 184-217, doi:10.3390/metabo4020184, (2014).</w:t>
      </w:r>
    </w:p>
    <w:p w14:paraId="31F91EEC" w14:textId="0EF00600" w:rsidR="00167A8F" w:rsidRPr="001E50EA" w:rsidRDefault="00167A8F" w:rsidP="003E1EE5">
      <w:pPr>
        <w:pStyle w:val="EndNoteBibliography"/>
      </w:pPr>
      <w:r w:rsidRPr="001E50EA">
        <w:t>38</w:t>
      </w:r>
      <w:r w:rsidRPr="001E50EA">
        <w:tab/>
        <w:t>Allwood, J. W.</w:t>
      </w:r>
      <w:r w:rsidRPr="001E50EA">
        <w:rPr>
          <w:i/>
        </w:rPr>
        <w:t xml:space="preserve"> </w:t>
      </w:r>
      <w:r w:rsidR="00037346" w:rsidRPr="001E50EA">
        <w:t>et al</w:t>
      </w:r>
      <w:r w:rsidRPr="001E50EA">
        <w:rPr>
          <w:i/>
        </w:rPr>
        <w:t>.</w:t>
      </w:r>
      <w:r w:rsidRPr="001E50EA">
        <w:t xml:space="preserve"> Inter-laboratory reproducibility of fast gas chromatography-electron impact-time of flight mass spectrometry (GC-EI-TOF/MS) based plant metabolomics. </w:t>
      </w:r>
      <w:r w:rsidRPr="001E50EA">
        <w:rPr>
          <w:i/>
        </w:rPr>
        <w:t>Metabolomics.</w:t>
      </w:r>
      <w:r w:rsidRPr="001E50EA">
        <w:t xml:space="preserve"> </w:t>
      </w:r>
      <w:r w:rsidRPr="001E50EA">
        <w:rPr>
          <w:b/>
        </w:rPr>
        <w:t>5</w:t>
      </w:r>
      <w:r w:rsidRPr="001E50EA">
        <w:t xml:space="preserve"> (4), 479-496, doi:10.1007/s11306-009-0169-z, (2009).</w:t>
      </w:r>
    </w:p>
    <w:p w14:paraId="7334C1E3" w14:textId="0A520D2D" w:rsidR="00167A8F" w:rsidRPr="001E50EA" w:rsidRDefault="00167A8F" w:rsidP="003E1EE5">
      <w:pPr>
        <w:pStyle w:val="EndNoteBibliography"/>
      </w:pPr>
      <w:r w:rsidRPr="001E50EA">
        <w:t>39</w:t>
      </w:r>
      <w:r w:rsidRPr="001E50EA">
        <w:tab/>
        <w:t xml:space="preserve">Feist, A. M., Herrgard, M. J., Thiele, I., Reed, J. L. &amp; Palsson, B. O. Reconstruction of biochemical networks in microorganisms. </w:t>
      </w:r>
      <w:r w:rsidR="00037346" w:rsidRPr="001E50EA">
        <w:rPr>
          <w:i/>
        </w:rPr>
        <w:t>Nature Reviews Microbiology</w:t>
      </w:r>
      <w:r w:rsidRPr="001E50EA">
        <w:rPr>
          <w:i/>
        </w:rPr>
        <w:t>.</w:t>
      </w:r>
      <w:r w:rsidRPr="001E50EA">
        <w:t xml:space="preserve"> </w:t>
      </w:r>
      <w:r w:rsidRPr="001E50EA">
        <w:rPr>
          <w:b/>
        </w:rPr>
        <w:t>7</w:t>
      </w:r>
      <w:r w:rsidRPr="001E50EA">
        <w:t xml:space="preserve"> (2), 129-143, doi:10.1038/nrmicro1949, (2009).</w:t>
      </w:r>
    </w:p>
    <w:p w14:paraId="07DCF19F" w14:textId="2A50A773" w:rsidR="009F659A" w:rsidRPr="001E50EA" w:rsidRDefault="0019084E" w:rsidP="003E1EE5">
      <w:pPr>
        <w:contextualSpacing/>
        <w:rPr>
          <w:color w:val="808080" w:themeColor="background1" w:themeShade="80"/>
        </w:rPr>
      </w:pPr>
      <w:r w:rsidRPr="001E50EA">
        <w:rPr>
          <w:color w:val="808080" w:themeColor="background1" w:themeShade="80"/>
        </w:rPr>
        <w:fldChar w:fldCharType="end"/>
      </w:r>
    </w:p>
    <w:sectPr w:rsidR="009F659A" w:rsidRPr="001E50EA" w:rsidSect="00C1703F">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8D1E71" w14:textId="77777777" w:rsidR="00B9078B" w:rsidRDefault="00B9078B" w:rsidP="00621C4E">
      <w:r>
        <w:separator/>
      </w:r>
    </w:p>
  </w:endnote>
  <w:endnote w:type="continuationSeparator" w:id="0">
    <w:p w14:paraId="7DFF02D9" w14:textId="77777777" w:rsidR="00B9078B" w:rsidRDefault="00B9078B" w:rsidP="00621C4E">
      <w:r>
        <w:continuationSeparator/>
      </w:r>
    </w:p>
  </w:endnote>
  <w:endnote w:type="continuationNotice" w:id="1">
    <w:p w14:paraId="6BF9AEBC" w14:textId="77777777" w:rsidR="00B9078B" w:rsidRDefault="00B90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8E4580F" w:rsidR="001F19A7" w:rsidRDefault="001F19A7" w:rsidP="009178B1">
        <w:pPr>
          <w:pStyle w:val="a7"/>
          <w:jc w:val="right"/>
        </w:pPr>
        <w:r>
          <w:fldChar w:fldCharType="begin"/>
        </w:r>
        <w:r>
          <w:instrText xml:space="preserve"> PAGE   \* MERGEFORMAT </w:instrText>
        </w:r>
        <w:r>
          <w:fldChar w:fldCharType="separate"/>
        </w:r>
        <w:r>
          <w:rPr>
            <w:noProof/>
          </w:rPr>
          <w:t>16</w:t>
        </w:r>
        <w:r>
          <w:rPr>
            <w:noProof/>
          </w:rPr>
          <w:fldChar w:fldCharType="end"/>
        </w:r>
      </w:p>
    </w:sdtContent>
  </w:sdt>
  <w:p w14:paraId="39947363" w14:textId="71AB2B06" w:rsidR="001F19A7" w:rsidRPr="00494F77" w:rsidRDefault="001F19A7" w:rsidP="00ED2ED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F19A7" w:rsidRDefault="001F19A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2A1512" w14:textId="77777777" w:rsidR="00B9078B" w:rsidRDefault="00B9078B" w:rsidP="00621C4E">
      <w:r>
        <w:separator/>
      </w:r>
    </w:p>
  </w:footnote>
  <w:footnote w:type="continuationSeparator" w:id="0">
    <w:p w14:paraId="3ADE6D63" w14:textId="77777777" w:rsidR="00B9078B" w:rsidRDefault="00B9078B" w:rsidP="00621C4E">
      <w:r>
        <w:continuationSeparator/>
      </w:r>
    </w:p>
  </w:footnote>
  <w:footnote w:type="continuationNotice" w:id="1">
    <w:p w14:paraId="53310E6B" w14:textId="77777777" w:rsidR="00B9078B" w:rsidRDefault="00B907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F19A7" w:rsidRPr="006F06E4" w:rsidRDefault="001F19A7"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1C9A604" w:rsidR="001F19A7" w:rsidRPr="00ED2ED1" w:rsidRDefault="001F19A7" w:rsidP="00ED2ED1">
    <w:pPr>
      <w:pStyle w:val="a5"/>
      <w:jc w:val="right"/>
      <w:rPr>
        <w:b/>
        <w:color w:val="1F497D"/>
        <w:sz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3C9B"/>
    <w:multiLevelType w:val="multilevel"/>
    <w:tmpl w:val="D6FC10DA"/>
    <w:lvl w:ilvl="0">
      <w:start w:val="1"/>
      <w:numFmt w:val="decimal"/>
      <w:lvlText w:val="%1."/>
      <w:lvlJc w:val="left"/>
      <w:pPr>
        <w:ind w:left="720" w:hanging="360"/>
      </w:pPr>
      <w:rPr>
        <w:rFonts w:hint="default"/>
        <w:b/>
        <w:sz w:val="24"/>
        <w:szCs w:val="24"/>
      </w:rPr>
    </w:lvl>
    <w:lvl w:ilvl="1">
      <w:start w:val="1"/>
      <w:numFmt w:val="decimal"/>
      <w:isLgl/>
      <w:lvlText w:val="%1.%2."/>
      <w:lvlJc w:val="left"/>
      <w:pPr>
        <w:ind w:left="720" w:hanging="360"/>
      </w:pPr>
      <w:rPr>
        <w:rFonts w:hint="default"/>
        <w:b w:val="0"/>
        <w:sz w:val="24"/>
        <w:szCs w:val="24"/>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0B11D9"/>
    <w:multiLevelType w:val="multilevel"/>
    <w:tmpl w:val="A4025B5E"/>
    <w:lvl w:ilvl="0">
      <w:start w:val="1"/>
      <w:numFmt w:val="decimal"/>
      <w:lvlText w:val="%1."/>
      <w:lvlJc w:val="left"/>
      <w:pPr>
        <w:ind w:left="0" w:firstLine="0"/>
      </w:pPr>
      <w:rPr>
        <w:rFonts w:hint="default"/>
        <w:b/>
        <w:sz w:val="24"/>
        <w:szCs w:val="24"/>
      </w:rPr>
    </w:lvl>
    <w:lvl w:ilvl="1">
      <w:start w:val="1"/>
      <w:numFmt w:val="decimal"/>
      <w:isLgl/>
      <w:lvlText w:val="%1.%2."/>
      <w:lvlJc w:val="left"/>
      <w:pPr>
        <w:ind w:left="0" w:firstLine="0"/>
      </w:pPr>
      <w:rPr>
        <w:rFonts w:hint="default"/>
        <w:b w:val="0"/>
        <w:sz w:val="24"/>
        <w:szCs w:val="24"/>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A47344"/>
    <w:multiLevelType w:val="hybridMultilevel"/>
    <w:tmpl w:val="B65A2E34"/>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8" w15:restartNumberingAfterBreak="0">
    <w:nsid w:val="251601E3"/>
    <w:multiLevelType w:val="hybridMultilevel"/>
    <w:tmpl w:val="26BE943C"/>
    <w:lvl w:ilvl="0" w:tplc="A8C87056">
      <w:numFmt w:val="bullet"/>
      <w:lvlText w:val=""/>
      <w:lvlJc w:val="left"/>
      <w:pPr>
        <w:ind w:left="720" w:hanging="360"/>
      </w:pPr>
      <w:rPr>
        <w:rFonts w:ascii="Wingdings" w:eastAsia="Times New Roman"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67F7ED6"/>
    <w:multiLevelType w:val="hybridMultilevel"/>
    <w:tmpl w:val="7194A7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F091C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802A80"/>
    <w:multiLevelType w:val="hybridMultilevel"/>
    <w:tmpl w:val="46463A5C"/>
    <w:lvl w:ilvl="0" w:tplc="0407000F">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E01735C"/>
    <w:multiLevelType w:val="hybridMultilevel"/>
    <w:tmpl w:val="DA36CCB6"/>
    <w:lvl w:ilvl="0" w:tplc="BA76BE2A">
      <w:start w:val="1"/>
      <w:numFmt w:val="bullet"/>
      <w:lvlText w:val=""/>
      <w:lvlJc w:val="left"/>
      <w:pPr>
        <w:ind w:left="720" w:hanging="360"/>
      </w:pPr>
      <w:rPr>
        <w:rFonts w:ascii="Wingdings" w:eastAsia="Times New Roman" w:hAnsi="Wingdings" w:cstheme="minorHAns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1C25B5"/>
    <w:multiLevelType w:val="hybridMultilevel"/>
    <w:tmpl w:val="C88C2CC0"/>
    <w:lvl w:ilvl="0" w:tplc="B71A08D8">
      <w:numFmt w:val="bullet"/>
      <w:lvlText w:val="-"/>
      <w:lvlJc w:val="left"/>
      <w:pPr>
        <w:ind w:left="720" w:hanging="360"/>
      </w:pPr>
      <w:rPr>
        <w:rFonts w:ascii="Calibri" w:eastAsia="Times New Roman"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B9D048A"/>
    <w:multiLevelType w:val="multilevel"/>
    <w:tmpl w:val="0409001F"/>
    <w:lvl w:ilvl="0">
      <w:start w:val="1"/>
      <w:numFmt w:val="decimal"/>
      <w:lvlText w:val="%1."/>
      <w:lvlJc w:val="left"/>
      <w:pPr>
        <w:ind w:left="360" w:hanging="360"/>
      </w:pPr>
    </w:lvl>
    <w:lvl w:ilvl="1">
      <w:start w:val="1"/>
      <w:numFmt w:val="decimal"/>
      <w:lvlText w:val="%1.%2."/>
      <w:lvlJc w:val="left"/>
      <w:pPr>
        <w:ind w:left="612" w:hanging="432"/>
      </w:pPr>
    </w:lvl>
    <w:lvl w:ilvl="2">
      <w:start w:val="1"/>
      <w:numFmt w:val="decimal"/>
      <w:lvlText w:val="%1.%2.%3."/>
      <w:lvlJc w:val="left"/>
      <w:pPr>
        <w:ind w:left="86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3C577A7"/>
    <w:multiLevelType w:val="multilevel"/>
    <w:tmpl w:val="228E28E8"/>
    <w:lvl w:ilvl="0">
      <w:start w:val="11"/>
      <w:numFmt w:val="decimal"/>
      <w:lvlText w:val="%1"/>
      <w:lvlJc w:val="left"/>
      <w:pPr>
        <w:ind w:left="420" w:hanging="420"/>
      </w:pPr>
      <w:rPr>
        <w:rFonts w:hint="default"/>
      </w:rPr>
    </w:lvl>
    <w:lvl w:ilvl="1">
      <w:start w:val="8"/>
      <w:numFmt w:val="decimal"/>
      <w:lvlText w:val="%1.%2"/>
      <w:lvlJc w:val="left"/>
      <w:pPr>
        <w:ind w:left="987" w:hanging="4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172838"/>
    <w:multiLevelType w:val="hybridMultilevel"/>
    <w:tmpl w:val="466850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7"/>
  </w:num>
  <w:num w:numId="3">
    <w:abstractNumId w:val="5"/>
  </w:num>
  <w:num w:numId="4">
    <w:abstractNumId w:val="25"/>
  </w:num>
  <w:num w:numId="5">
    <w:abstractNumId w:val="13"/>
  </w:num>
  <w:num w:numId="6">
    <w:abstractNumId w:val="24"/>
  </w:num>
  <w:num w:numId="7">
    <w:abstractNumId w:val="1"/>
  </w:num>
  <w:num w:numId="8">
    <w:abstractNumId w:val="16"/>
  </w:num>
  <w:num w:numId="9">
    <w:abstractNumId w:val="17"/>
  </w:num>
  <w:num w:numId="10">
    <w:abstractNumId w:val="26"/>
  </w:num>
  <w:num w:numId="11">
    <w:abstractNumId w:val="30"/>
  </w:num>
  <w:num w:numId="12">
    <w:abstractNumId w:val="3"/>
  </w:num>
  <w:num w:numId="13">
    <w:abstractNumId w:val="28"/>
  </w:num>
  <w:num w:numId="14">
    <w:abstractNumId w:val="35"/>
  </w:num>
  <w:num w:numId="15">
    <w:abstractNumId w:val="19"/>
  </w:num>
  <w:num w:numId="16">
    <w:abstractNumId w:val="12"/>
  </w:num>
  <w:num w:numId="17">
    <w:abstractNumId w:val="29"/>
  </w:num>
  <w:num w:numId="18">
    <w:abstractNumId w:val="20"/>
  </w:num>
  <w:num w:numId="19">
    <w:abstractNumId w:val="33"/>
  </w:num>
  <w:num w:numId="20">
    <w:abstractNumId w:val="4"/>
  </w:num>
  <w:num w:numId="21">
    <w:abstractNumId w:val="34"/>
  </w:num>
  <w:num w:numId="22">
    <w:abstractNumId w:val="32"/>
  </w:num>
  <w:num w:numId="23">
    <w:abstractNumId w:val="22"/>
  </w:num>
  <w:num w:numId="24">
    <w:abstractNumId w:val="36"/>
  </w:num>
  <w:num w:numId="25">
    <w:abstractNumId w:val="10"/>
  </w:num>
  <w:num w:numId="26">
    <w:abstractNumId w:val="18"/>
  </w:num>
  <w:num w:numId="27">
    <w:abstractNumId w:val="2"/>
  </w:num>
  <w:num w:numId="28">
    <w:abstractNumId w:val="15"/>
  </w:num>
  <w:num w:numId="29">
    <w:abstractNumId w:val="8"/>
  </w:num>
  <w:num w:numId="30">
    <w:abstractNumId w:val="21"/>
  </w:num>
  <w:num w:numId="31">
    <w:abstractNumId w:val="31"/>
  </w:num>
  <w:num w:numId="32">
    <w:abstractNumId w:val="23"/>
  </w:num>
  <w:num w:numId="33">
    <w:abstractNumId w:val="7"/>
  </w:num>
  <w:num w:numId="34">
    <w:abstractNumId w:val="11"/>
  </w:num>
  <w:num w:numId="35">
    <w:abstractNumId w:val="9"/>
  </w:num>
  <w:num w:numId="36">
    <w:abstractNumId w:val="0"/>
  </w:num>
  <w:num w:numId="37">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55vtzpksp92vefastvwzdlevd0azrtw9tf&quot;&gt;jov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record-ids&gt;&lt;/item&gt;&lt;/Libraries&gt;"/>
  </w:docVars>
  <w:rsids>
    <w:rsidRoot w:val="00EE705F"/>
    <w:rsid w:val="00001169"/>
    <w:rsid w:val="00001231"/>
    <w:rsid w:val="00001806"/>
    <w:rsid w:val="0000503A"/>
    <w:rsid w:val="00005815"/>
    <w:rsid w:val="00006C8A"/>
    <w:rsid w:val="00007DBC"/>
    <w:rsid w:val="00007EA1"/>
    <w:rsid w:val="000100F0"/>
    <w:rsid w:val="000129B2"/>
    <w:rsid w:val="00012FF9"/>
    <w:rsid w:val="0001389C"/>
    <w:rsid w:val="00014314"/>
    <w:rsid w:val="00015881"/>
    <w:rsid w:val="0001646D"/>
    <w:rsid w:val="0001742F"/>
    <w:rsid w:val="00017D4E"/>
    <w:rsid w:val="00021434"/>
    <w:rsid w:val="00021774"/>
    <w:rsid w:val="0002183A"/>
    <w:rsid w:val="00021DF3"/>
    <w:rsid w:val="00022666"/>
    <w:rsid w:val="00023869"/>
    <w:rsid w:val="00024263"/>
    <w:rsid w:val="00024598"/>
    <w:rsid w:val="00026827"/>
    <w:rsid w:val="00026FC8"/>
    <w:rsid w:val="000279B0"/>
    <w:rsid w:val="00030B68"/>
    <w:rsid w:val="00032769"/>
    <w:rsid w:val="0003311E"/>
    <w:rsid w:val="00035A18"/>
    <w:rsid w:val="00037346"/>
    <w:rsid w:val="00037B58"/>
    <w:rsid w:val="00040DAF"/>
    <w:rsid w:val="0004278D"/>
    <w:rsid w:val="0004284A"/>
    <w:rsid w:val="0004752F"/>
    <w:rsid w:val="00050085"/>
    <w:rsid w:val="00050509"/>
    <w:rsid w:val="00050A5B"/>
    <w:rsid w:val="00051B73"/>
    <w:rsid w:val="00052324"/>
    <w:rsid w:val="00057764"/>
    <w:rsid w:val="00060ABE"/>
    <w:rsid w:val="00061A50"/>
    <w:rsid w:val="00062074"/>
    <w:rsid w:val="000629E9"/>
    <w:rsid w:val="0006361B"/>
    <w:rsid w:val="00064104"/>
    <w:rsid w:val="00064197"/>
    <w:rsid w:val="00064739"/>
    <w:rsid w:val="000652E3"/>
    <w:rsid w:val="00066025"/>
    <w:rsid w:val="00067A8F"/>
    <w:rsid w:val="000701D1"/>
    <w:rsid w:val="0007141B"/>
    <w:rsid w:val="00075A7C"/>
    <w:rsid w:val="00080A20"/>
    <w:rsid w:val="00081B9B"/>
    <w:rsid w:val="00082796"/>
    <w:rsid w:val="00082DF4"/>
    <w:rsid w:val="00086FF5"/>
    <w:rsid w:val="00087C0A"/>
    <w:rsid w:val="0009254D"/>
    <w:rsid w:val="0009353B"/>
    <w:rsid w:val="00093BC4"/>
    <w:rsid w:val="000943E6"/>
    <w:rsid w:val="00095BBC"/>
    <w:rsid w:val="000973EC"/>
    <w:rsid w:val="00097929"/>
    <w:rsid w:val="000A0AE2"/>
    <w:rsid w:val="000A1E80"/>
    <w:rsid w:val="000A3B70"/>
    <w:rsid w:val="000A5153"/>
    <w:rsid w:val="000A5DBF"/>
    <w:rsid w:val="000B0D1E"/>
    <w:rsid w:val="000B10AE"/>
    <w:rsid w:val="000B2CED"/>
    <w:rsid w:val="000B30BF"/>
    <w:rsid w:val="000B566B"/>
    <w:rsid w:val="000B662E"/>
    <w:rsid w:val="000B6BCE"/>
    <w:rsid w:val="000B7294"/>
    <w:rsid w:val="000B75D0"/>
    <w:rsid w:val="000C079A"/>
    <w:rsid w:val="000C1CF8"/>
    <w:rsid w:val="000C46FA"/>
    <w:rsid w:val="000C49CF"/>
    <w:rsid w:val="000C52E9"/>
    <w:rsid w:val="000C5CDC"/>
    <w:rsid w:val="000C65DC"/>
    <w:rsid w:val="000C66F3"/>
    <w:rsid w:val="000C67F4"/>
    <w:rsid w:val="000C6900"/>
    <w:rsid w:val="000D1329"/>
    <w:rsid w:val="000D14C6"/>
    <w:rsid w:val="000D1860"/>
    <w:rsid w:val="000D1E52"/>
    <w:rsid w:val="000D31E8"/>
    <w:rsid w:val="000D76E4"/>
    <w:rsid w:val="000E1FBF"/>
    <w:rsid w:val="000E3816"/>
    <w:rsid w:val="000E4192"/>
    <w:rsid w:val="000E4F77"/>
    <w:rsid w:val="000F2116"/>
    <w:rsid w:val="000F265C"/>
    <w:rsid w:val="000F2A2B"/>
    <w:rsid w:val="000F3AFA"/>
    <w:rsid w:val="000F513D"/>
    <w:rsid w:val="000F5712"/>
    <w:rsid w:val="000F6611"/>
    <w:rsid w:val="000F7E22"/>
    <w:rsid w:val="001104F3"/>
    <w:rsid w:val="00110C3A"/>
    <w:rsid w:val="001115B1"/>
    <w:rsid w:val="00111CE8"/>
    <w:rsid w:val="00112EEB"/>
    <w:rsid w:val="00114DDF"/>
    <w:rsid w:val="00116810"/>
    <w:rsid w:val="001173FF"/>
    <w:rsid w:val="00117ABE"/>
    <w:rsid w:val="0012563A"/>
    <w:rsid w:val="001264DE"/>
    <w:rsid w:val="001274BE"/>
    <w:rsid w:val="001313A7"/>
    <w:rsid w:val="0013276F"/>
    <w:rsid w:val="00132EEA"/>
    <w:rsid w:val="00134F79"/>
    <w:rsid w:val="0013621E"/>
    <w:rsid w:val="0013642E"/>
    <w:rsid w:val="001406E8"/>
    <w:rsid w:val="00142672"/>
    <w:rsid w:val="00142B78"/>
    <w:rsid w:val="00142EFE"/>
    <w:rsid w:val="00144AD1"/>
    <w:rsid w:val="00152A23"/>
    <w:rsid w:val="0015650B"/>
    <w:rsid w:val="00162CB7"/>
    <w:rsid w:val="0016406C"/>
    <w:rsid w:val="001665C9"/>
    <w:rsid w:val="00166A42"/>
    <w:rsid w:val="00166F32"/>
    <w:rsid w:val="00167A8F"/>
    <w:rsid w:val="00171E5B"/>
    <w:rsid w:val="00171F94"/>
    <w:rsid w:val="00172C93"/>
    <w:rsid w:val="00175D4E"/>
    <w:rsid w:val="0017668A"/>
    <w:rsid w:val="001766FE"/>
    <w:rsid w:val="001771E7"/>
    <w:rsid w:val="00181882"/>
    <w:rsid w:val="00182F9F"/>
    <w:rsid w:val="0018455E"/>
    <w:rsid w:val="001847C8"/>
    <w:rsid w:val="0018568A"/>
    <w:rsid w:val="0019084E"/>
    <w:rsid w:val="001911FF"/>
    <w:rsid w:val="00192006"/>
    <w:rsid w:val="00192959"/>
    <w:rsid w:val="00192B65"/>
    <w:rsid w:val="00193180"/>
    <w:rsid w:val="00193683"/>
    <w:rsid w:val="00193C78"/>
    <w:rsid w:val="00196792"/>
    <w:rsid w:val="00196AC1"/>
    <w:rsid w:val="001A4047"/>
    <w:rsid w:val="001B1519"/>
    <w:rsid w:val="001B19DB"/>
    <w:rsid w:val="001B2E2D"/>
    <w:rsid w:val="001B3AFF"/>
    <w:rsid w:val="001B5CD2"/>
    <w:rsid w:val="001B6313"/>
    <w:rsid w:val="001C073E"/>
    <w:rsid w:val="001C0BEE"/>
    <w:rsid w:val="001C1E49"/>
    <w:rsid w:val="001C27C1"/>
    <w:rsid w:val="001C2A98"/>
    <w:rsid w:val="001C4731"/>
    <w:rsid w:val="001C4D95"/>
    <w:rsid w:val="001C7E60"/>
    <w:rsid w:val="001D3092"/>
    <w:rsid w:val="001D3D7D"/>
    <w:rsid w:val="001D3FFF"/>
    <w:rsid w:val="001D5290"/>
    <w:rsid w:val="001D625F"/>
    <w:rsid w:val="001D68A4"/>
    <w:rsid w:val="001D7576"/>
    <w:rsid w:val="001D7C4E"/>
    <w:rsid w:val="001E0E3F"/>
    <w:rsid w:val="001E12D1"/>
    <w:rsid w:val="001E14A0"/>
    <w:rsid w:val="001E50EA"/>
    <w:rsid w:val="001E7376"/>
    <w:rsid w:val="001F19A7"/>
    <w:rsid w:val="001F225C"/>
    <w:rsid w:val="001F5C4D"/>
    <w:rsid w:val="00200B14"/>
    <w:rsid w:val="00201CFA"/>
    <w:rsid w:val="0020220D"/>
    <w:rsid w:val="00202448"/>
    <w:rsid w:val="00202D15"/>
    <w:rsid w:val="00205B3F"/>
    <w:rsid w:val="00212EAE"/>
    <w:rsid w:val="00213157"/>
    <w:rsid w:val="00214BEE"/>
    <w:rsid w:val="00216D9C"/>
    <w:rsid w:val="00217D38"/>
    <w:rsid w:val="002205B8"/>
    <w:rsid w:val="0022297B"/>
    <w:rsid w:val="00223A78"/>
    <w:rsid w:val="00225720"/>
    <w:rsid w:val="002259E5"/>
    <w:rsid w:val="00226140"/>
    <w:rsid w:val="002270CD"/>
    <w:rsid w:val="002274F3"/>
    <w:rsid w:val="0023094C"/>
    <w:rsid w:val="002349E9"/>
    <w:rsid w:val="00234AEC"/>
    <w:rsid w:val="00234BE3"/>
    <w:rsid w:val="00235A90"/>
    <w:rsid w:val="00241A4D"/>
    <w:rsid w:val="00241E48"/>
    <w:rsid w:val="0024214E"/>
    <w:rsid w:val="00242623"/>
    <w:rsid w:val="00243425"/>
    <w:rsid w:val="002446B7"/>
    <w:rsid w:val="00247F0A"/>
    <w:rsid w:val="00250558"/>
    <w:rsid w:val="00251F23"/>
    <w:rsid w:val="00252480"/>
    <w:rsid w:val="002605D1"/>
    <w:rsid w:val="00260652"/>
    <w:rsid w:val="00261F25"/>
    <w:rsid w:val="002648A9"/>
    <w:rsid w:val="0026536F"/>
    <w:rsid w:val="0026553C"/>
    <w:rsid w:val="00267DD5"/>
    <w:rsid w:val="00273996"/>
    <w:rsid w:val="00274A0A"/>
    <w:rsid w:val="00276A34"/>
    <w:rsid w:val="00277593"/>
    <w:rsid w:val="00280909"/>
    <w:rsid w:val="00280918"/>
    <w:rsid w:val="002819FC"/>
    <w:rsid w:val="00282AF6"/>
    <w:rsid w:val="00283586"/>
    <w:rsid w:val="0028596A"/>
    <w:rsid w:val="00287085"/>
    <w:rsid w:val="00287490"/>
    <w:rsid w:val="002902D5"/>
    <w:rsid w:val="00290AF9"/>
    <w:rsid w:val="00293F79"/>
    <w:rsid w:val="002967CF"/>
    <w:rsid w:val="00297788"/>
    <w:rsid w:val="002A3285"/>
    <w:rsid w:val="002A484B"/>
    <w:rsid w:val="002A5ABB"/>
    <w:rsid w:val="002A64A6"/>
    <w:rsid w:val="002B1BF0"/>
    <w:rsid w:val="002B3301"/>
    <w:rsid w:val="002B3BB3"/>
    <w:rsid w:val="002B4852"/>
    <w:rsid w:val="002B7FB8"/>
    <w:rsid w:val="002C28DC"/>
    <w:rsid w:val="002C28E3"/>
    <w:rsid w:val="002C344D"/>
    <w:rsid w:val="002C47D4"/>
    <w:rsid w:val="002C5227"/>
    <w:rsid w:val="002D0F38"/>
    <w:rsid w:val="002D6C01"/>
    <w:rsid w:val="002D77E3"/>
    <w:rsid w:val="002E0331"/>
    <w:rsid w:val="002E19B4"/>
    <w:rsid w:val="002E36EB"/>
    <w:rsid w:val="002E7996"/>
    <w:rsid w:val="002F260D"/>
    <w:rsid w:val="002F2859"/>
    <w:rsid w:val="002F51BB"/>
    <w:rsid w:val="002F6E3C"/>
    <w:rsid w:val="002F6ED7"/>
    <w:rsid w:val="0030117D"/>
    <w:rsid w:val="00301F30"/>
    <w:rsid w:val="00302288"/>
    <w:rsid w:val="003035B6"/>
    <w:rsid w:val="003038FD"/>
    <w:rsid w:val="00303C87"/>
    <w:rsid w:val="00303EE5"/>
    <w:rsid w:val="00304586"/>
    <w:rsid w:val="00305644"/>
    <w:rsid w:val="003059F2"/>
    <w:rsid w:val="00305FFD"/>
    <w:rsid w:val="003061AC"/>
    <w:rsid w:val="003108E5"/>
    <w:rsid w:val="003120CB"/>
    <w:rsid w:val="00312E87"/>
    <w:rsid w:val="00316224"/>
    <w:rsid w:val="00320153"/>
    <w:rsid w:val="00320156"/>
    <w:rsid w:val="00320367"/>
    <w:rsid w:val="0032160A"/>
    <w:rsid w:val="00321CBE"/>
    <w:rsid w:val="00322871"/>
    <w:rsid w:val="003263BD"/>
    <w:rsid w:val="0032685F"/>
    <w:rsid w:val="00326C0F"/>
    <w:rsid w:val="00326FB3"/>
    <w:rsid w:val="00327F14"/>
    <w:rsid w:val="003316D4"/>
    <w:rsid w:val="00333822"/>
    <w:rsid w:val="0033422E"/>
    <w:rsid w:val="00336715"/>
    <w:rsid w:val="003401EC"/>
    <w:rsid w:val="0034088E"/>
    <w:rsid w:val="00340DFD"/>
    <w:rsid w:val="00341550"/>
    <w:rsid w:val="00344954"/>
    <w:rsid w:val="003503B4"/>
    <w:rsid w:val="003504AC"/>
    <w:rsid w:val="00350CD7"/>
    <w:rsid w:val="00353007"/>
    <w:rsid w:val="00354D6B"/>
    <w:rsid w:val="00356AB8"/>
    <w:rsid w:val="00360C17"/>
    <w:rsid w:val="003621C6"/>
    <w:rsid w:val="003622B8"/>
    <w:rsid w:val="00366B76"/>
    <w:rsid w:val="00373051"/>
    <w:rsid w:val="00373B8F"/>
    <w:rsid w:val="00376D95"/>
    <w:rsid w:val="00377FBB"/>
    <w:rsid w:val="00382D95"/>
    <w:rsid w:val="00384E90"/>
    <w:rsid w:val="00385140"/>
    <w:rsid w:val="00390383"/>
    <w:rsid w:val="003904A4"/>
    <w:rsid w:val="00393CC7"/>
    <w:rsid w:val="0039593F"/>
    <w:rsid w:val="00395E85"/>
    <w:rsid w:val="003960CE"/>
    <w:rsid w:val="003971F7"/>
    <w:rsid w:val="00397C86"/>
    <w:rsid w:val="003A16FC"/>
    <w:rsid w:val="003A4FCD"/>
    <w:rsid w:val="003A59FF"/>
    <w:rsid w:val="003A7966"/>
    <w:rsid w:val="003B0944"/>
    <w:rsid w:val="003B0DAD"/>
    <w:rsid w:val="003B1593"/>
    <w:rsid w:val="003B4381"/>
    <w:rsid w:val="003C090C"/>
    <w:rsid w:val="003C1043"/>
    <w:rsid w:val="003C16EC"/>
    <w:rsid w:val="003C1A30"/>
    <w:rsid w:val="003C6779"/>
    <w:rsid w:val="003C6CF2"/>
    <w:rsid w:val="003D2504"/>
    <w:rsid w:val="003D2998"/>
    <w:rsid w:val="003D2F0A"/>
    <w:rsid w:val="003D3891"/>
    <w:rsid w:val="003D536B"/>
    <w:rsid w:val="003D5930"/>
    <w:rsid w:val="003D5D84"/>
    <w:rsid w:val="003D71B4"/>
    <w:rsid w:val="003E0F4F"/>
    <w:rsid w:val="003E18AC"/>
    <w:rsid w:val="003E1EE5"/>
    <w:rsid w:val="003E210B"/>
    <w:rsid w:val="003E2A12"/>
    <w:rsid w:val="003E3384"/>
    <w:rsid w:val="003E3CA4"/>
    <w:rsid w:val="003E548E"/>
    <w:rsid w:val="003E69ED"/>
    <w:rsid w:val="003F16FA"/>
    <w:rsid w:val="003F2516"/>
    <w:rsid w:val="003F699C"/>
    <w:rsid w:val="003F7D1D"/>
    <w:rsid w:val="00402C02"/>
    <w:rsid w:val="0040404B"/>
    <w:rsid w:val="00407EC8"/>
    <w:rsid w:val="004102EF"/>
    <w:rsid w:val="0041110A"/>
    <w:rsid w:val="00411624"/>
    <w:rsid w:val="004124EE"/>
    <w:rsid w:val="004126D3"/>
    <w:rsid w:val="00412C3C"/>
    <w:rsid w:val="004148E1"/>
    <w:rsid w:val="00414CFA"/>
    <w:rsid w:val="00415EC0"/>
    <w:rsid w:val="00420BE9"/>
    <w:rsid w:val="00423AD8"/>
    <w:rsid w:val="00423FDD"/>
    <w:rsid w:val="00424C85"/>
    <w:rsid w:val="00425861"/>
    <w:rsid w:val="004260BD"/>
    <w:rsid w:val="00426E12"/>
    <w:rsid w:val="0043012F"/>
    <w:rsid w:val="00430F1F"/>
    <w:rsid w:val="004326EA"/>
    <w:rsid w:val="00433645"/>
    <w:rsid w:val="00433F90"/>
    <w:rsid w:val="00434CB7"/>
    <w:rsid w:val="00437B74"/>
    <w:rsid w:val="0044244B"/>
    <w:rsid w:val="0044434C"/>
    <w:rsid w:val="0044456B"/>
    <w:rsid w:val="004459FC"/>
    <w:rsid w:val="00447BD1"/>
    <w:rsid w:val="0045015B"/>
    <w:rsid w:val="00450541"/>
    <w:rsid w:val="004507F3"/>
    <w:rsid w:val="00450AF4"/>
    <w:rsid w:val="0045300C"/>
    <w:rsid w:val="00453BCD"/>
    <w:rsid w:val="00456A57"/>
    <w:rsid w:val="004607DE"/>
    <w:rsid w:val="00460856"/>
    <w:rsid w:val="0046094D"/>
    <w:rsid w:val="004636C2"/>
    <w:rsid w:val="00463839"/>
    <w:rsid w:val="00464398"/>
    <w:rsid w:val="00464EBC"/>
    <w:rsid w:val="004671C7"/>
    <w:rsid w:val="004722D5"/>
    <w:rsid w:val="00472865"/>
    <w:rsid w:val="00472F4D"/>
    <w:rsid w:val="004730BF"/>
    <w:rsid w:val="00474AB7"/>
    <w:rsid w:val="00474DCB"/>
    <w:rsid w:val="0047535C"/>
    <w:rsid w:val="004762F6"/>
    <w:rsid w:val="0047722C"/>
    <w:rsid w:val="0048118B"/>
    <w:rsid w:val="00481326"/>
    <w:rsid w:val="00485870"/>
    <w:rsid w:val="00485FE8"/>
    <w:rsid w:val="00492473"/>
    <w:rsid w:val="00492EB5"/>
    <w:rsid w:val="004946DD"/>
    <w:rsid w:val="00494F77"/>
    <w:rsid w:val="00497721"/>
    <w:rsid w:val="004A0229"/>
    <w:rsid w:val="004A3285"/>
    <w:rsid w:val="004A35D2"/>
    <w:rsid w:val="004A704F"/>
    <w:rsid w:val="004A71E4"/>
    <w:rsid w:val="004B2F00"/>
    <w:rsid w:val="004B6A7D"/>
    <w:rsid w:val="004B6E31"/>
    <w:rsid w:val="004C0703"/>
    <w:rsid w:val="004C0B0F"/>
    <w:rsid w:val="004C1D66"/>
    <w:rsid w:val="004C31D7"/>
    <w:rsid w:val="004C4900"/>
    <w:rsid w:val="004C4AD2"/>
    <w:rsid w:val="004C5E2D"/>
    <w:rsid w:val="004C6981"/>
    <w:rsid w:val="004D1374"/>
    <w:rsid w:val="004D1F21"/>
    <w:rsid w:val="004D268C"/>
    <w:rsid w:val="004D4B69"/>
    <w:rsid w:val="004D59D8"/>
    <w:rsid w:val="004D5DA1"/>
    <w:rsid w:val="004E0FBB"/>
    <w:rsid w:val="004E150F"/>
    <w:rsid w:val="004E1DCA"/>
    <w:rsid w:val="004E1E51"/>
    <w:rsid w:val="004E23A1"/>
    <w:rsid w:val="004E3489"/>
    <w:rsid w:val="004E358A"/>
    <w:rsid w:val="004E3AFA"/>
    <w:rsid w:val="004E6588"/>
    <w:rsid w:val="004F2742"/>
    <w:rsid w:val="004F2B57"/>
    <w:rsid w:val="004F699C"/>
    <w:rsid w:val="00502A0A"/>
    <w:rsid w:val="00502ECC"/>
    <w:rsid w:val="00503EFA"/>
    <w:rsid w:val="0050444F"/>
    <w:rsid w:val="00507C50"/>
    <w:rsid w:val="00511A52"/>
    <w:rsid w:val="00514D40"/>
    <w:rsid w:val="00517C3A"/>
    <w:rsid w:val="0052723B"/>
    <w:rsid w:val="00527BF4"/>
    <w:rsid w:val="005324BE"/>
    <w:rsid w:val="0053496D"/>
    <w:rsid w:val="00534F6C"/>
    <w:rsid w:val="00535994"/>
    <w:rsid w:val="0053646D"/>
    <w:rsid w:val="005365B7"/>
    <w:rsid w:val="00540AAD"/>
    <w:rsid w:val="00542CAA"/>
    <w:rsid w:val="00543EC1"/>
    <w:rsid w:val="00546458"/>
    <w:rsid w:val="0055087C"/>
    <w:rsid w:val="00552A7C"/>
    <w:rsid w:val="00553413"/>
    <w:rsid w:val="005549F2"/>
    <w:rsid w:val="00555983"/>
    <w:rsid w:val="00556FBF"/>
    <w:rsid w:val="00560E31"/>
    <w:rsid w:val="00561521"/>
    <w:rsid w:val="00561BDA"/>
    <w:rsid w:val="00564AD6"/>
    <w:rsid w:val="00580FC4"/>
    <w:rsid w:val="00581B23"/>
    <w:rsid w:val="0058219C"/>
    <w:rsid w:val="005842B6"/>
    <w:rsid w:val="0058707F"/>
    <w:rsid w:val="00587726"/>
    <w:rsid w:val="00587A7D"/>
    <w:rsid w:val="005907FB"/>
    <w:rsid w:val="00590E9F"/>
    <w:rsid w:val="00591DBD"/>
    <w:rsid w:val="00593067"/>
    <w:rsid w:val="005931FE"/>
    <w:rsid w:val="005A0028"/>
    <w:rsid w:val="005A069E"/>
    <w:rsid w:val="005A0A72"/>
    <w:rsid w:val="005A0ACC"/>
    <w:rsid w:val="005A0C7A"/>
    <w:rsid w:val="005A532E"/>
    <w:rsid w:val="005A6852"/>
    <w:rsid w:val="005A72F1"/>
    <w:rsid w:val="005A7EC5"/>
    <w:rsid w:val="005B0072"/>
    <w:rsid w:val="005B0732"/>
    <w:rsid w:val="005B3465"/>
    <w:rsid w:val="005B38A0"/>
    <w:rsid w:val="005B491C"/>
    <w:rsid w:val="005B4DBF"/>
    <w:rsid w:val="005B5DE2"/>
    <w:rsid w:val="005B674C"/>
    <w:rsid w:val="005C24F2"/>
    <w:rsid w:val="005C611A"/>
    <w:rsid w:val="005C7482"/>
    <w:rsid w:val="005C7561"/>
    <w:rsid w:val="005C7819"/>
    <w:rsid w:val="005C7E52"/>
    <w:rsid w:val="005D1E57"/>
    <w:rsid w:val="005D2F57"/>
    <w:rsid w:val="005D34F6"/>
    <w:rsid w:val="005D4361"/>
    <w:rsid w:val="005D4F1A"/>
    <w:rsid w:val="005E171F"/>
    <w:rsid w:val="005E1782"/>
    <w:rsid w:val="005E1884"/>
    <w:rsid w:val="005E1AB7"/>
    <w:rsid w:val="005E1CDA"/>
    <w:rsid w:val="005E4324"/>
    <w:rsid w:val="005E539D"/>
    <w:rsid w:val="005E7071"/>
    <w:rsid w:val="005F2707"/>
    <w:rsid w:val="005F373A"/>
    <w:rsid w:val="005F4494"/>
    <w:rsid w:val="005F4F87"/>
    <w:rsid w:val="005F6B0E"/>
    <w:rsid w:val="005F760E"/>
    <w:rsid w:val="005F7B1D"/>
    <w:rsid w:val="006000B5"/>
    <w:rsid w:val="00601C18"/>
    <w:rsid w:val="0060222A"/>
    <w:rsid w:val="006042E3"/>
    <w:rsid w:val="006070C4"/>
    <w:rsid w:val="00610C21"/>
    <w:rsid w:val="00611907"/>
    <w:rsid w:val="00611AFD"/>
    <w:rsid w:val="00612A70"/>
    <w:rsid w:val="00613116"/>
    <w:rsid w:val="00615987"/>
    <w:rsid w:val="00615BE5"/>
    <w:rsid w:val="0061724C"/>
    <w:rsid w:val="006202A6"/>
    <w:rsid w:val="0062054B"/>
    <w:rsid w:val="00621C4E"/>
    <w:rsid w:val="00624A30"/>
    <w:rsid w:val="00624EAE"/>
    <w:rsid w:val="0062574D"/>
    <w:rsid w:val="006305D7"/>
    <w:rsid w:val="00630605"/>
    <w:rsid w:val="00632F63"/>
    <w:rsid w:val="00633A01"/>
    <w:rsid w:val="00633B97"/>
    <w:rsid w:val="006341F7"/>
    <w:rsid w:val="00634585"/>
    <w:rsid w:val="00635014"/>
    <w:rsid w:val="006352E2"/>
    <w:rsid w:val="00635A45"/>
    <w:rsid w:val="006369CE"/>
    <w:rsid w:val="006411CA"/>
    <w:rsid w:val="0064605E"/>
    <w:rsid w:val="0065036B"/>
    <w:rsid w:val="0065315D"/>
    <w:rsid w:val="0065594F"/>
    <w:rsid w:val="00655B8C"/>
    <w:rsid w:val="006576C9"/>
    <w:rsid w:val="00661835"/>
    <w:rsid w:val="006619C8"/>
    <w:rsid w:val="00662008"/>
    <w:rsid w:val="00662BE8"/>
    <w:rsid w:val="00665D84"/>
    <w:rsid w:val="00670E38"/>
    <w:rsid w:val="00671710"/>
    <w:rsid w:val="006723F3"/>
    <w:rsid w:val="00673414"/>
    <w:rsid w:val="00676079"/>
    <w:rsid w:val="00676ECD"/>
    <w:rsid w:val="00677D0A"/>
    <w:rsid w:val="0068185F"/>
    <w:rsid w:val="006828C4"/>
    <w:rsid w:val="00687C8F"/>
    <w:rsid w:val="00697D5C"/>
    <w:rsid w:val="006A01CF"/>
    <w:rsid w:val="006A60DD"/>
    <w:rsid w:val="006B0679"/>
    <w:rsid w:val="006B074C"/>
    <w:rsid w:val="006B2C36"/>
    <w:rsid w:val="006B3B84"/>
    <w:rsid w:val="006B4E7C"/>
    <w:rsid w:val="006B5D8C"/>
    <w:rsid w:val="006B72D4"/>
    <w:rsid w:val="006B7548"/>
    <w:rsid w:val="006C11CC"/>
    <w:rsid w:val="006C13B4"/>
    <w:rsid w:val="006C1AEB"/>
    <w:rsid w:val="006C20F0"/>
    <w:rsid w:val="006C2B05"/>
    <w:rsid w:val="006C3FE0"/>
    <w:rsid w:val="006C41D7"/>
    <w:rsid w:val="006C42DD"/>
    <w:rsid w:val="006C57FE"/>
    <w:rsid w:val="006C668E"/>
    <w:rsid w:val="006D0C0F"/>
    <w:rsid w:val="006E1208"/>
    <w:rsid w:val="006E1308"/>
    <w:rsid w:val="006E4B63"/>
    <w:rsid w:val="006F06E4"/>
    <w:rsid w:val="006F1596"/>
    <w:rsid w:val="006F3762"/>
    <w:rsid w:val="006F7B41"/>
    <w:rsid w:val="00700308"/>
    <w:rsid w:val="0070098A"/>
    <w:rsid w:val="00702B5D"/>
    <w:rsid w:val="00703ED2"/>
    <w:rsid w:val="00704519"/>
    <w:rsid w:val="00707B8D"/>
    <w:rsid w:val="00710083"/>
    <w:rsid w:val="0071128D"/>
    <w:rsid w:val="0071238D"/>
    <w:rsid w:val="00713636"/>
    <w:rsid w:val="00714760"/>
    <w:rsid w:val="00714B8C"/>
    <w:rsid w:val="0071675D"/>
    <w:rsid w:val="00717572"/>
    <w:rsid w:val="00717736"/>
    <w:rsid w:val="00722189"/>
    <w:rsid w:val="00725589"/>
    <w:rsid w:val="00727169"/>
    <w:rsid w:val="00731ED0"/>
    <w:rsid w:val="00732B47"/>
    <w:rsid w:val="00732F21"/>
    <w:rsid w:val="00735CF5"/>
    <w:rsid w:val="007373D9"/>
    <w:rsid w:val="00740333"/>
    <w:rsid w:val="0074063A"/>
    <w:rsid w:val="00742AA4"/>
    <w:rsid w:val="007439A8"/>
    <w:rsid w:val="00743BA1"/>
    <w:rsid w:val="007457CC"/>
    <w:rsid w:val="00745F1E"/>
    <w:rsid w:val="0074703F"/>
    <w:rsid w:val="007472C2"/>
    <w:rsid w:val="007515FE"/>
    <w:rsid w:val="00752424"/>
    <w:rsid w:val="00754E81"/>
    <w:rsid w:val="00755F0E"/>
    <w:rsid w:val="007601D0"/>
    <w:rsid w:val="007603BB"/>
    <w:rsid w:val="0076109D"/>
    <w:rsid w:val="00767107"/>
    <w:rsid w:val="00770C81"/>
    <w:rsid w:val="00773617"/>
    <w:rsid w:val="00773BF6"/>
    <w:rsid w:val="00773BFD"/>
    <w:rsid w:val="007743B3"/>
    <w:rsid w:val="00774490"/>
    <w:rsid w:val="007815E9"/>
    <w:rsid w:val="007819FF"/>
    <w:rsid w:val="00782D65"/>
    <w:rsid w:val="0078360C"/>
    <w:rsid w:val="00784A4C"/>
    <w:rsid w:val="00784BC6"/>
    <w:rsid w:val="0078523D"/>
    <w:rsid w:val="00785B29"/>
    <w:rsid w:val="007900A4"/>
    <w:rsid w:val="00792518"/>
    <w:rsid w:val="00793042"/>
    <w:rsid w:val="007931DF"/>
    <w:rsid w:val="007A0172"/>
    <w:rsid w:val="007A11E8"/>
    <w:rsid w:val="007A1804"/>
    <w:rsid w:val="007A2511"/>
    <w:rsid w:val="007A260E"/>
    <w:rsid w:val="007A4D4C"/>
    <w:rsid w:val="007A4DD6"/>
    <w:rsid w:val="007A5CB9"/>
    <w:rsid w:val="007A7F96"/>
    <w:rsid w:val="007B0189"/>
    <w:rsid w:val="007B03AD"/>
    <w:rsid w:val="007B1568"/>
    <w:rsid w:val="007B20AE"/>
    <w:rsid w:val="007B5894"/>
    <w:rsid w:val="007B6B07"/>
    <w:rsid w:val="007B6D43"/>
    <w:rsid w:val="007B749A"/>
    <w:rsid w:val="007B78BB"/>
    <w:rsid w:val="007B7C6E"/>
    <w:rsid w:val="007C077F"/>
    <w:rsid w:val="007C44A5"/>
    <w:rsid w:val="007C46BF"/>
    <w:rsid w:val="007D129F"/>
    <w:rsid w:val="007D44D7"/>
    <w:rsid w:val="007D621A"/>
    <w:rsid w:val="007E058A"/>
    <w:rsid w:val="007E2887"/>
    <w:rsid w:val="007E39F1"/>
    <w:rsid w:val="007E4A2B"/>
    <w:rsid w:val="007E5278"/>
    <w:rsid w:val="007E749C"/>
    <w:rsid w:val="007F0258"/>
    <w:rsid w:val="007F1B5C"/>
    <w:rsid w:val="0080095A"/>
    <w:rsid w:val="00801257"/>
    <w:rsid w:val="00803609"/>
    <w:rsid w:val="00803B0A"/>
    <w:rsid w:val="008040E9"/>
    <w:rsid w:val="00804819"/>
    <w:rsid w:val="00804DED"/>
    <w:rsid w:val="00805B96"/>
    <w:rsid w:val="0080628B"/>
    <w:rsid w:val="008105BE"/>
    <w:rsid w:val="008107FC"/>
    <w:rsid w:val="00811569"/>
    <w:rsid w:val="008115A5"/>
    <w:rsid w:val="00811D46"/>
    <w:rsid w:val="0081415D"/>
    <w:rsid w:val="00817C20"/>
    <w:rsid w:val="00820229"/>
    <w:rsid w:val="00822448"/>
    <w:rsid w:val="00822ABE"/>
    <w:rsid w:val="00823157"/>
    <w:rsid w:val="008244D1"/>
    <w:rsid w:val="00825F14"/>
    <w:rsid w:val="00826391"/>
    <w:rsid w:val="00827F51"/>
    <w:rsid w:val="0083104E"/>
    <w:rsid w:val="0083181E"/>
    <w:rsid w:val="008336CB"/>
    <w:rsid w:val="008343BE"/>
    <w:rsid w:val="00835D7F"/>
    <w:rsid w:val="00836535"/>
    <w:rsid w:val="00837F28"/>
    <w:rsid w:val="00840FB4"/>
    <w:rsid w:val="008410B2"/>
    <w:rsid w:val="00841D56"/>
    <w:rsid w:val="00841F63"/>
    <w:rsid w:val="008422FA"/>
    <w:rsid w:val="0084299C"/>
    <w:rsid w:val="00842E41"/>
    <w:rsid w:val="00846B53"/>
    <w:rsid w:val="008500A0"/>
    <w:rsid w:val="0085068B"/>
    <w:rsid w:val="008524E5"/>
    <w:rsid w:val="0085351C"/>
    <w:rsid w:val="0085380C"/>
    <w:rsid w:val="0085435A"/>
    <w:rsid w:val="008549CA"/>
    <w:rsid w:val="008556C3"/>
    <w:rsid w:val="0085687C"/>
    <w:rsid w:val="0086387C"/>
    <w:rsid w:val="00866681"/>
    <w:rsid w:val="008706C5"/>
    <w:rsid w:val="0087168C"/>
    <w:rsid w:val="00873707"/>
    <w:rsid w:val="00874B20"/>
    <w:rsid w:val="008757C6"/>
    <w:rsid w:val="008763E1"/>
    <w:rsid w:val="0087775C"/>
    <w:rsid w:val="008777A2"/>
    <w:rsid w:val="00877C1D"/>
    <w:rsid w:val="00877EC8"/>
    <w:rsid w:val="00880F36"/>
    <w:rsid w:val="00885220"/>
    <w:rsid w:val="00885530"/>
    <w:rsid w:val="00885BAD"/>
    <w:rsid w:val="0088743B"/>
    <w:rsid w:val="0089025B"/>
    <w:rsid w:val="008910D1"/>
    <w:rsid w:val="0089296C"/>
    <w:rsid w:val="008960E8"/>
    <w:rsid w:val="00896ABD"/>
    <w:rsid w:val="00896F4C"/>
    <w:rsid w:val="00897AB6"/>
    <w:rsid w:val="008A3380"/>
    <w:rsid w:val="008A3640"/>
    <w:rsid w:val="008A4F71"/>
    <w:rsid w:val="008A7A9C"/>
    <w:rsid w:val="008B01D5"/>
    <w:rsid w:val="008B30E0"/>
    <w:rsid w:val="008B3F2D"/>
    <w:rsid w:val="008B48D5"/>
    <w:rsid w:val="008B5218"/>
    <w:rsid w:val="008B570C"/>
    <w:rsid w:val="008B6E6C"/>
    <w:rsid w:val="008B7102"/>
    <w:rsid w:val="008C0044"/>
    <w:rsid w:val="008C3B7D"/>
    <w:rsid w:val="008C7CC3"/>
    <w:rsid w:val="008D0693"/>
    <w:rsid w:val="008D0F90"/>
    <w:rsid w:val="008D1661"/>
    <w:rsid w:val="008D3715"/>
    <w:rsid w:val="008D5465"/>
    <w:rsid w:val="008D5E61"/>
    <w:rsid w:val="008D7EB7"/>
    <w:rsid w:val="008D7EC5"/>
    <w:rsid w:val="008E3684"/>
    <w:rsid w:val="008E4C3E"/>
    <w:rsid w:val="008E57F5"/>
    <w:rsid w:val="008E6D4F"/>
    <w:rsid w:val="008E7606"/>
    <w:rsid w:val="008F1CB4"/>
    <w:rsid w:val="008F1DAA"/>
    <w:rsid w:val="008F3EBD"/>
    <w:rsid w:val="008F60B2"/>
    <w:rsid w:val="008F7C41"/>
    <w:rsid w:val="009031E2"/>
    <w:rsid w:val="00903A88"/>
    <w:rsid w:val="009073A4"/>
    <w:rsid w:val="00907E05"/>
    <w:rsid w:val="009118FF"/>
    <w:rsid w:val="009119CC"/>
    <w:rsid w:val="0091276C"/>
    <w:rsid w:val="0091319E"/>
    <w:rsid w:val="00914815"/>
    <w:rsid w:val="009153C9"/>
    <w:rsid w:val="009165AC"/>
    <w:rsid w:val="00916FFC"/>
    <w:rsid w:val="009178B1"/>
    <w:rsid w:val="0092053F"/>
    <w:rsid w:val="00921608"/>
    <w:rsid w:val="00921E22"/>
    <w:rsid w:val="00921E6C"/>
    <w:rsid w:val="0092340A"/>
    <w:rsid w:val="009313D9"/>
    <w:rsid w:val="009349BF"/>
    <w:rsid w:val="00935B7F"/>
    <w:rsid w:val="00935E70"/>
    <w:rsid w:val="00941293"/>
    <w:rsid w:val="009422FD"/>
    <w:rsid w:val="00946372"/>
    <w:rsid w:val="00950C17"/>
    <w:rsid w:val="00951FAF"/>
    <w:rsid w:val="009530F7"/>
    <w:rsid w:val="00954740"/>
    <w:rsid w:val="00954D32"/>
    <w:rsid w:val="00955AE5"/>
    <w:rsid w:val="00962E71"/>
    <w:rsid w:val="00963ABC"/>
    <w:rsid w:val="00965D21"/>
    <w:rsid w:val="00967764"/>
    <w:rsid w:val="00970B0E"/>
    <w:rsid w:val="00970BB9"/>
    <w:rsid w:val="009726EE"/>
    <w:rsid w:val="00972CDE"/>
    <w:rsid w:val="009733DD"/>
    <w:rsid w:val="00975573"/>
    <w:rsid w:val="00976D03"/>
    <w:rsid w:val="00977B30"/>
    <w:rsid w:val="00980D07"/>
    <w:rsid w:val="00982F41"/>
    <w:rsid w:val="00985090"/>
    <w:rsid w:val="009858D8"/>
    <w:rsid w:val="00987710"/>
    <w:rsid w:val="009904AB"/>
    <w:rsid w:val="00991FCB"/>
    <w:rsid w:val="00995688"/>
    <w:rsid w:val="009958A6"/>
    <w:rsid w:val="00995A0D"/>
    <w:rsid w:val="00995CAD"/>
    <w:rsid w:val="009963D9"/>
    <w:rsid w:val="00996456"/>
    <w:rsid w:val="00997F22"/>
    <w:rsid w:val="009A04F5"/>
    <w:rsid w:val="009A08D5"/>
    <w:rsid w:val="009A15EF"/>
    <w:rsid w:val="009A1D32"/>
    <w:rsid w:val="009A38A5"/>
    <w:rsid w:val="009A5B73"/>
    <w:rsid w:val="009B014F"/>
    <w:rsid w:val="009B118B"/>
    <w:rsid w:val="009B1737"/>
    <w:rsid w:val="009B3D4B"/>
    <w:rsid w:val="009B5B99"/>
    <w:rsid w:val="009B6BE9"/>
    <w:rsid w:val="009B6EFC"/>
    <w:rsid w:val="009C1CC3"/>
    <w:rsid w:val="009C1FD0"/>
    <w:rsid w:val="009C2931"/>
    <w:rsid w:val="009C2DF8"/>
    <w:rsid w:val="009C31BF"/>
    <w:rsid w:val="009C3666"/>
    <w:rsid w:val="009C68B7"/>
    <w:rsid w:val="009C7744"/>
    <w:rsid w:val="009D0834"/>
    <w:rsid w:val="009D0A1E"/>
    <w:rsid w:val="009D1729"/>
    <w:rsid w:val="009D1C69"/>
    <w:rsid w:val="009D2AE3"/>
    <w:rsid w:val="009D2E57"/>
    <w:rsid w:val="009D3102"/>
    <w:rsid w:val="009D52BC"/>
    <w:rsid w:val="009D6E96"/>
    <w:rsid w:val="009D71DF"/>
    <w:rsid w:val="009D748F"/>
    <w:rsid w:val="009D7D0A"/>
    <w:rsid w:val="009E09D9"/>
    <w:rsid w:val="009E18E6"/>
    <w:rsid w:val="009E1E21"/>
    <w:rsid w:val="009F01B1"/>
    <w:rsid w:val="009F0DBB"/>
    <w:rsid w:val="009F3887"/>
    <w:rsid w:val="009F4268"/>
    <w:rsid w:val="009F4327"/>
    <w:rsid w:val="009F4AC5"/>
    <w:rsid w:val="009F659A"/>
    <w:rsid w:val="009F732B"/>
    <w:rsid w:val="00A00DD1"/>
    <w:rsid w:val="00A00EBB"/>
    <w:rsid w:val="00A01FE0"/>
    <w:rsid w:val="00A02929"/>
    <w:rsid w:val="00A06945"/>
    <w:rsid w:val="00A07E27"/>
    <w:rsid w:val="00A10656"/>
    <w:rsid w:val="00A108FD"/>
    <w:rsid w:val="00A113C0"/>
    <w:rsid w:val="00A11CE4"/>
    <w:rsid w:val="00A1225D"/>
    <w:rsid w:val="00A12FA6"/>
    <w:rsid w:val="00A1339B"/>
    <w:rsid w:val="00A143F3"/>
    <w:rsid w:val="00A14ABA"/>
    <w:rsid w:val="00A16031"/>
    <w:rsid w:val="00A16864"/>
    <w:rsid w:val="00A20634"/>
    <w:rsid w:val="00A225E0"/>
    <w:rsid w:val="00A2362C"/>
    <w:rsid w:val="00A24CB6"/>
    <w:rsid w:val="00A26CD2"/>
    <w:rsid w:val="00A27667"/>
    <w:rsid w:val="00A319D2"/>
    <w:rsid w:val="00A3251B"/>
    <w:rsid w:val="00A32979"/>
    <w:rsid w:val="00A34A3A"/>
    <w:rsid w:val="00A34A67"/>
    <w:rsid w:val="00A34ED4"/>
    <w:rsid w:val="00A37462"/>
    <w:rsid w:val="00A37DB3"/>
    <w:rsid w:val="00A37F81"/>
    <w:rsid w:val="00A43EF2"/>
    <w:rsid w:val="00A44AD6"/>
    <w:rsid w:val="00A44DDF"/>
    <w:rsid w:val="00A459E1"/>
    <w:rsid w:val="00A46AC4"/>
    <w:rsid w:val="00A52296"/>
    <w:rsid w:val="00A54969"/>
    <w:rsid w:val="00A55661"/>
    <w:rsid w:val="00A57B6B"/>
    <w:rsid w:val="00A60CC9"/>
    <w:rsid w:val="00A61B70"/>
    <w:rsid w:val="00A61FA8"/>
    <w:rsid w:val="00A6253F"/>
    <w:rsid w:val="00A627BE"/>
    <w:rsid w:val="00A637F4"/>
    <w:rsid w:val="00A64DF2"/>
    <w:rsid w:val="00A65485"/>
    <w:rsid w:val="00A6698E"/>
    <w:rsid w:val="00A66E05"/>
    <w:rsid w:val="00A67306"/>
    <w:rsid w:val="00A70753"/>
    <w:rsid w:val="00A712D2"/>
    <w:rsid w:val="00A730D0"/>
    <w:rsid w:val="00A75240"/>
    <w:rsid w:val="00A767F7"/>
    <w:rsid w:val="00A82C8A"/>
    <w:rsid w:val="00A8346B"/>
    <w:rsid w:val="00A852FF"/>
    <w:rsid w:val="00A87337"/>
    <w:rsid w:val="00A90C97"/>
    <w:rsid w:val="00A91E54"/>
    <w:rsid w:val="00A92DDC"/>
    <w:rsid w:val="00A93D78"/>
    <w:rsid w:val="00A947D3"/>
    <w:rsid w:val="00A94D8C"/>
    <w:rsid w:val="00A960C8"/>
    <w:rsid w:val="00A96604"/>
    <w:rsid w:val="00AA03DF"/>
    <w:rsid w:val="00AA11ED"/>
    <w:rsid w:val="00AA1B4F"/>
    <w:rsid w:val="00AA21D8"/>
    <w:rsid w:val="00AA271A"/>
    <w:rsid w:val="00AA2B91"/>
    <w:rsid w:val="00AA3270"/>
    <w:rsid w:val="00AA3478"/>
    <w:rsid w:val="00AA54F3"/>
    <w:rsid w:val="00AA58CA"/>
    <w:rsid w:val="00AA6B43"/>
    <w:rsid w:val="00AA720D"/>
    <w:rsid w:val="00AA7320"/>
    <w:rsid w:val="00AB0C87"/>
    <w:rsid w:val="00AB367A"/>
    <w:rsid w:val="00AC01D1"/>
    <w:rsid w:val="00AC0AB2"/>
    <w:rsid w:val="00AC0E9F"/>
    <w:rsid w:val="00AC0F3F"/>
    <w:rsid w:val="00AC343C"/>
    <w:rsid w:val="00AC52A5"/>
    <w:rsid w:val="00AC5801"/>
    <w:rsid w:val="00AC671E"/>
    <w:rsid w:val="00AC6EFD"/>
    <w:rsid w:val="00AC7151"/>
    <w:rsid w:val="00AC715F"/>
    <w:rsid w:val="00AD4591"/>
    <w:rsid w:val="00AD460A"/>
    <w:rsid w:val="00AD6A05"/>
    <w:rsid w:val="00AD7554"/>
    <w:rsid w:val="00AE118B"/>
    <w:rsid w:val="00AE272B"/>
    <w:rsid w:val="00AE3E3A"/>
    <w:rsid w:val="00AE69D5"/>
    <w:rsid w:val="00AE77B4"/>
    <w:rsid w:val="00AE7982"/>
    <w:rsid w:val="00AE7C1A"/>
    <w:rsid w:val="00AE7DF8"/>
    <w:rsid w:val="00AF0D9C"/>
    <w:rsid w:val="00AF13AB"/>
    <w:rsid w:val="00AF1D36"/>
    <w:rsid w:val="00AF280B"/>
    <w:rsid w:val="00AF5F75"/>
    <w:rsid w:val="00AF6001"/>
    <w:rsid w:val="00AF6F0E"/>
    <w:rsid w:val="00B01245"/>
    <w:rsid w:val="00B01A16"/>
    <w:rsid w:val="00B025BA"/>
    <w:rsid w:val="00B03306"/>
    <w:rsid w:val="00B03ED4"/>
    <w:rsid w:val="00B05A7C"/>
    <w:rsid w:val="00B07F45"/>
    <w:rsid w:val="00B1021A"/>
    <w:rsid w:val="00B12528"/>
    <w:rsid w:val="00B1481A"/>
    <w:rsid w:val="00B15A1F"/>
    <w:rsid w:val="00B15FE9"/>
    <w:rsid w:val="00B2148A"/>
    <w:rsid w:val="00B220C2"/>
    <w:rsid w:val="00B2572D"/>
    <w:rsid w:val="00B25B32"/>
    <w:rsid w:val="00B31439"/>
    <w:rsid w:val="00B32616"/>
    <w:rsid w:val="00B32A74"/>
    <w:rsid w:val="00B3685F"/>
    <w:rsid w:val="00B36C42"/>
    <w:rsid w:val="00B377FC"/>
    <w:rsid w:val="00B407AD"/>
    <w:rsid w:val="00B42A4C"/>
    <w:rsid w:val="00B42EA7"/>
    <w:rsid w:val="00B51845"/>
    <w:rsid w:val="00B51923"/>
    <w:rsid w:val="00B51C5E"/>
    <w:rsid w:val="00B5337C"/>
    <w:rsid w:val="00B53FDE"/>
    <w:rsid w:val="00B56397"/>
    <w:rsid w:val="00B571DA"/>
    <w:rsid w:val="00B57721"/>
    <w:rsid w:val="00B6027B"/>
    <w:rsid w:val="00B636C8"/>
    <w:rsid w:val="00B65EDB"/>
    <w:rsid w:val="00B676F0"/>
    <w:rsid w:val="00B67AFF"/>
    <w:rsid w:val="00B67F65"/>
    <w:rsid w:val="00B70B59"/>
    <w:rsid w:val="00B70ECB"/>
    <w:rsid w:val="00B72142"/>
    <w:rsid w:val="00B72483"/>
    <w:rsid w:val="00B73657"/>
    <w:rsid w:val="00B739B3"/>
    <w:rsid w:val="00B7478F"/>
    <w:rsid w:val="00B74EDD"/>
    <w:rsid w:val="00B7500E"/>
    <w:rsid w:val="00B81B15"/>
    <w:rsid w:val="00B83140"/>
    <w:rsid w:val="00B86F97"/>
    <w:rsid w:val="00B873F9"/>
    <w:rsid w:val="00B8773D"/>
    <w:rsid w:val="00B9078B"/>
    <w:rsid w:val="00B915AE"/>
    <w:rsid w:val="00B9218C"/>
    <w:rsid w:val="00B93F56"/>
    <w:rsid w:val="00BA125F"/>
    <w:rsid w:val="00BA1735"/>
    <w:rsid w:val="00BA19FA"/>
    <w:rsid w:val="00BA2003"/>
    <w:rsid w:val="00BA2622"/>
    <w:rsid w:val="00BA4288"/>
    <w:rsid w:val="00BA6389"/>
    <w:rsid w:val="00BA705D"/>
    <w:rsid w:val="00BB0902"/>
    <w:rsid w:val="00BB0DC4"/>
    <w:rsid w:val="00BB1F9C"/>
    <w:rsid w:val="00BB48E5"/>
    <w:rsid w:val="00BB5607"/>
    <w:rsid w:val="00BB5ACA"/>
    <w:rsid w:val="00BB627F"/>
    <w:rsid w:val="00BC0C17"/>
    <w:rsid w:val="00BC2BE0"/>
    <w:rsid w:val="00BC34C5"/>
    <w:rsid w:val="00BC3823"/>
    <w:rsid w:val="00BC5841"/>
    <w:rsid w:val="00BD0955"/>
    <w:rsid w:val="00BD0F49"/>
    <w:rsid w:val="00BD2EF0"/>
    <w:rsid w:val="00BD39B9"/>
    <w:rsid w:val="00BD52BA"/>
    <w:rsid w:val="00BD5A0B"/>
    <w:rsid w:val="00BD60B4"/>
    <w:rsid w:val="00BD796B"/>
    <w:rsid w:val="00BE40C0"/>
    <w:rsid w:val="00BE5F4A"/>
    <w:rsid w:val="00BE7AEF"/>
    <w:rsid w:val="00BF09B0"/>
    <w:rsid w:val="00BF1544"/>
    <w:rsid w:val="00BF1B53"/>
    <w:rsid w:val="00BF201D"/>
    <w:rsid w:val="00BF246D"/>
    <w:rsid w:val="00BF2682"/>
    <w:rsid w:val="00BF2789"/>
    <w:rsid w:val="00BF42F5"/>
    <w:rsid w:val="00BF75B7"/>
    <w:rsid w:val="00C003A4"/>
    <w:rsid w:val="00C06F06"/>
    <w:rsid w:val="00C10B65"/>
    <w:rsid w:val="00C13DB8"/>
    <w:rsid w:val="00C13F4C"/>
    <w:rsid w:val="00C1703F"/>
    <w:rsid w:val="00C17B41"/>
    <w:rsid w:val="00C20FAD"/>
    <w:rsid w:val="00C2375F"/>
    <w:rsid w:val="00C23CE1"/>
    <w:rsid w:val="00C247CB"/>
    <w:rsid w:val="00C26A46"/>
    <w:rsid w:val="00C31947"/>
    <w:rsid w:val="00C32E66"/>
    <w:rsid w:val="00C331F5"/>
    <w:rsid w:val="00C3355F"/>
    <w:rsid w:val="00C33A04"/>
    <w:rsid w:val="00C3569A"/>
    <w:rsid w:val="00C35B80"/>
    <w:rsid w:val="00C4309A"/>
    <w:rsid w:val="00C43718"/>
    <w:rsid w:val="00C43F48"/>
    <w:rsid w:val="00C448FF"/>
    <w:rsid w:val="00C45E57"/>
    <w:rsid w:val="00C4674A"/>
    <w:rsid w:val="00C46BEC"/>
    <w:rsid w:val="00C50D7A"/>
    <w:rsid w:val="00C511C7"/>
    <w:rsid w:val="00C52F29"/>
    <w:rsid w:val="00C5582B"/>
    <w:rsid w:val="00C56CE6"/>
    <w:rsid w:val="00C5745F"/>
    <w:rsid w:val="00C5775A"/>
    <w:rsid w:val="00C60005"/>
    <w:rsid w:val="00C614CD"/>
    <w:rsid w:val="00C61A95"/>
    <w:rsid w:val="00C61A98"/>
    <w:rsid w:val="00C63201"/>
    <w:rsid w:val="00C633D3"/>
    <w:rsid w:val="00C648C1"/>
    <w:rsid w:val="00C64E62"/>
    <w:rsid w:val="00C651D5"/>
    <w:rsid w:val="00C65CCC"/>
    <w:rsid w:val="00C65EC3"/>
    <w:rsid w:val="00C6618F"/>
    <w:rsid w:val="00C66604"/>
    <w:rsid w:val="00C7222A"/>
    <w:rsid w:val="00C72401"/>
    <w:rsid w:val="00C74EA6"/>
    <w:rsid w:val="00C7618F"/>
    <w:rsid w:val="00C765A9"/>
    <w:rsid w:val="00C805F2"/>
    <w:rsid w:val="00C81157"/>
    <w:rsid w:val="00C8162D"/>
    <w:rsid w:val="00C830BB"/>
    <w:rsid w:val="00C83A0B"/>
    <w:rsid w:val="00C842D0"/>
    <w:rsid w:val="00C84ED1"/>
    <w:rsid w:val="00C85067"/>
    <w:rsid w:val="00C863CC"/>
    <w:rsid w:val="00C868F8"/>
    <w:rsid w:val="00C8705C"/>
    <w:rsid w:val="00C9038F"/>
    <w:rsid w:val="00C92AAB"/>
    <w:rsid w:val="00C952BE"/>
    <w:rsid w:val="00C95D4C"/>
    <w:rsid w:val="00C9637F"/>
    <w:rsid w:val="00C9708A"/>
    <w:rsid w:val="00CA2435"/>
    <w:rsid w:val="00CA4068"/>
    <w:rsid w:val="00CA54AA"/>
    <w:rsid w:val="00CA5999"/>
    <w:rsid w:val="00CA5D48"/>
    <w:rsid w:val="00CA67F4"/>
    <w:rsid w:val="00CA6941"/>
    <w:rsid w:val="00CB17DB"/>
    <w:rsid w:val="00CB1F55"/>
    <w:rsid w:val="00CB29A1"/>
    <w:rsid w:val="00CB37F8"/>
    <w:rsid w:val="00CB4104"/>
    <w:rsid w:val="00CB7DC3"/>
    <w:rsid w:val="00CC0425"/>
    <w:rsid w:val="00CC1D93"/>
    <w:rsid w:val="00CC4986"/>
    <w:rsid w:val="00CC5BE1"/>
    <w:rsid w:val="00CC75A2"/>
    <w:rsid w:val="00CC7A18"/>
    <w:rsid w:val="00CD0E2F"/>
    <w:rsid w:val="00CD1D49"/>
    <w:rsid w:val="00CD2F20"/>
    <w:rsid w:val="00CD505C"/>
    <w:rsid w:val="00CD6B20"/>
    <w:rsid w:val="00CE107E"/>
    <w:rsid w:val="00CE11EB"/>
    <w:rsid w:val="00CE1339"/>
    <w:rsid w:val="00CE1D24"/>
    <w:rsid w:val="00CE25D5"/>
    <w:rsid w:val="00CE2CC7"/>
    <w:rsid w:val="00CE3D18"/>
    <w:rsid w:val="00CE61CC"/>
    <w:rsid w:val="00CE6E42"/>
    <w:rsid w:val="00CE77D6"/>
    <w:rsid w:val="00CE7A2E"/>
    <w:rsid w:val="00CF20B7"/>
    <w:rsid w:val="00CF2A0F"/>
    <w:rsid w:val="00CF3D91"/>
    <w:rsid w:val="00CF4E40"/>
    <w:rsid w:val="00CF623C"/>
    <w:rsid w:val="00CF6692"/>
    <w:rsid w:val="00CF7441"/>
    <w:rsid w:val="00D0054F"/>
    <w:rsid w:val="00D0088E"/>
    <w:rsid w:val="00D00D16"/>
    <w:rsid w:val="00D0360D"/>
    <w:rsid w:val="00D03C6C"/>
    <w:rsid w:val="00D03E6E"/>
    <w:rsid w:val="00D040FA"/>
    <w:rsid w:val="00D04760"/>
    <w:rsid w:val="00D04A95"/>
    <w:rsid w:val="00D04E4B"/>
    <w:rsid w:val="00D06288"/>
    <w:rsid w:val="00D068C7"/>
    <w:rsid w:val="00D128A4"/>
    <w:rsid w:val="00D147C8"/>
    <w:rsid w:val="00D15131"/>
    <w:rsid w:val="00D16FA2"/>
    <w:rsid w:val="00D20954"/>
    <w:rsid w:val="00D21C39"/>
    <w:rsid w:val="00D21FC6"/>
    <w:rsid w:val="00D2243A"/>
    <w:rsid w:val="00D24183"/>
    <w:rsid w:val="00D24A73"/>
    <w:rsid w:val="00D25204"/>
    <w:rsid w:val="00D33393"/>
    <w:rsid w:val="00D33D36"/>
    <w:rsid w:val="00D34D94"/>
    <w:rsid w:val="00D3654C"/>
    <w:rsid w:val="00D409E2"/>
    <w:rsid w:val="00D40E13"/>
    <w:rsid w:val="00D427D7"/>
    <w:rsid w:val="00D428DD"/>
    <w:rsid w:val="00D439C5"/>
    <w:rsid w:val="00D44E62"/>
    <w:rsid w:val="00D45B2B"/>
    <w:rsid w:val="00D47D84"/>
    <w:rsid w:val="00D51570"/>
    <w:rsid w:val="00D519A6"/>
    <w:rsid w:val="00D52867"/>
    <w:rsid w:val="00D556AD"/>
    <w:rsid w:val="00D57161"/>
    <w:rsid w:val="00D60381"/>
    <w:rsid w:val="00D616DE"/>
    <w:rsid w:val="00D62201"/>
    <w:rsid w:val="00D651D1"/>
    <w:rsid w:val="00D678A1"/>
    <w:rsid w:val="00D717BB"/>
    <w:rsid w:val="00D721E0"/>
    <w:rsid w:val="00D7226B"/>
    <w:rsid w:val="00D72707"/>
    <w:rsid w:val="00D75A9C"/>
    <w:rsid w:val="00D77EAE"/>
    <w:rsid w:val="00D829C8"/>
    <w:rsid w:val="00D85B69"/>
    <w:rsid w:val="00D86627"/>
    <w:rsid w:val="00D86AC0"/>
    <w:rsid w:val="00D870D8"/>
    <w:rsid w:val="00D875B4"/>
    <w:rsid w:val="00D90871"/>
    <w:rsid w:val="00D9155F"/>
    <w:rsid w:val="00D91622"/>
    <w:rsid w:val="00D9403F"/>
    <w:rsid w:val="00D946A2"/>
    <w:rsid w:val="00D94860"/>
    <w:rsid w:val="00D959B4"/>
    <w:rsid w:val="00DA44DE"/>
    <w:rsid w:val="00DA5F63"/>
    <w:rsid w:val="00DB620A"/>
    <w:rsid w:val="00DB6651"/>
    <w:rsid w:val="00DC3832"/>
    <w:rsid w:val="00DC60B6"/>
    <w:rsid w:val="00DC76A9"/>
    <w:rsid w:val="00DC7A51"/>
    <w:rsid w:val="00DD32F3"/>
    <w:rsid w:val="00DD3773"/>
    <w:rsid w:val="00DD3B1E"/>
    <w:rsid w:val="00DD77C5"/>
    <w:rsid w:val="00DE0FEE"/>
    <w:rsid w:val="00DE328A"/>
    <w:rsid w:val="00DE5B5F"/>
    <w:rsid w:val="00DE7386"/>
    <w:rsid w:val="00DF07CD"/>
    <w:rsid w:val="00DF0C31"/>
    <w:rsid w:val="00DF3D44"/>
    <w:rsid w:val="00DF43F2"/>
    <w:rsid w:val="00DF614E"/>
    <w:rsid w:val="00E00696"/>
    <w:rsid w:val="00E01EEE"/>
    <w:rsid w:val="00E03651"/>
    <w:rsid w:val="00E03808"/>
    <w:rsid w:val="00E055D3"/>
    <w:rsid w:val="00E060C2"/>
    <w:rsid w:val="00E06324"/>
    <w:rsid w:val="00E07B81"/>
    <w:rsid w:val="00E10030"/>
    <w:rsid w:val="00E10AFD"/>
    <w:rsid w:val="00E11CC1"/>
    <w:rsid w:val="00E12B11"/>
    <w:rsid w:val="00E12FB0"/>
    <w:rsid w:val="00E14814"/>
    <w:rsid w:val="00E1591B"/>
    <w:rsid w:val="00E165CB"/>
    <w:rsid w:val="00E16A50"/>
    <w:rsid w:val="00E17AF6"/>
    <w:rsid w:val="00E249D5"/>
    <w:rsid w:val="00E25017"/>
    <w:rsid w:val="00E26887"/>
    <w:rsid w:val="00E26F73"/>
    <w:rsid w:val="00E30A34"/>
    <w:rsid w:val="00E33C68"/>
    <w:rsid w:val="00E34D21"/>
    <w:rsid w:val="00E34EEB"/>
    <w:rsid w:val="00E35ABB"/>
    <w:rsid w:val="00E3687C"/>
    <w:rsid w:val="00E37C62"/>
    <w:rsid w:val="00E4150A"/>
    <w:rsid w:val="00E41C99"/>
    <w:rsid w:val="00E44E02"/>
    <w:rsid w:val="00E44EB9"/>
    <w:rsid w:val="00E4551B"/>
    <w:rsid w:val="00E45AA0"/>
    <w:rsid w:val="00E45BDC"/>
    <w:rsid w:val="00E46358"/>
    <w:rsid w:val="00E471DC"/>
    <w:rsid w:val="00E50D40"/>
    <w:rsid w:val="00E50E7F"/>
    <w:rsid w:val="00E50EB4"/>
    <w:rsid w:val="00E532FC"/>
    <w:rsid w:val="00E559B4"/>
    <w:rsid w:val="00E55BB0"/>
    <w:rsid w:val="00E56AB1"/>
    <w:rsid w:val="00E609E5"/>
    <w:rsid w:val="00E60F27"/>
    <w:rsid w:val="00E64D93"/>
    <w:rsid w:val="00E6523D"/>
    <w:rsid w:val="00E656F0"/>
    <w:rsid w:val="00E65EDB"/>
    <w:rsid w:val="00E66024"/>
    <w:rsid w:val="00E66927"/>
    <w:rsid w:val="00E677B8"/>
    <w:rsid w:val="00E67FA1"/>
    <w:rsid w:val="00E70003"/>
    <w:rsid w:val="00E71E60"/>
    <w:rsid w:val="00E7387D"/>
    <w:rsid w:val="00E73D53"/>
    <w:rsid w:val="00E75111"/>
    <w:rsid w:val="00E76D6F"/>
    <w:rsid w:val="00E77296"/>
    <w:rsid w:val="00E773D6"/>
    <w:rsid w:val="00E839C9"/>
    <w:rsid w:val="00E83A02"/>
    <w:rsid w:val="00E86606"/>
    <w:rsid w:val="00E87527"/>
    <w:rsid w:val="00E87EF7"/>
    <w:rsid w:val="00E93763"/>
    <w:rsid w:val="00E95D07"/>
    <w:rsid w:val="00E95F88"/>
    <w:rsid w:val="00E96C4C"/>
    <w:rsid w:val="00E97A15"/>
    <w:rsid w:val="00EA2AAE"/>
    <w:rsid w:val="00EA2EC0"/>
    <w:rsid w:val="00EA427A"/>
    <w:rsid w:val="00EA5E6B"/>
    <w:rsid w:val="00EA723B"/>
    <w:rsid w:val="00EB0F1B"/>
    <w:rsid w:val="00EB321D"/>
    <w:rsid w:val="00EB4FD3"/>
    <w:rsid w:val="00EB6350"/>
    <w:rsid w:val="00EB687A"/>
    <w:rsid w:val="00EC068A"/>
    <w:rsid w:val="00EC2773"/>
    <w:rsid w:val="00EC2F62"/>
    <w:rsid w:val="00EC62EB"/>
    <w:rsid w:val="00EC6E9F"/>
    <w:rsid w:val="00EC743D"/>
    <w:rsid w:val="00EC7ECA"/>
    <w:rsid w:val="00ED2ED1"/>
    <w:rsid w:val="00ED44F0"/>
    <w:rsid w:val="00ED4B33"/>
    <w:rsid w:val="00ED57E2"/>
    <w:rsid w:val="00ED5993"/>
    <w:rsid w:val="00ED605C"/>
    <w:rsid w:val="00ED7018"/>
    <w:rsid w:val="00ED7DD6"/>
    <w:rsid w:val="00EE060B"/>
    <w:rsid w:val="00EE15A1"/>
    <w:rsid w:val="00EE2A7C"/>
    <w:rsid w:val="00EE2C42"/>
    <w:rsid w:val="00EE341B"/>
    <w:rsid w:val="00EE4453"/>
    <w:rsid w:val="00EE5C0D"/>
    <w:rsid w:val="00EE5FCE"/>
    <w:rsid w:val="00EE6BBD"/>
    <w:rsid w:val="00EE6E1E"/>
    <w:rsid w:val="00EE705F"/>
    <w:rsid w:val="00EF0933"/>
    <w:rsid w:val="00EF1462"/>
    <w:rsid w:val="00EF52AB"/>
    <w:rsid w:val="00EF54FD"/>
    <w:rsid w:val="00EF5719"/>
    <w:rsid w:val="00F007EB"/>
    <w:rsid w:val="00F009E9"/>
    <w:rsid w:val="00F03E32"/>
    <w:rsid w:val="00F04D7A"/>
    <w:rsid w:val="00F055D0"/>
    <w:rsid w:val="00F059D2"/>
    <w:rsid w:val="00F07AD7"/>
    <w:rsid w:val="00F07F0D"/>
    <w:rsid w:val="00F11E00"/>
    <w:rsid w:val="00F11FB8"/>
    <w:rsid w:val="00F13112"/>
    <w:rsid w:val="00F1312B"/>
    <w:rsid w:val="00F142D5"/>
    <w:rsid w:val="00F16FE6"/>
    <w:rsid w:val="00F238BD"/>
    <w:rsid w:val="00F24992"/>
    <w:rsid w:val="00F258BB"/>
    <w:rsid w:val="00F2707B"/>
    <w:rsid w:val="00F32F2F"/>
    <w:rsid w:val="00F33F3F"/>
    <w:rsid w:val="00F35BDD"/>
    <w:rsid w:val="00F35EF0"/>
    <w:rsid w:val="00F3781F"/>
    <w:rsid w:val="00F37C79"/>
    <w:rsid w:val="00F403FD"/>
    <w:rsid w:val="00F416C5"/>
    <w:rsid w:val="00F41E72"/>
    <w:rsid w:val="00F45BDF"/>
    <w:rsid w:val="00F4603E"/>
    <w:rsid w:val="00F4778E"/>
    <w:rsid w:val="00F50300"/>
    <w:rsid w:val="00F533A2"/>
    <w:rsid w:val="00F53F74"/>
    <w:rsid w:val="00F5414B"/>
    <w:rsid w:val="00F56E39"/>
    <w:rsid w:val="00F623E9"/>
    <w:rsid w:val="00F62BFC"/>
    <w:rsid w:val="00F63951"/>
    <w:rsid w:val="00F63C86"/>
    <w:rsid w:val="00F6622F"/>
    <w:rsid w:val="00F73ABB"/>
    <w:rsid w:val="00F766BE"/>
    <w:rsid w:val="00F77EB9"/>
    <w:rsid w:val="00F80635"/>
    <w:rsid w:val="00F809AC"/>
    <w:rsid w:val="00F8115F"/>
    <w:rsid w:val="00F815D1"/>
    <w:rsid w:val="00F81E7E"/>
    <w:rsid w:val="00F81F0F"/>
    <w:rsid w:val="00F825F4"/>
    <w:rsid w:val="00F92AA1"/>
    <w:rsid w:val="00F932DE"/>
    <w:rsid w:val="00F963DD"/>
    <w:rsid w:val="00F9641A"/>
    <w:rsid w:val="00F97004"/>
    <w:rsid w:val="00FA000B"/>
    <w:rsid w:val="00FA02EC"/>
    <w:rsid w:val="00FA15EC"/>
    <w:rsid w:val="00FA2045"/>
    <w:rsid w:val="00FA2BDB"/>
    <w:rsid w:val="00FA7A66"/>
    <w:rsid w:val="00FB1AA9"/>
    <w:rsid w:val="00FB4B5A"/>
    <w:rsid w:val="00FB5963"/>
    <w:rsid w:val="00FB5DAA"/>
    <w:rsid w:val="00FC04B9"/>
    <w:rsid w:val="00FC161A"/>
    <w:rsid w:val="00FC23D5"/>
    <w:rsid w:val="00FC368B"/>
    <w:rsid w:val="00FC4337"/>
    <w:rsid w:val="00FC4C1A"/>
    <w:rsid w:val="00FC5F5A"/>
    <w:rsid w:val="00FC628F"/>
    <w:rsid w:val="00FC6468"/>
    <w:rsid w:val="00FC6841"/>
    <w:rsid w:val="00FC6D49"/>
    <w:rsid w:val="00FD4580"/>
    <w:rsid w:val="00FD4922"/>
    <w:rsid w:val="00FD5576"/>
    <w:rsid w:val="00FD564D"/>
    <w:rsid w:val="00FD6461"/>
    <w:rsid w:val="00FD6855"/>
    <w:rsid w:val="00FE0281"/>
    <w:rsid w:val="00FE1891"/>
    <w:rsid w:val="00FE7083"/>
    <w:rsid w:val="00FF019F"/>
    <w:rsid w:val="00FF0211"/>
    <w:rsid w:val="00FF0EBB"/>
    <w:rsid w:val="00FF1112"/>
    <w:rsid w:val="00FF1B2A"/>
    <w:rsid w:val="00FF2160"/>
    <w:rsid w:val="00FF30DE"/>
    <w:rsid w:val="00FF45A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0E977073-473B-41A1-83F5-3520B2F6F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MenoPendente1">
    <w:name w:val="Menção Pendente1"/>
    <w:basedOn w:val="a0"/>
    <w:uiPriority w:val="99"/>
    <w:semiHidden/>
    <w:unhideWhenUsed/>
    <w:rsid w:val="008D5E61"/>
    <w:rPr>
      <w:color w:val="808080"/>
      <w:shd w:val="clear" w:color="auto" w:fill="E6E6E6"/>
    </w:rPr>
  </w:style>
  <w:style w:type="paragraph" w:customStyle="1" w:styleId="Default">
    <w:name w:val="Default"/>
    <w:rsid w:val="00EC743D"/>
    <w:pPr>
      <w:autoSpaceDE w:val="0"/>
      <w:autoSpaceDN w:val="0"/>
      <w:adjustRightInd w:val="0"/>
    </w:pPr>
    <w:rPr>
      <w:color w:val="000000"/>
      <w:sz w:val="24"/>
      <w:szCs w:val="24"/>
      <w:lang w:val="de-DE"/>
    </w:rPr>
  </w:style>
  <w:style w:type="character" w:customStyle="1" w:styleId="fontstyle01">
    <w:name w:val="fontstyle01"/>
    <w:basedOn w:val="a0"/>
    <w:rsid w:val="00AA11ED"/>
    <w:rPr>
      <w:rFonts w:ascii="Times New Roman" w:hAnsi="Times New Roman" w:cs="Times New Roman" w:hint="default"/>
      <w:b w:val="0"/>
      <w:bCs w:val="0"/>
      <w:i w:val="0"/>
      <w:iCs w:val="0"/>
      <w:color w:val="000000"/>
      <w:sz w:val="24"/>
      <w:szCs w:val="24"/>
    </w:rPr>
  </w:style>
  <w:style w:type="character" w:customStyle="1" w:styleId="fontstyle21">
    <w:name w:val="fontstyle21"/>
    <w:basedOn w:val="a0"/>
    <w:rsid w:val="00AA11ED"/>
    <w:rPr>
      <w:rFonts w:ascii="Times New Roman" w:hAnsi="Times New Roman" w:cs="Times New Roman" w:hint="default"/>
      <w:b w:val="0"/>
      <w:bCs w:val="0"/>
      <w:i/>
      <w:iCs/>
      <w:color w:val="000000"/>
      <w:sz w:val="24"/>
      <w:szCs w:val="24"/>
    </w:rPr>
  </w:style>
  <w:style w:type="character" w:customStyle="1" w:styleId="fontstyle31">
    <w:name w:val="fontstyle31"/>
    <w:basedOn w:val="a0"/>
    <w:rsid w:val="00C85067"/>
    <w:rPr>
      <w:rFonts w:ascii="Times New Roman" w:hAnsi="Times New Roman" w:cs="Times New Roman" w:hint="default"/>
      <w:b/>
      <w:bCs/>
      <w:i w:val="0"/>
      <w:iCs w:val="0"/>
      <w:color w:val="000000"/>
      <w:sz w:val="24"/>
      <w:szCs w:val="24"/>
    </w:rPr>
  </w:style>
  <w:style w:type="paragraph" w:customStyle="1" w:styleId="EndNoteBibliographyTitle">
    <w:name w:val="EndNote Bibliography Title"/>
    <w:basedOn w:val="a"/>
    <w:link w:val="EndNoteBibliographyTitleChar"/>
    <w:rsid w:val="0019084E"/>
    <w:pPr>
      <w:jc w:val="center"/>
    </w:pPr>
    <w:rPr>
      <w:noProof/>
    </w:rPr>
  </w:style>
  <w:style w:type="character" w:customStyle="1" w:styleId="EndNoteBibliographyTitleChar">
    <w:name w:val="EndNote Bibliography Title Char"/>
    <w:basedOn w:val="a0"/>
    <w:link w:val="EndNoteBibliographyTitle"/>
    <w:rsid w:val="0019084E"/>
    <w:rPr>
      <w:rFonts w:ascii="Calibri" w:hAnsi="Calibri" w:cs="Calibri"/>
      <w:noProof/>
      <w:color w:val="000000"/>
      <w:sz w:val="24"/>
      <w:szCs w:val="24"/>
    </w:rPr>
  </w:style>
  <w:style w:type="paragraph" w:customStyle="1" w:styleId="EndNoteBibliography">
    <w:name w:val="EndNote Bibliography"/>
    <w:basedOn w:val="a"/>
    <w:link w:val="EndNoteBibliographyChar"/>
    <w:rsid w:val="0019084E"/>
    <w:rPr>
      <w:noProof/>
    </w:rPr>
  </w:style>
  <w:style w:type="character" w:customStyle="1" w:styleId="EndNoteBibliographyChar">
    <w:name w:val="EndNote Bibliography Char"/>
    <w:basedOn w:val="a0"/>
    <w:link w:val="EndNoteBibliography"/>
    <w:rsid w:val="0019084E"/>
    <w:rPr>
      <w:rFonts w:ascii="Calibri" w:hAnsi="Calibri" w:cs="Calibri"/>
      <w:noProof/>
      <w:color w:val="000000"/>
      <w:sz w:val="24"/>
      <w:szCs w:val="24"/>
    </w:rPr>
  </w:style>
  <w:style w:type="paragraph" w:customStyle="1" w:styleId="prottext">
    <w:name w:val="&lt;prottext&gt;"/>
    <w:basedOn w:val="a"/>
    <w:rsid w:val="009118FF"/>
    <w:pPr>
      <w:pBdr>
        <w:left w:val="single" w:sz="6" w:space="6" w:color="auto"/>
        <w:right w:val="single" w:sz="6" w:space="6" w:color="auto"/>
      </w:pBdr>
      <w:autoSpaceDE/>
      <w:autoSpaceDN/>
      <w:adjustRightInd/>
      <w:spacing w:line="360" w:lineRule="atLeast"/>
      <w:jc w:val="left"/>
    </w:pPr>
    <w:rPr>
      <w:rFonts w:ascii="Times New Roman" w:eastAsia="MS Mincho" w:hAnsi="Times New Roman" w:cs="Times New Roman"/>
      <w:color w:val="auto"/>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88965">
      <w:bodyDiv w:val="1"/>
      <w:marLeft w:val="0"/>
      <w:marRight w:val="0"/>
      <w:marTop w:val="0"/>
      <w:marBottom w:val="0"/>
      <w:divBdr>
        <w:top w:val="none" w:sz="0" w:space="0" w:color="auto"/>
        <w:left w:val="none" w:sz="0" w:space="0" w:color="auto"/>
        <w:bottom w:val="none" w:sz="0" w:space="0" w:color="auto"/>
        <w:right w:val="none" w:sz="0" w:space="0" w:color="auto"/>
      </w:divBdr>
    </w:div>
    <w:div w:id="40643413">
      <w:bodyDiv w:val="1"/>
      <w:marLeft w:val="0"/>
      <w:marRight w:val="0"/>
      <w:marTop w:val="0"/>
      <w:marBottom w:val="0"/>
      <w:divBdr>
        <w:top w:val="none" w:sz="0" w:space="0" w:color="auto"/>
        <w:left w:val="none" w:sz="0" w:space="0" w:color="auto"/>
        <w:bottom w:val="none" w:sz="0" w:space="0" w:color="auto"/>
        <w:right w:val="none" w:sz="0" w:space="0" w:color="auto"/>
      </w:divBdr>
    </w:div>
    <w:div w:id="23239576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3145365">
      <w:bodyDiv w:val="1"/>
      <w:marLeft w:val="0"/>
      <w:marRight w:val="0"/>
      <w:marTop w:val="0"/>
      <w:marBottom w:val="0"/>
      <w:divBdr>
        <w:top w:val="none" w:sz="0" w:space="0" w:color="auto"/>
        <w:left w:val="none" w:sz="0" w:space="0" w:color="auto"/>
        <w:bottom w:val="none" w:sz="0" w:space="0" w:color="auto"/>
        <w:right w:val="none" w:sz="0" w:space="0" w:color="auto"/>
      </w:divBdr>
    </w:div>
    <w:div w:id="63360505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7233910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avalisco@age.mpg.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FB13DE-9CB3-42FE-8EEB-1D11B672D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8</TotalTime>
  <Pages>14</Pages>
  <Words>7838</Words>
  <Characters>44683</Characters>
  <Application>Microsoft Office Word</Application>
  <DocSecurity>0</DocSecurity>
  <Lines>372</Lines>
  <Paragraphs>1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MPI for Molecular Plant Physiology</Company>
  <LinksUpToDate>false</LinksUpToDate>
  <CharactersWithSpaces>524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wubing</cp:lastModifiedBy>
  <cp:revision>108</cp:revision>
  <cp:lastPrinted>2019-02-25T10:08:00Z</cp:lastPrinted>
  <dcterms:created xsi:type="dcterms:W3CDTF">2019-02-25T15:16:00Z</dcterms:created>
  <dcterms:modified xsi:type="dcterms:W3CDTF">2019-03-10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Unique User Id_1">
    <vt:lpwstr>496d5e2a-8478-35ee-8a20-cfd51a3a62ac</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associacao-brasileira-de-normas-tecnicas</vt:lpwstr>
  </property>
  <property fmtid="{D5CDD505-2E9C-101B-9397-08002B2CF9AE}" pid="18" name="Mendeley Recent Style Name 3_1">
    <vt:lpwstr>Associação Brasileira de Normas Técnicas (Portuguese - Brazil)</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FileId">
    <vt:lpwstr>534081</vt:lpwstr>
  </property>
  <property fmtid="{D5CDD505-2E9C-101B-9397-08002B2CF9AE}" pid="32" name="ProjectId">
    <vt:lpwstr>-1</vt:lpwstr>
  </property>
  <property fmtid="{D5CDD505-2E9C-101B-9397-08002B2CF9AE}" pid="33" name="StyleId">
    <vt:lpwstr>http://www.zotero.org/styles/vancouver</vt:lpwstr>
  </property>
  <property fmtid="{D5CDD505-2E9C-101B-9397-08002B2CF9AE}" pid="34" name="InsertAsFootnote">
    <vt:lpwstr>False</vt:lpwstr>
  </property>
</Properties>
</file>